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CDE1C" w14:textId="77777777" w:rsidR="001B5FB3" w:rsidRPr="001B5FB3" w:rsidRDefault="001B5FB3" w:rsidP="001B5FB3">
      <w:pPr>
        <w:spacing w:after="0" w:line="240" w:lineRule="auto"/>
        <w:contextualSpacing/>
        <w:jc w:val="center"/>
        <w:rPr>
          <w:rFonts w:ascii="Calibri Light" w:eastAsia="DengXian Light" w:hAnsi="Calibri Light" w:cs="Times New Roman"/>
          <w:b/>
          <w:spacing w:val="-10"/>
          <w:kern w:val="28"/>
          <w:sz w:val="36"/>
          <w:szCs w:val="56"/>
        </w:rPr>
      </w:pPr>
      <w:bookmarkStart w:id="0" w:name="_Hlk202777161"/>
      <w:r w:rsidRPr="001B5FB3">
        <w:rPr>
          <w:rFonts w:ascii="Calibri Light" w:eastAsia="DengXian Light" w:hAnsi="Calibri Light" w:cs="Times New Roman"/>
          <w:b/>
          <w:spacing w:val="-10"/>
          <w:kern w:val="28"/>
          <w:sz w:val="36"/>
          <w:szCs w:val="56"/>
        </w:rPr>
        <w:t>Patterns of Functional Connectivity Differentiate Individuals and Individual Regions in Face and Scene Selective Networks</w:t>
      </w:r>
    </w:p>
    <w:bookmarkEnd w:id="0"/>
    <w:p w14:paraId="56418640" w14:textId="77777777" w:rsidR="001B5FB3" w:rsidRPr="001B5FB3" w:rsidRDefault="001B5FB3" w:rsidP="001B5FB3">
      <w:pPr>
        <w:spacing w:line="276" w:lineRule="auto"/>
        <w:rPr>
          <w:rFonts w:eastAsia="Calibri" w:cs="Times New Roman"/>
        </w:rPr>
      </w:pPr>
    </w:p>
    <w:p w14:paraId="2AC83A4A" w14:textId="77777777" w:rsidR="001B5FB3" w:rsidRPr="001B5FB3" w:rsidRDefault="001B5FB3" w:rsidP="001B5FB3">
      <w:pPr>
        <w:spacing w:line="276" w:lineRule="auto"/>
        <w:jc w:val="center"/>
        <w:rPr>
          <w:rFonts w:eastAsia="Calibri" w:cs="Times New Roman"/>
        </w:rPr>
      </w:pPr>
      <w:r w:rsidRPr="001B5FB3">
        <w:rPr>
          <w:rFonts w:eastAsia="Calibri" w:cs="Times New Roman"/>
        </w:rPr>
        <w:t xml:space="preserve">David M. Watson* </w:t>
      </w:r>
      <w:r w:rsidRPr="001B5FB3">
        <w:rPr>
          <w:rFonts w:eastAsia="Calibri" w:cs="Times New Roman"/>
          <w:vertAlign w:val="superscript"/>
        </w:rPr>
        <w:t>a</w:t>
      </w:r>
      <w:r w:rsidRPr="001B5FB3">
        <w:rPr>
          <w:rFonts w:eastAsia="Calibri" w:cs="Times New Roman"/>
        </w:rPr>
        <w:t xml:space="preserve">, Kira N. Noad </w:t>
      </w:r>
      <w:r w:rsidRPr="001B5FB3">
        <w:rPr>
          <w:rFonts w:eastAsia="Calibri" w:cs="Times New Roman"/>
          <w:vertAlign w:val="superscript"/>
        </w:rPr>
        <w:t>a,b</w:t>
      </w:r>
      <w:r w:rsidRPr="001B5FB3">
        <w:rPr>
          <w:rFonts w:eastAsia="Calibri" w:cs="Times New Roman"/>
        </w:rPr>
        <w:t xml:space="preserve">, Bartholomew P.A. Quinn </w:t>
      </w:r>
      <w:r w:rsidRPr="001B5FB3">
        <w:rPr>
          <w:rFonts w:eastAsia="Calibri" w:cs="Times New Roman"/>
          <w:vertAlign w:val="superscript"/>
        </w:rPr>
        <w:t>a,c</w:t>
      </w:r>
      <w:r w:rsidRPr="001B5FB3">
        <w:rPr>
          <w:rFonts w:eastAsia="Calibri" w:cs="Times New Roman"/>
        </w:rPr>
        <w:t xml:space="preserve">, Timothy J. Andrews </w:t>
      </w:r>
      <w:r w:rsidRPr="001B5FB3">
        <w:rPr>
          <w:rFonts w:eastAsia="Calibri" w:cs="Times New Roman"/>
          <w:vertAlign w:val="superscript"/>
        </w:rPr>
        <w:t>a</w:t>
      </w:r>
    </w:p>
    <w:p w14:paraId="5E70F815" w14:textId="77777777" w:rsidR="001B5FB3" w:rsidRPr="001B5FB3" w:rsidRDefault="001B5FB3" w:rsidP="001B5FB3">
      <w:pPr>
        <w:spacing w:line="276" w:lineRule="auto"/>
        <w:jc w:val="center"/>
        <w:rPr>
          <w:rFonts w:eastAsia="Calibri" w:cs="Times New Roman"/>
        </w:rPr>
      </w:pPr>
    </w:p>
    <w:p w14:paraId="2EEA173F" w14:textId="77777777" w:rsidR="001B5FB3" w:rsidRPr="001B5FB3" w:rsidRDefault="001B5FB3" w:rsidP="001B5FB3">
      <w:pPr>
        <w:spacing w:line="276" w:lineRule="auto"/>
        <w:rPr>
          <w:rFonts w:eastAsia="Calibri" w:cs="Times New Roman"/>
        </w:rPr>
      </w:pPr>
      <w:r w:rsidRPr="001B5FB3">
        <w:rPr>
          <w:rFonts w:eastAsia="Calibri" w:cs="Times New Roman"/>
          <w:vertAlign w:val="superscript"/>
        </w:rPr>
        <w:t>a</w:t>
      </w:r>
      <w:r w:rsidRPr="001B5FB3">
        <w:rPr>
          <w:rFonts w:eastAsia="Calibri" w:cs="Times New Roman"/>
        </w:rPr>
        <w:t xml:space="preserve"> Department of Psychology &amp; York Neuroimaging Centre, University of York, York, UK</w:t>
      </w:r>
    </w:p>
    <w:p w14:paraId="658A88A7" w14:textId="77777777" w:rsidR="001B5FB3" w:rsidRPr="001B5FB3" w:rsidRDefault="001B5FB3" w:rsidP="001B5FB3">
      <w:pPr>
        <w:spacing w:line="276" w:lineRule="auto"/>
        <w:rPr>
          <w:rFonts w:eastAsia="Calibri" w:cs="Times New Roman"/>
          <w:lang w:val="de-DE"/>
        </w:rPr>
      </w:pPr>
      <w:r w:rsidRPr="001B5FB3">
        <w:rPr>
          <w:rFonts w:eastAsia="Calibri" w:cs="Times New Roman"/>
          <w:vertAlign w:val="superscript"/>
          <w:lang w:val="de-DE"/>
        </w:rPr>
        <w:t>b</w:t>
      </w:r>
      <w:r w:rsidRPr="001B5FB3">
        <w:rPr>
          <w:rFonts w:eastAsia="Calibri" w:cs="Times New Roman"/>
          <w:lang w:val="de-DE"/>
        </w:rPr>
        <w:t xml:space="preserve"> Mathematisches Institut, Justus-Liebig-Universität Gießen, Gie</w:t>
      </w:r>
      <w:r w:rsidRPr="001B5FB3">
        <w:rPr>
          <w:rFonts w:eastAsia="Calibri" w:cs="Calibri"/>
          <w:lang w:val="de-DE"/>
        </w:rPr>
        <w:t>ß</w:t>
      </w:r>
      <w:r w:rsidRPr="001B5FB3">
        <w:rPr>
          <w:rFonts w:eastAsia="Calibri" w:cs="Times New Roman"/>
          <w:lang w:val="de-DE"/>
        </w:rPr>
        <w:t>en, Germany</w:t>
      </w:r>
    </w:p>
    <w:p w14:paraId="0EA9546D" w14:textId="77777777" w:rsidR="001B5FB3" w:rsidRPr="001B5FB3" w:rsidRDefault="001B5FB3" w:rsidP="001B5FB3">
      <w:pPr>
        <w:spacing w:line="276" w:lineRule="auto"/>
        <w:rPr>
          <w:rFonts w:eastAsia="Calibri" w:cs="Times New Roman"/>
        </w:rPr>
      </w:pPr>
      <w:r w:rsidRPr="001B5FB3">
        <w:rPr>
          <w:rFonts w:eastAsia="Calibri" w:cs="Times New Roman"/>
          <w:vertAlign w:val="superscript"/>
        </w:rPr>
        <w:t>c</w:t>
      </w:r>
      <w:r w:rsidRPr="001B5FB3">
        <w:rPr>
          <w:rFonts w:eastAsia="Calibri" w:cs="Times New Roman"/>
        </w:rPr>
        <w:t xml:space="preserve"> Institute of Cognitive Neuroscience, University College London, London, UK</w:t>
      </w:r>
    </w:p>
    <w:p w14:paraId="11188057" w14:textId="77777777" w:rsidR="001B5FB3" w:rsidRPr="001B5FB3" w:rsidRDefault="001B5FB3" w:rsidP="001B5FB3">
      <w:pPr>
        <w:spacing w:line="276" w:lineRule="auto"/>
        <w:rPr>
          <w:rFonts w:eastAsia="Calibri" w:cs="Times New Roman"/>
        </w:rPr>
      </w:pPr>
    </w:p>
    <w:p w14:paraId="7400398F" w14:textId="77777777" w:rsidR="001B5FB3" w:rsidRPr="001B5FB3" w:rsidRDefault="001B5FB3" w:rsidP="001B5FB3">
      <w:pPr>
        <w:spacing w:line="276" w:lineRule="auto"/>
        <w:rPr>
          <w:rFonts w:eastAsia="Calibri" w:cs="Times New Roman"/>
        </w:rPr>
      </w:pPr>
      <w:r w:rsidRPr="001B5FB3">
        <w:rPr>
          <w:rFonts w:eastAsia="Calibri" w:cs="Times New Roman"/>
        </w:rPr>
        <w:t xml:space="preserve">* Corresponding author: </w:t>
      </w:r>
      <w:hyperlink r:id="rId8" w:history="1">
        <w:r w:rsidRPr="001B5FB3">
          <w:rPr>
            <w:rFonts w:eastAsia="Calibri" w:cs="Times New Roman"/>
            <w:u w:val="single"/>
          </w:rPr>
          <w:t>david.watson@york.ac.uk</w:t>
        </w:r>
      </w:hyperlink>
      <w:r w:rsidRPr="001B5FB3">
        <w:rPr>
          <w:rFonts w:eastAsia="Calibri" w:cs="Times New Roman"/>
        </w:rPr>
        <w:t xml:space="preserve"> </w:t>
      </w:r>
    </w:p>
    <w:p w14:paraId="07E006D2" w14:textId="2CE166F4" w:rsidR="001B5FB3" w:rsidRPr="001B5FB3" w:rsidRDefault="001B5FB3">
      <w:pPr>
        <w:spacing w:line="259" w:lineRule="auto"/>
        <w:jc w:val="left"/>
      </w:pPr>
      <w:r w:rsidRPr="001B5FB3">
        <w:br w:type="page"/>
      </w:r>
    </w:p>
    <w:p w14:paraId="28E1185E" w14:textId="4A039E63" w:rsidR="00250DA9" w:rsidRPr="001B5FB3" w:rsidRDefault="00250DA9" w:rsidP="00250DA9">
      <w:pPr>
        <w:pStyle w:val="Heading1"/>
      </w:pPr>
      <w:r w:rsidRPr="001B5FB3">
        <w:lastRenderedPageBreak/>
        <w:t>Abstract</w:t>
      </w:r>
    </w:p>
    <w:p w14:paraId="172FD71F" w14:textId="55A8D68F" w:rsidR="00BA1BD3" w:rsidRPr="001B5FB3" w:rsidRDefault="00881C03" w:rsidP="00EB296C">
      <w:r w:rsidRPr="001B5FB3">
        <w:t xml:space="preserve">The </w:t>
      </w:r>
      <w:r w:rsidR="00286A51" w:rsidRPr="001B5FB3">
        <w:t xml:space="preserve">perception and </w:t>
      </w:r>
      <w:r w:rsidRPr="001B5FB3">
        <w:t xml:space="preserve">recognition of faces and scenes </w:t>
      </w:r>
      <w:r w:rsidR="00C116EA" w:rsidRPr="001B5FB3">
        <w:t>rely</w:t>
      </w:r>
      <w:r w:rsidRPr="001B5FB3">
        <w:t xml:space="preserve"> on distributed neural systems comprising speciali</w:t>
      </w:r>
      <w:r w:rsidR="00003612" w:rsidRPr="001B5FB3">
        <w:t>s</w:t>
      </w:r>
      <w:r w:rsidRPr="001B5FB3">
        <w:t>ed, category-selective regions</w:t>
      </w:r>
      <w:r w:rsidR="00286A51" w:rsidRPr="001B5FB3">
        <w:t xml:space="preserve"> in visual cortex that interact with an extended network of cortical regions across the brain</w:t>
      </w:r>
      <w:r w:rsidRPr="001B5FB3">
        <w:t xml:space="preserve">. While prior work has demonstrated face- and scene-selective </w:t>
      </w:r>
      <w:r w:rsidR="00F35197" w:rsidRPr="001B5FB3">
        <w:t>responses</w:t>
      </w:r>
      <w:r w:rsidRPr="001B5FB3">
        <w:t xml:space="preserve"> can be differentiated </w:t>
      </w:r>
      <w:r w:rsidR="0067397E" w:rsidRPr="001B5FB3">
        <w:t>based on</w:t>
      </w:r>
      <w:r w:rsidRPr="001B5FB3">
        <w:t xml:space="preserve"> </w:t>
      </w:r>
      <w:r w:rsidR="00774173" w:rsidRPr="001B5FB3">
        <w:t xml:space="preserve">patterns of </w:t>
      </w:r>
      <w:r w:rsidRPr="001B5FB3">
        <w:t xml:space="preserve">whole-brain connectivity, it remains unclear whether </w:t>
      </w:r>
      <w:r w:rsidR="00286A51" w:rsidRPr="001B5FB3">
        <w:t xml:space="preserve">category-selective </w:t>
      </w:r>
      <w:r w:rsidRPr="001B5FB3">
        <w:t xml:space="preserve">regions </w:t>
      </w:r>
      <w:r w:rsidR="0097415C" w:rsidRPr="001B5FB3">
        <w:t xml:space="preserve">within each network </w:t>
      </w:r>
      <w:r w:rsidR="00D84B5C" w:rsidRPr="001B5FB3">
        <w:t xml:space="preserve">also </w:t>
      </w:r>
      <w:r w:rsidRPr="001B5FB3">
        <w:t xml:space="preserve">possess distinguishable </w:t>
      </w:r>
      <w:r w:rsidR="0097415C" w:rsidRPr="001B5FB3">
        <w:t xml:space="preserve">whole-brain </w:t>
      </w:r>
      <w:r w:rsidRPr="001B5FB3">
        <w:t xml:space="preserve">connectivity profiles </w:t>
      </w:r>
      <w:r w:rsidR="0067397E" w:rsidRPr="001B5FB3">
        <w:t>reflecting</w:t>
      </w:r>
      <w:r w:rsidRPr="001B5FB3">
        <w:t xml:space="preserve"> their specific functional roles. </w:t>
      </w:r>
      <w:r w:rsidR="00D84B5C" w:rsidRPr="001B5FB3">
        <w:t xml:space="preserve">It is also unclear whether individuals have distinct connectivity profiles that might underlie </w:t>
      </w:r>
      <w:r w:rsidR="00286A51" w:rsidRPr="001B5FB3">
        <w:t xml:space="preserve">individual </w:t>
      </w:r>
      <w:r w:rsidR="00D84B5C" w:rsidRPr="001B5FB3">
        <w:t xml:space="preserve">differences in </w:t>
      </w:r>
      <w:r w:rsidR="00774173" w:rsidRPr="001B5FB3">
        <w:t>face or scene perception</w:t>
      </w:r>
      <w:r w:rsidR="00D84B5C" w:rsidRPr="001B5FB3">
        <w:t xml:space="preserve">. </w:t>
      </w:r>
      <w:r w:rsidRPr="001B5FB3">
        <w:t xml:space="preserve">In this study, we used functional magnetic resonance imaging (fMRI) </w:t>
      </w:r>
      <w:r w:rsidR="00774173" w:rsidRPr="001B5FB3">
        <w:t>from</w:t>
      </w:r>
      <w:r w:rsidRPr="001B5FB3">
        <w:t xml:space="preserve"> </w:t>
      </w:r>
      <w:r w:rsidR="009E338E" w:rsidRPr="001B5FB3">
        <w:t xml:space="preserve">multiple </w:t>
      </w:r>
      <w:r w:rsidR="00D84B5C" w:rsidRPr="001B5FB3">
        <w:t xml:space="preserve">different </w:t>
      </w:r>
      <w:r w:rsidRPr="001B5FB3">
        <w:t xml:space="preserve">naturalistic movie </w:t>
      </w:r>
      <w:r w:rsidR="00D71033" w:rsidRPr="001B5FB3">
        <w:t>watching</w:t>
      </w:r>
      <w:r w:rsidR="0067397E" w:rsidRPr="001B5FB3">
        <w:t xml:space="preserve"> </w:t>
      </w:r>
      <w:r w:rsidR="00D84B5C" w:rsidRPr="001B5FB3">
        <w:t xml:space="preserve">paradigms </w:t>
      </w:r>
      <w:r w:rsidR="0067397E" w:rsidRPr="001B5FB3">
        <w:t>and at rest</w:t>
      </w:r>
      <w:r w:rsidRPr="001B5FB3">
        <w:t xml:space="preserve">. </w:t>
      </w:r>
      <w:r w:rsidR="0097415C" w:rsidRPr="001B5FB3">
        <w:t xml:space="preserve">We identified whole-brain functional connectivity fingerprints for each of the core regions within the face and scene processing networks. </w:t>
      </w:r>
      <w:r w:rsidR="00D84B5C" w:rsidRPr="001B5FB3">
        <w:t>We found</w:t>
      </w:r>
      <w:r w:rsidR="0093544D" w:rsidRPr="001B5FB3">
        <w:t xml:space="preserve"> that</w:t>
      </w:r>
      <w:r w:rsidR="00D84B5C" w:rsidRPr="001B5FB3">
        <w:t xml:space="preserve"> </w:t>
      </w:r>
      <w:r w:rsidR="0093544D" w:rsidRPr="001B5FB3">
        <w:t>patterns of functional connectivity were more similar within than between participants and were distinct across individual regions of the face and scene networks.</w:t>
      </w:r>
      <w:r w:rsidR="00EB296C" w:rsidRPr="001B5FB3">
        <w:t xml:space="preserve"> </w:t>
      </w:r>
      <w:r w:rsidRPr="001B5FB3">
        <w:t xml:space="preserve">These findings </w:t>
      </w:r>
      <w:r w:rsidR="00F6614D" w:rsidRPr="001B5FB3">
        <w:t xml:space="preserve">demonstrate </w:t>
      </w:r>
      <w:r w:rsidRPr="001B5FB3">
        <w:t xml:space="preserve">that </w:t>
      </w:r>
      <w:r w:rsidR="00F6614D" w:rsidRPr="001B5FB3">
        <w:t xml:space="preserve">brain </w:t>
      </w:r>
      <w:r w:rsidRPr="001B5FB3">
        <w:t xml:space="preserve">regions within category-selective </w:t>
      </w:r>
      <w:r w:rsidR="00F6614D" w:rsidRPr="001B5FB3">
        <w:t xml:space="preserve">visual </w:t>
      </w:r>
      <w:r w:rsidRPr="001B5FB3">
        <w:t>networks are characteri</w:t>
      </w:r>
      <w:r w:rsidR="00F77183" w:rsidRPr="001B5FB3">
        <w:t>s</w:t>
      </w:r>
      <w:r w:rsidRPr="001B5FB3">
        <w:t xml:space="preserve">ed by </w:t>
      </w:r>
      <w:r w:rsidR="00F35197" w:rsidRPr="001B5FB3">
        <w:t>distinctive</w:t>
      </w:r>
      <w:r w:rsidRPr="001B5FB3">
        <w:t xml:space="preserve"> connectivity profiles</w:t>
      </w:r>
      <w:r w:rsidR="00E9232B" w:rsidRPr="001B5FB3">
        <w:t xml:space="preserve"> with the rest of the brain</w:t>
      </w:r>
      <w:r w:rsidRPr="001B5FB3">
        <w:t>.</w:t>
      </w:r>
    </w:p>
    <w:p w14:paraId="6BD8267C" w14:textId="77777777" w:rsidR="00BA1BD3" w:rsidRPr="001B5FB3" w:rsidRDefault="00BA1BD3" w:rsidP="00AD68E5"/>
    <w:p w14:paraId="7A423A85" w14:textId="77777777" w:rsidR="00BA1BD3" w:rsidRPr="001B5FB3" w:rsidRDefault="00BA1BD3" w:rsidP="00AD68E5">
      <w:r w:rsidRPr="001B5FB3">
        <w:rPr>
          <w:b/>
          <w:bCs/>
        </w:rPr>
        <w:t>Keywords:</w:t>
      </w:r>
      <w:r w:rsidRPr="001B5FB3">
        <w:t xml:space="preserve"> connectivity fingerprints; functional connectivity; fMRI; face perception; scene perception</w:t>
      </w:r>
    </w:p>
    <w:p w14:paraId="1A97D35F" w14:textId="40B3A005" w:rsidR="00BA1BD3" w:rsidRPr="001B5FB3" w:rsidRDefault="00BA1BD3">
      <w:pPr>
        <w:spacing w:line="259" w:lineRule="auto"/>
        <w:jc w:val="left"/>
      </w:pPr>
      <w:r w:rsidRPr="001B5FB3">
        <w:br w:type="page"/>
      </w:r>
    </w:p>
    <w:p w14:paraId="775EC814" w14:textId="5EF0C1EA" w:rsidR="00250DA9" w:rsidRPr="001B5FB3" w:rsidRDefault="00B57172" w:rsidP="00881C03">
      <w:pPr>
        <w:pStyle w:val="Heading1"/>
        <w:spacing w:line="360" w:lineRule="auto"/>
        <w:rPr>
          <w:rFonts w:cstheme="majorHAnsi"/>
        </w:rPr>
      </w:pPr>
      <w:r w:rsidRPr="001B5FB3">
        <w:rPr>
          <w:rFonts w:cstheme="majorHAnsi"/>
        </w:rPr>
        <w:lastRenderedPageBreak/>
        <w:t xml:space="preserve">1. </w:t>
      </w:r>
      <w:r w:rsidR="00250DA9" w:rsidRPr="001B5FB3">
        <w:rPr>
          <w:rFonts w:cstheme="majorHAnsi"/>
        </w:rPr>
        <w:t>Introduction</w:t>
      </w:r>
    </w:p>
    <w:p w14:paraId="34910225" w14:textId="5BDD35BA" w:rsidR="00881C03" w:rsidRPr="001B5FB3" w:rsidRDefault="00881C03" w:rsidP="00DD6128">
      <w:pPr>
        <w:pStyle w:val="NormalWeb"/>
        <w:spacing w:line="480" w:lineRule="auto"/>
        <w:jc w:val="both"/>
        <w:rPr>
          <w:rFonts w:asciiTheme="minorHAnsi" w:hAnsiTheme="minorHAnsi" w:cstheme="minorHAnsi"/>
        </w:rPr>
      </w:pPr>
      <w:r w:rsidRPr="001B5FB3">
        <w:rPr>
          <w:rFonts w:asciiTheme="minorHAnsi" w:hAnsiTheme="minorHAnsi" w:cstheme="minorHAnsi"/>
        </w:rPr>
        <w:t>The perception of faces and scenes is supported by high-level visual regions located in occipital and posterior temporal cortices</w:t>
      </w:r>
      <w:r w:rsidR="00C91F71" w:rsidRPr="001B5FB3">
        <w:rPr>
          <w:rFonts w:asciiTheme="minorHAnsi" w:hAnsiTheme="minorHAnsi" w:cstheme="minorHAnsi"/>
        </w:rPr>
        <w:t xml:space="preserve"> </w:t>
      </w:r>
      <w:r w:rsidR="00C91F71"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HDy4kRqR","properties":{"formattedCitation":"(Bracci &amp; Op de Beeck, 2023; Peelen &amp; Downing, 2017)","plainCitation":"(Bracci &amp; Op de Beeck, 2023; Peelen &amp; Downing, 2017)","noteIndex":0},"citationItems":[{"id":6251,"uris":["http://zotero.org/users/993232/items/BVKNMZPH"],"itemData":{"id":6251,"type":"article-journal","abstract":"Objects are the core meaningful elements in our visual environment. Classic theories of object vision focus upon object recognition and are elegant and simple. Some of their proposals still stand, yet the simplicity is gone. Recent evolutions in behavioral paradigms, neuroscientific methods, and computational modeling have allowed vision scientists to uncover the complexity of the multidimensional representational space that underlies object vision. We review these findings and propose that the key to understanding this complexity is to relate object vision to the full repertoire of behavioral goals that underlie human behavior, running far beyond object recognition. There might be no such thing as core object recognition, and if it exists, then its importance is more limited than traditionally thought.","container-title":"Annual Review of Psychology","DOI":"10.1146/annurev-psych-032720-041031","ISSN":"0066-4308","issue":"1","page":"113-135","PMID":"36378917","title":"Understanding Human Object Vision: A Picture Is Worth a Thousand Representations","volume":"74","author":[{"family":"Bracci","given":"Stefania"},{"family":"Op de Beeck","given":"Hans P."}],"issued":{"date-parts":[["2023",1,18]]}}},{"id":6241,"uris":["http://zotero.org/users/993232/items/X9RMCRFX"],"itemData":{"id":6241,"type":"article-journal","abstract":"Human ventral temporal cortex shows a categorical organization, with regions responding selectively to faces, bodies, tools, scenes, words, and other categories. Why is this? Traditional accounts explain category selectivity as arising within a hierarchical system dedicated to visual object recognition. For example, it has been proposed that category selectivity reflects the clustering of category-associated visual feature representations, or that it reflects category-specific computational algorithms needed to achieve view invariance. This visual object recognition framework has gained renewed interest with the success of deep neural network models trained to “recognize” objects: these hierarchical feed-forward networks show similarities to human visual cortex, including categorical separability. We argue that the object recognition framework is unlikely to fully account for category selectivity in visual cortex. Instead, we consider category selectivity in the context of other functions such as navigation, social cognition, tool use, and reading. Category-selective regions are activated during such tasks even in the absence of visual input and even in individuals with no prior visual experience. Further, they are engaged in close connections with broader domain-specific networks. Considering the diverse functions of these networks, category-selective regions likely encode their preferred stimuli in highly idiosyncratic formats; representations that are useful for navigation, social cognition, or reading are unlikely to be meaningfully similar to each other and to varying degrees may not be entirely visual. The demand for specific types of representations to support category-associated tasks may best account for category selectivity in visual cortex. This broader view invites new experimental and computational approaches.","container-title":"Neuropsychologia","DOI":"10.1016/j.neuropsychologia.2017.03.033","ISSN":"00283932","issue":"March","page":"177-183","PMID":"28377161","publisher":"Elsevier Ltd","title":"Category selectivity in human visual cortex: Beyond visual object recognition","volume":"105","author":[{"family":"Peelen","given":"Marius V."},{"family":"Downing","given":"Paul E."}],"issued":{"date-parts":[["2017",10]]}}}],"schema":"https://github.com/citation-style-language/schema/raw/master/csl-citation.json"} </w:instrText>
      </w:r>
      <w:r w:rsidR="00C91F71" w:rsidRPr="001B5FB3">
        <w:rPr>
          <w:rFonts w:asciiTheme="minorHAnsi" w:hAnsiTheme="minorHAnsi" w:cstheme="minorHAnsi"/>
        </w:rPr>
        <w:fldChar w:fldCharType="separate"/>
      </w:r>
      <w:r w:rsidR="00B57172" w:rsidRPr="001B5FB3">
        <w:rPr>
          <w:rFonts w:ascii="Calibri" w:hAnsi="Calibri" w:cs="Calibri"/>
        </w:rPr>
        <w:t>(Bracci &amp; Op de Beeck, 2023; Peelen &amp; Downing, 2017)</w:t>
      </w:r>
      <w:r w:rsidR="00C91F71" w:rsidRPr="001B5FB3">
        <w:rPr>
          <w:rFonts w:asciiTheme="minorHAnsi" w:hAnsiTheme="minorHAnsi" w:cstheme="minorHAnsi"/>
        </w:rPr>
        <w:fldChar w:fldCharType="end"/>
      </w:r>
      <w:r w:rsidR="00C91F71" w:rsidRPr="001B5FB3">
        <w:rPr>
          <w:rFonts w:asciiTheme="minorHAnsi" w:hAnsiTheme="minorHAnsi" w:cstheme="minorHAnsi"/>
        </w:rPr>
        <w:t xml:space="preserve">. </w:t>
      </w:r>
      <w:r w:rsidR="009E338E" w:rsidRPr="001B5FB3">
        <w:rPr>
          <w:rFonts w:asciiTheme="minorHAnsi" w:hAnsiTheme="minorHAnsi" w:cstheme="minorHAnsi"/>
        </w:rPr>
        <w:t>D</w:t>
      </w:r>
      <w:r w:rsidRPr="001B5FB3">
        <w:rPr>
          <w:rFonts w:asciiTheme="minorHAnsi" w:hAnsiTheme="minorHAnsi" w:cstheme="minorHAnsi"/>
        </w:rPr>
        <w:t xml:space="preserve">edicated cortical networks have been identified </w:t>
      </w:r>
      <w:r w:rsidR="009E338E" w:rsidRPr="001B5FB3">
        <w:rPr>
          <w:rFonts w:asciiTheme="minorHAnsi" w:hAnsiTheme="minorHAnsi" w:cstheme="minorHAnsi"/>
        </w:rPr>
        <w:t xml:space="preserve">within these brain regions </w:t>
      </w:r>
      <w:r w:rsidRPr="001B5FB3">
        <w:rPr>
          <w:rFonts w:asciiTheme="minorHAnsi" w:hAnsiTheme="minorHAnsi" w:cstheme="minorHAnsi"/>
        </w:rPr>
        <w:t xml:space="preserve">that selectively process faces or scenes. </w:t>
      </w:r>
      <w:r w:rsidR="00D803BA" w:rsidRPr="001B5FB3">
        <w:rPr>
          <w:rFonts w:asciiTheme="minorHAnsi" w:hAnsiTheme="minorHAnsi" w:cstheme="minorHAnsi"/>
        </w:rPr>
        <w:t>The face-selective network includes</w:t>
      </w:r>
      <w:r w:rsidRPr="001B5FB3">
        <w:rPr>
          <w:rFonts w:asciiTheme="minorHAnsi" w:hAnsiTheme="minorHAnsi" w:cstheme="minorHAnsi"/>
        </w:rPr>
        <w:t xml:space="preserve"> a core set of regions in the ventral visual stream—the occipital face area (OFA), fusiform face area (FFA), and superior temporal sulcus (STS)—which together support the analysis of both invariant and dynamic facial features</w:t>
      </w:r>
      <w:r w:rsidR="00C91F71" w:rsidRPr="001B5FB3">
        <w:rPr>
          <w:rFonts w:asciiTheme="minorHAnsi" w:hAnsiTheme="minorHAnsi" w:cstheme="minorHAnsi"/>
        </w:rPr>
        <w:t xml:space="preserve"> </w:t>
      </w:r>
      <w:r w:rsidR="00C91F71"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UpbUxhdt","properties":{"formattedCitation":"(Duchaine &amp; Yovel, 2015; Haxby et al., 2000)","plainCitation":"(Duchaine &amp; Yovel, 2015; Haxby et al., 2000)","noteIndex":0},"citationItems":[{"id":6239,"uris":["http://zotero.org/users/993232/items/E8JR48A3"],"itemData":{"id":6239,"type":"article-journal","abstract":"Face perception relies on computations carried out in face-selective cortical areas. These areas have been intensively investigated for two decades, and this work has been guided by an influential neural model suggested by Haxby and colleagues in 2000. Here, we review new findings about face-selective areas that suggest the need for modifications and additions to the Haxby model. We suggest a revised framework based on (a) evidence for multiple routes from early visual areas into the face-processing system, (b) information about the temporal characteristics of these areas, (c) indications that the fusiform face area contributes to the perception of changeable aspects of faces, (d) the greatly elevated responses to dynamic compared with static faces in dorsal face-selective brain areas, and (e) the identification of three new anterior face-selective areas. Together, these findings lead us to suggest that face perception depends on two separate pathways: a ventral stream that represents form information and a dorsal stream driven by motion and form information.","container-title":"Annual Review of Vision Science","DOI":"10.1146/annurev-vision-082114-035518","ISSN":"2374-4642","page":"393-416","PMID":"28532371","title":"A Revised Neural Framework for Face Processing","volume":"1","author":[{"family":"Duchaine","given":"Brad"},{"family":"Yovel","given":"Galit"}],"issued":{"date-parts":[["2015",11,24]]}}},{"id":5981,"uris":["http://zotero.org/users/993232/items/AMTQ4PVW"],"itemData":{"id":5981,"type":"article-journal","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container-title":"Trends in Cognitive Sciences","DOI":"10.1016/S1364-6613(00)01482-0","ISSN":"13646613","issue":"6","page":"223-233","title":"The distributed human neural system for face perception","volume":"4","author":[{"family":"Haxby","given":"James V"},{"family":"Hoffman","given":"Elizabeth A"},{"family":"Gobbini","given":"M.Ida"}],"issued":{"date-parts":[["2000",6]]}}}],"schema":"https://github.com/citation-style-language/schema/raw/master/csl-citation.json"} </w:instrText>
      </w:r>
      <w:r w:rsidR="00C91F71" w:rsidRPr="001B5FB3">
        <w:rPr>
          <w:rFonts w:asciiTheme="minorHAnsi" w:hAnsiTheme="minorHAnsi" w:cstheme="minorHAnsi"/>
        </w:rPr>
        <w:fldChar w:fldCharType="separate"/>
      </w:r>
      <w:r w:rsidR="00B57172" w:rsidRPr="001B5FB3">
        <w:rPr>
          <w:rFonts w:ascii="Calibri" w:hAnsi="Calibri" w:cs="Calibri"/>
        </w:rPr>
        <w:t>(Duchaine &amp; Yovel, 2015; Haxby et al., 2000)</w:t>
      </w:r>
      <w:r w:rsidR="00C91F71" w:rsidRPr="001B5FB3">
        <w:rPr>
          <w:rFonts w:asciiTheme="minorHAnsi" w:hAnsiTheme="minorHAnsi" w:cstheme="minorHAnsi"/>
        </w:rPr>
        <w:fldChar w:fldCharType="end"/>
      </w:r>
      <w:r w:rsidRPr="001B5FB3">
        <w:rPr>
          <w:rFonts w:asciiTheme="minorHAnsi" w:hAnsiTheme="minorHAnsi" w:cstheme="minorHAnsi"/>
        </w:rPr>
        <w:t xml:space="preserve">. In parallel, scene perception engages a </w:t>
      </w:r>
      <w:r w:rsidR="00C701DF" w:rsidRPr="001B5FB3">
        <w:rPr>
          <w:rFonts w:asciiTheme="minorHAnsi" w:hAnsiTheme="minorHAnsi" w:cstheme="minorHAnsi"/>
        </w:rPr>
        <w:t xml:space="preserve">core </w:t>
      </w:r>
      <w:r w:rsidRPr="001B5FB3">
        <w:rPr>
          <w:rFonts w:asciiTheme="minorHAnsi" w:hAnsiTheme="minorHAnsi" w:cstheme="minorHAnsi"/>
        </w:rPr>
        <w:t>network comprising the occipital place area (OPA), parahippocampal place area (PPA), and retrosplenial complex (RSC), which are differentially involved in visuospatial and mnemonic processing</w:t>
      </w:r>
      <w:r w:rsidR="00C91F71" w:rsidRPr="001B5FB3">
        <w:rPr>
          <w:rFonts w:asciiTheme="minorHAnsi" w:hAnsiTheme="minorHAnsi" w:cstheme="minorHAnsi"/>
        </w:rPr>
        <w:t xml:space="preserve"> </w:t>
      </w:r>
      <w:r w:rsidR="00C91F71"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8rSlRfHl","properties":{"formattedCitation":"(Baldassano et al., 2016; Epstein &amp; Baker, 2019)","plainCitation":"(Baldassano et al., 2016; Epstein &amp; Baker, 2019)","noteIndex":0},"citationItems":[{"id":5572,"uris":["http://zotero.org/users/993232/items/NWQMLKTG"],"itemData":{"id":5572,"type":"article-journal","abstract":"A number of regions in the human brain are known to be involved in processing natural scenes, but the field has lacked a unifying framework for understanding how these different regions are organized and interact. We provide evidence from functional connectivity and meta-analyses for a new organizational principle, in which scene processing relies upon two distinct networks that split the classically defined parahippocampal place area (PPA). The first network of strongly connected regions consists of the occipital place area/transverse occipital sulcus and posterior PPA, which contain retinotopic maps and are not strongly coupled to the hippocampus at rest. The second network consists of the caudal inferior parietal lobule, retrosplenial complex, and anterior PPA, which connect to the hippocampus (especially anterior hippocampus), and are implicated in both visual and nonvisual tasks, including episodic memory and navigation. We propose that these two distinct networks capture the primary functional division among scene-processing regions, between those that process visual features from the current view of a scene and those that connect information from a current scene view with a much broader temporal and spatial context. This new framework for understanding the neural substrates of scene-processing bridges results from many lines of research, and makes specific functional predictions.","container-title":"eNeuro","DOI":"10.1523/ENEURO.0178-16.2016","ISSN":"2373-2822","issue":"5","page":"1-14","title":"Two Distinct Scene-Processing Networks Connecting Vision and Memory","volume":"3","author":[{"family":"Baldassano","given":"Christopher"},{"family":"Esteva","given":"Andre"},{"family":"Fei-Fei","given":"Li"},{"family":"Beck","given":"Diane M."}],"issued":{"date-parts":[["2016",9,1]]}}},{"id":5569,"uris":["http://zotero.org/users/993232/items/FBPFRUQG"],"itemData":{"id":5569,"type":"article-journal","abstract":"Humans are remarkably adept at perceiving and understanding complex real-world scenes. Uncovering the neural basis of this ability is an important goal of vision science. Neuroimaging studies have identified three cortical regions that respond selectively to scenes: parahippocampal place area, retrosplenial complex/medial place area, and occipital place area. Here, we review what is known about the visual and functional properties of these brain areas. Scene-selective regions exhibit retinotopic properties and sensitivity to low-level visual features that are characteristic of scenes. They also mediate higher-level representations of layout, objects, and surface properties that allow individual scenes to be recognized and their spatial structure ascertained. Challenges for the future include developing computational models of information processing in scene regions, investigating how these regions support scene perception under ecologically realistic conditions, and understanding how they operate in the context of larger brain networks.","container-title":"Annual Review of Vision Science","DOI":"10.1146/annurev-vision-091718-014809","ISSN":"2374-4642","issue":"1","page":"373-397","PMID":"31226012","title":"Scene Perception in the Human Brain","volume":"5","author":[{"family":"Epstein","given":"Russell A."},{"family":"Baker","given":"Chris I."}],"issued":{"date-parts":[["2019",9,15]]}}}],"schema":"https://github.com/citation-style-language/schema/raw/master/csl-citation.json"} </w:instrText>
      </w:r>
      <w:r w:rsidR="00C91F71" w:rsidRPr="001B5FB3">
        <w:rPr>
          <w:rFonts w:asciiTheme="minorHAnsi" w:hAnsiTheme="minorHAnsi" w:cstheme="minorHAnsi"/>
        </w:rPr>
        <w:fldChar w:fldCharType="separate"/>
      </w:r>
      <w:r w:rsidR="00B57172" w:rsidRPr="001B5FB3">
        <w:rPr>
          <w:rFonts w:ascii="Calibri" w:hAnsi="Calibri" w:cs="Calibri"/>
        </w:rPr>
        <w:t>(Baldassano et al., 2016; Epstein &amp; Baker, 2019)</w:t>
      </w:r>
      <w:r w:rsidR="00C91F71" w:rsidRPr="001B5FB3">
        <w:rPr>
          <w:rFonts w:asciiTheme="minorHAnsi" w:hAnsiTheme="minorHAnsi" w:cstheme="minorHAnsi"/>
        </w:rPr>
        <w:fldChar w:fldCharType="end"/>
      </w:r>
      <w:r w:rsidRPr="001B5FB3">
        <w:rPr>
          <w:rFonts w:asciiTheme="minorHAnsi" w:hAnsiTheme="minorHAnsi" w:cstheme="minorHAnsi"/>
        </w:rPr>
        <w:t>.</w:t>
      </w:r>
      <w:r w:rsidR="00152E9E" w:rsidRPr="001B5FB3">
        <w:rPr>
          <w:rFonts w:asciiTheme="minorHAnsi" w:hAnsiTheme="minorHAnsi" w:cstheme="minorHAnsi"/>
        </w:rPr>
        <w:t xml:space="preserve"> </w:t>
      </w:r>
      <w:r w:rsidR="00BF46B3" w:rsidRPr="001B5FB3">
        <w:rPr>
          <w:rFonts w:asciiTheme="minorHAnsi" w:hAnsiTheme="minorHAnsi" w:cstheme="minorHAnsi"/>
        </w:rPr>
        <w:t xml:space="preserve">These core face and place regions </w:t>
      </w:r>
      <w:r w:rsidR="0093544D" w:rsidRPr="001B5FB3">
        <w:rPr>
          <w:rFonts w:asciiTheme="minorHAnsi" w:hAnsiTheme="minorHAnsi" w:cstheme="minorHAnsi"/>
        </w:rPr>
        <w:t>further</w:t>
      </w:r>
      <w:r w:rsidR="00BF46B3" w:rsidRPr="001B5FB3">
        <w:rPr>
          <w:rFonts w:asciiTheme="minorHAnsi" w:hAnsiTheme="minorHAnsi" w:cstheme="minorHAnsi"/>
        </w:rPr>
        <w:t xml:space="preserve"> interact with</w:t>
      </w:r>
      <w:r w:rsidR="00553382" w:rsidRPr="001B5FB3">
        <w:rPr>
          <w:rFonts w:asciiTheme="minorHAnsi" w:hAnsiTheme="minorHAnsi" w:cstheme="minorHAnsi"/>
        </w:rPr>
        <w:t xml:space="preserve"> extended </w:t>
      </w:r>
      <w:r w:rsidR="00BF46B3" w:rsidRPr="001B5FB3">
        <w:rPr>
          <w:rFonts w:asciiTheme="minorHAnsi" w:hAnsiTheme="minorHAnsi" w:cstheme="minorHAnsi"/>
        </w:rPr>
        <w:t>network</w:t>
      </w:r>
      <w:r w:rsidR="0093544D" w:rsidRPr="001B5FB3">
        <w:rPr>
          <w:rFonts w:asciiTheme="minorHAnsi" w:hAnsiTheme="minorHAnsi" w:cstheme="minorHAnsi"/>
        </w:rPr>
        <w:t>s</w:t>
      </w:r>
      <w:r w:rsidR="00BF46B3" w:rsidRPr="001B5FB3">
        <w:rPr>
          <w:rFonts w:asciiTheme="minorHAnsi" w:hAnsiTheme="minorHAnsi" w:cstheme="minorHAnsi"/>
        </w:rPr>
        <w:t xml:space="preserve"> of </w:t>
      </w:r>
      <w:r w:rsidR="00553382" w:rsidRPr="001B5FB3">
        <w:rPr>
          <w:rFonts w:asciiTheme="minorHAnsi" w:hAnsiTheme="minorHAnsi" w:cstheme="minorHAnsi"/>
        </w:rPr>
        <w:t xml:space="preserve">regions throughout the parietal, frontal, and medial temporal lobes </w:t>
      </w:r>
      <w:r w:rsidR="00BF46B3" w:rsidRPr="001B5FB3">
        <w:rPr>
          <w:rFonts w:asciiTheme="minorHAnsi" w:hAnsiTheme="minorHAnsi" w:cstheme="minorHAnsi"/>
        </w:rPr>
        <w:t>that are</w:t>
      </w:r>
      <w:r w:rsidR="00553382" w:rsidRPr="001B5FB3">
        <w:rPr>
          <w:rFonts w:asciiTheme="minorHAnsi" w:hAnsiTheme="minorHAnsi" w:cstheme="minorHAnsi"/>
        </w:rPr>
        <w:t xml:space="preserve"> implicated in higher-level cognitive processing of people and places </w:t>
      </w:r>
      <w:r w:rsidR="00553382" w:rsidRPr="001B5FB3">
        <w:rPr>
          <w:rFonts w:asciiTheme="minorHAnsi" w:hAnsiTheme="minorHAnsi" w:cstheme="minorHAnsi"/>
        </w:rPr>
        <w:fldChar w:fldCharType="begin"/>
      </w:r>
      <w:r w:rsidR="00553382" w:rsidRPr="001B5FB3">
        <w:rPr>
          <w:rFonts w:asciiTheme="minorHAnsi" w:hAnsiTheme="minorHAnsi" w:cstheme="minorHAnsi"/>
        </w:rPr>
        <w:instrText xml:space="preserve"> ADDIN ZOTERO_ITEM CSL_CITATION {"citationID":"a3vESGqt","properties":{"formattedCitation":"(Duchaine &amp; Yovel, 2015; Epstein &amp; Baker, 2019; Silson et al., 2019)","plainCitation":"(Duchaine &amp; Yovel, 2015; Epstein &amp; Baker, 2019; Silson et al., 2019)","noteIndex":0},"citationItems":[{"id":6239,"uris":["http://zotero.org/users/993232/items/E8JR48A3"],"itemData":{"id":6239,"type":"article-journal","abstract":"Face perception relies on computations carried out in face-selective cortical areas. These areas have been intensively investigated for two decades, and this work has been guided by an influential neural model suggested by Haxby and colleagues in 2000. Here, we review new findings about face-selective areas that suggest the need for modifications and additions to the Haxby model. We suggest a revised framework based on (a) evidence for multiple routes from early visual areas into the face-processing system, (b) information about the temporal characteristics of these areas, (c) indications that the fusiform face area contributes to the perception of changeable aspects of faces, (d) the greatly elevated responses to dynamic compared with static faces in dorsal face-selective brain areas, and (e) the identification of three new anterior face-selective areas. Together, these findings lead us to suggest that face perception depends on two separate pathways: a ventral stream that represents form information and a dorsal stream driven by motion and form information.","container-title":"Annual Review of Vision Science","DOI":"10.1146/annurev-vision-082114-035518","ISSN":"2374-4642","page":"393-416","PMID":"28532371","title":"A Revised Neural Framework for Face Processing","volume":"1","author":[{"family":"Duchaine","given":"Brad"},{"family":"Yovel","given":"Galit"}],"issued":{"date-parts":[["2015",11,24]]}}},{"id":5569,"uris":["http://zotero.org/users/993232/items/FBPFRUQG"],"itemData":{"id":5569,"type":"article-journal","abstract":"Humans are remarkably adept at perceiving and understanding complex real-world scenes. Uncovering the neural basis of this ability is an important goal of vision science. Neuroimaging studies have identified three cortical regions that respond selectively to scenes: parahippocampal place area, retrosplenial complex/medial place area, and occipital place area. Here, we review what is known about the visual and functional properties of these brain areas. Scene-selective regions exhibit retinotopic properties and sensitivity to low-level visual features that are characteristic of scenes. They also mediate higher-level representations of layout, objects, and surface properties that allow individual scenes to be recognized and their spatial structure ascertained. Challenges for the future include developing computational models of information processing in scene regions, investigating how these regions support scene perception under ecologically realistic conditions, and understanding how they operate in the context of larger brain networks.","container-title":"Annual Review of Vision Science","DOI":"10.1146/annurev-vision-091718-014809","ISSN":"2374-4642","issue":"1","page":"373-397","PMID":"31226012","title":"Scene Perception in the Human Brain","volume":"5","author":[{"family":"Epstein","given":"Russell A."},{"family":"Baker","given":"Chris I."}],"issued":{"date-parts":[["2019",9,15]]}}},{"id":3477,"uris":["http://zotero.org/users/993232/items/SRJNPZIM"],"itemData":{"id":3477,"type":"article-journal","abstract":"Human medial parietal cortex (MPC) is implicated in multiple cognitive processes including memory recall, visual scene processing and navigation, and is a core component of the default mode network. Here, we demonstrate distinct subdivisions of MPC that are selectively recruited during memory recall of either specific people or places. First, distinct regions of MPC exhibited differential functional connectivity with medial and lateral regions of ventral temporal cortex (VTC). Second, these same medial regions showed selective, but negative, responses to the visual presentation of different stimulus categories, with clear preferences for scenes and faces. Finally, and most critically, these regions were differentially recruited during memory recall of either people or places with a strong familiarity advantage. Taken together, these data suggest that the organizing principle defining the medial-lateral axis of VTC is reflected in MPC, but in the context of memory recall.","container-title":"eLife","DOI":"10.7554/eLife.47391","ISSN":"2050-084X","page":"554915","title":"Distinct subdivisions of human medial parietal cortex support recollection of people and places","volume":"8","author":[{"family":"Silson","given":"Edward H"},{"family":"Steel","given":"Adam"},{"family":"Kidder","given":"Alexis"},{"family":"Gilmore","given":"Adrian W"},{"family":"Baker","given":"Chris I"}],"issued":{"date-parts":[["2019",7,15]]}}}],"schema":"https://github.com/citation-style-language/schema/raw/master/csl-citation.json"} </w:instrText>
      </w:r>
      <w:r w:rsidR="00553382" w:rsidRPr="001B5FB3">
        <w:rPr>
          <w:rFonts w:asciiTheme="minorHAnsi" w:hAnsiTheme="minorHAnsi" w:cstheme="minorHAnsi"/>
        </w:rPr>
        <w:fldChar w:fldCharType="separate"/>
      </w:r>
      <w:r w:rsidR="00553382" w:rsidRPr="001B5FB3">
        <w:rPr>
          <w:rFonts w:ascii="Calibri" w:hAnsi="Calibri" w:cs="Calibri"/>
        </w:rPr>
        <w:t>(Duchaine &amp; Yovel, 2015; Epstein &amp; Baker, 2019; Silson et al., 2019)</w:t>
      </w:r>
      <w:r w:rsidR="00553382" w:rsidRPr="001B5FB3">
        <w:rPr>
          <w:rFonts w:asciiTheme="minorHAnsi" w:hAnsiTheme="minorHAnsi" w:cstheme="minorHAnsi"/>
        </w:rPr>
        <w:fldChar w:fldCharType="end"/>
      </w:r>
      <w:r w:rsidR="00553382" w:rsidRPr="001B5FB3">
        <w:rPr>
          <w:rFonts w:asciiTheme="minorHAnsi" w:hAnsiTheme="minorHAnsi" w:cstheme="minorHAnsi"/>
        </w:rPr>
        <w:t>.</w:t>
      </w:r>
    </w:p>
    <w:p w14:paraId="17D14839" w14:textId="3DF1F966" w:rsidR="007E5E83" w:rsidRPr="001B5FB3" w:rsidRDefault="007E5E83" w:rsidP="00DD6128">
      <w:pPr>
        <w:pStyle w:val="NormalWeb"/>
        <w:spacing w:line="480" w:lineRule="auto"/>
        <w:jc w:val="both"/>
        <w:rPr>
          <w:rFonts w:asciiTheme="minorHAnsi" w:hAnsiTheme="minorHAnsi" w:cstheme="minorHAnsi"/>
        </w:rPr>
      </w:pPr>
      <w:r w:rsidRPr="001B5FB3">
        <w:rPr>
          <w:rFonts w:asciiTheme="minorHAnsi" w:hAnsiTheme="minorHAnsi" w:cstheme="minorHAnsi"/>
        </w:rPr>
        <w:t xml:space="preserve">While the functional selectivity of these category-selective regions has been well characterized, an emerging view suggests that brain function is also influenced by broader patterns of connectivity with the rest of the brain </w:t>
      </w:r>
      <w:r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APbLwnsJ","properties":{"formattedCitation":"(Mars et al., 2018; Passingham et al., 2002)","plainCitation":"(Mars et al., 2018; Passingham et al., 2002)","noteIndex":0},"citationItems":[{"id":7029,"uris":["http://zotero.org/users/993232/items/8DQ6Q4D2"],"itemData":{"id":7029,"type":"article-journal","abstract":"Comparing the brains of related species faces the challenges of establishing homologies whilst accommodating evolutionary specializations. Here we propose a general framework for understanding similarities and differences between the brains of primates. The approach uses white matter blueprints of the whole cortex based on a set of white matter tracts that can be anatomically matched across species. The blueprints provide a common reference space that allows us to navigate between brains of different species, identify homologous cortical areas, or to transform whole cortical maps from one species to the other. Specializations are cast within this framework as deviations between the species’ blueprints. We illustrate how this approach can be used to compare human and macaque brains.","container-title":"eLife","DOI":"10.7554/eLife.35237","ISSN":"2050-084X","page":"e35237","publisher":"eLife Sciences Publications, Ltd","source":"eLife","title":"Whole brain comparative anatomy using connectivity blueprints","volume":"7","author":[{"family":"Mars","given":"Rogier B"},{"family":"Sotiropoulos","given":"Stamatios N"},{"family":"Passingham","given":"Richard E"},{"family":"Sallet","given":"Jerome"},{"family":"Verhagen","given":"Lennart"},{"family":"Khrapitchev","given":"Alexandre A"},{"family":"Sibson","given":"Nicola"},{"family":"Jbabdi","given":"Saad"}],"editor":[{"family":"Stephan","given":"Klaas Enno"}],"issued":{"date-parts":[["2018",5,11]]}}},{"id":7027,"uris":["http://zotero.org/users/993232/items/G25JWLRA"],"itemData":{"id":7027,"type":"article-journal","abstract":"The functions of a cortical area are determined by its extrinsic connections and intrinsic properties. Each cortical area has a unique pattern of cortico-cortical connections — a 'connectional fingerprint'. No two areas share identical connection patterns. Instead, there are families of areas that share a resemblance in their connections. Cortical areas also have their own 'functional fingerprints': the proportions of cells that fire in association with different tasks or task events differ between areas. The connectional fingerprint seems to underlie such cell-firing differences. In addition to electrophysiological approaches, imaging will be a useful tool for detecting functional fingerprints, because it allows comparisons of activations across many cortical areas and across a wide range of tasks.","container-title":"Nature Reviews Neuroscience","DOI":"10.1038/nrn893","ISSN":"1471-0048","issue":"8","journalAbbreviation":"Nat Rev Neurosci","language":"en","license":"2002 Springer Nature Limited","page":"606-616","publisher":"Nature Publishing Group","source":"www.nature.com","title":"The anatomical basis of functional localization in the cortex","volume":"3","author":[{"family":"Passingham","given":"Richard E."},{"family":"Stephan","given":"Klaas E."},{"family":"Kötter","given":"Rolf"}],"issued":{"date-parts":[["2002",8]]}}}],"schema":"https://github.com/citation-style-language/schema/raw/master/csl-citation.json"} </w:instrText>
      </w:r>
      <w:r w:rsidRPr="001B5FB3">
        <w:rPr>
          <w:rFonts w:asciiTheme="minorHAnsi" w:hAnsiTheme="minorHAnsi" w:cstheme="minorHAnsi"/>
        </w:rPr>
        <w:fldChar w:fldCharType="separate"/>
      </w:r>
      <w:r w:rsidR="00B57172" w:rsidRPr="001B5FB3">
        <w:rPr>
          <w:rFonts w:ascii="Calibri" w:hAnsi="Calibri" w:cs="Calibri"/>
        </w:rPr>
        <w:t>(Mars et al., 2018; Passingham et al., 2002)</w:t>
      </w:r>
      <w:r w:rsidRPr="001B5FB3">
        <w:rPr>
          <w:rFonts w:asciiTheme="minorHAnsi" w:hAnsiTheme="minorHAnsi" w:cstheme="minorHAnsi"/>
        </w:rPr>
        <w:fldChar w:fldCharType="end"/>
      </w:r>
      <w:r w:rsidRPr="001B5FB3">
        <w:rPr>
          <w:rFonts w:asciiTheme="minorHAnsi" w:hAnsiTheme="minorHAnsi" w:cstheme="minorHAnsi"/>
        </w:rPr>
        <w:t xml:space="preserve">. It has been shown that the spatial location of category-selective regions can be predicted from whole-brain connectivity patterns </w:t>
      </w:r>
      <w:r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x3yTTro8","properties":{"formattedCitation":"(Molloy et al., 2024; Osher et al., 2016; Saygin et al., 2012)","plainCitation":"(Molloy et al., 2024; Osher et al., 2016; Saygin et al., 2012)","noteIndex":0},"citationItems":[{"id":6266,"uris":["http://zotero.org/users/993232/items/FLGWYMPK"],"itemData":{"id":6266,"type":"article-journal","abstract":"The ventral visual stream is organized into units, or functional regions of interest (fROIs), specialized for processing high-level visual categories. Task-based fMRI scans (“localizers”) are typically used to identify each individual’s nuanced set of fROIs. The unique landscape of an individual’s functional activation may rely in large part on their specialized connectivity patterns; recent studies corroborate this by showing that connectivity can predict individual differences in neural responses. We focus on the ventral visual stream and ask: how well can an individual’s resting state functional connectivity localize their fROIs for face, body, scene, and object perception? And are the neural processors for any particular visual category better predicted by connectivity than others, suggesting a tighter mechanistic relationship between connectivity and function? We found, among 18 fROIs predicted from connectivity for each subject, all but one were selective for their preferred visual category. Defining an individual’s fROIs based on their connectivity patterns yielded regions that were more selective than regions identified from previous studies or atlases in nearly all cases. Overall, we found that in the absence of a domain-specific localizer task, a 10-min resting state scan can be reliably used for defining these fROIs.","container-title":"Scientific Reports","DOI":"10.1038/s41598-024-62098-9","ISSN":"2045-2322","issue":"1","note":"ISBN: 0123456789","page":"11376","publisher":"Nature Publishing Group UK","title":"Predicting high-level visual areas in the absence of task fMRI","volume":"14","author":[{"family":"Molloy","given":"M Fiona"},{"family":"Saygin","given":"Zeynep M"},{"family":"Osher","given":"David E"}],"issued":{"date-parts":[["2024",5,18]]}}},{"id":7032,"uris":["http://zotero.org/users/993232/items/HCKGQXE6"],"itemData":{"id":7032,"type":"article-journal","abstract":"A fundamental and largely unanswered question in neuroscience is whether extrinsic connectivity and function are closely related at a ﬁne spatial grain across the human brain. Using a novel approach, we found that the anatomical connectivity of individual gray-matter voxels (determined via diffusion-weighted imaging) alone can predict functional magnetic resonance imaging (fMRI) responses to 4 visual categories (faces, objects, scenes, and bodies) in individual subjects, thus accounting for both functional differentiation across the cortex and individual variation therein. Furthermore, this approach identiﬁed the particular anatomical links between voxels that most strongly predict, and therefore plausibly deﬁne, the neural networks underlying speciﬁc functions. These results provide the strongest evidence to date for a precise and ﬁne-grained relationship between connectivity and function in the human brain, raise the possibility that early-developing connectivity patterns may determine later functional organization, and offer a method for predicting ﬁne-grained functional organization in populations who cannot be functionally scanned.","container-title":"Cerebral Cortex","DOI":"10.1093/cercor/bhu303","ISSN":"1047-3211, 1460-2199","issue":"4","journalAbbreviation":"Cereb. Cortex","language":"en","page":"1668-1683","source":"DOI.org (Crossref)","title":"Structural Connectivity Fingerprints Predict Cortical Selectivity for Multiple Visual Categories across Cortex","volume":"26","author":[{"family":"Osher","given":"David E."},{"family":"Saxe","given":"Rebecca R."},{"family":"Koldewyn","given":"Kami"},{"family":"Gabrieli","given":"John D.E."},{"family":"Kanwisher","given":"Nancy"},{"family":"Saygin","given":"Zeynep M."}],"issued":{"date-parts":[["2016",4]]}}},{"id":1503,"uris":["http://zotero.org/users/993232/items/P6WVL8FG"],"itemData":{"id":1503,"type":"article-journal","abstract":"A fundamental assumption in neuroscience is that brain structure determines function. Accordingly, functionally distinct regions of cortex should be structurally distinct in their connections to other areas. We tested this hypothesis in relation to face selectivity in the fusiform gyrus. By using only structural connectivity, as measured through diffusion-weighted imaging, we were able to predict functional activation to faces in the fusiform gyrus. These predictions outperformed two control models and a standard group-average benchmark. The structure-function relationship discovered from the initial participants was highly robust in predicting activation in a second group of participants, despite differences in acquisition parameters and stimuli. This approach can thus reliably estimate activation in participants who cannot perform functional imaging tasks and is an alternative to group-activation maps. Additionally, we identified cortical regions whose connectivity was highly influential in predicting face selectivity within the fusiform, suggesting a possible mechanistic architecture underlying face processing in humans.","container-title":"Nature neuroscience","DOI":"10.1038/nn.3001","ISSN":"1546-1726","issue":"2","page":"321-7","PMID":"22197830","publisher":"Nature Publishing Group","title":"Anatomical connectivity patterns predict face selectivity in the fusiform gyrus.","volume":"15","author":[{"family":"Saygin","given":"Zeynep M"},{"family":"Osher","given":"David E"},{"family":"Koldewyn","given":"Kami"},{"family":"Reynolds","given":"Gretchen"},{"family":"Gabrieli","given":"John D E"},{"family":"Saxe","given":"Rebecca R"}],"issued":{"date-parts":[["2012",2]]}}}],"schema":"https://github.com/citation-style-language/schema/raw/master/csl-citation.json"} </w:instrText>
      </w:r>
      <w:r w:rsidRPr="001B5FB3">
        <w:rPr>
          <w:rFonts w:asciiTheme="minorHAnsi" w:hAnsiTheme="minorHAnsi" w:cstheme="minorHAnsi"/>
        </w:rPr>
        <w:fldChar w:fldCharType="separate"/>
      </w:r>
      <w:r w:rsidR="00B57172" w:rsidRPr="001B5FB3">
        <w:rPr>
          <w:rFonts w:ascii="Calibri" w:hAnsi="Calibri" w:cs="Calibri"/>
        </w:rPr>
        <w:t>(Molloy et al., 2024; Osher et al., 2016; Saygin et al., 2012)</w:t>
      </w:r>
      <w:r w:rsidRPr="001B5FB3">
        <w:rPr>
          <w:rFonts w:asciiTheme="minorHAnsi" w:hAnsiTheme="minorHAnsi" w:cstheme="minorHAnsi"/>
        </w:rPr>
        <w:fldChar w:fldCharType="end"/>
      </w:r>
      <w:r w:rsidR="00BC592A" w:rsidRPr="001B5FB3">
        <w:rPr>
          <w:rFonts w:asciiTheme="minorHAnsi" w:hAnsiTheme="minorHAnsi" w:cstheme="minorHAnsi"/>
        </w:rPr>
        <w:t xml:space="preserve">. The importance of </w:t>
      </w:r>
      <w:r w:rsidRPr="001B5FB3">
        <w:rPr>
          <w:rFonts w:asciiTheme="minorHAnsi" w:hAnsiTheme="minorHAnsi" w:cstheme="minorHAnsi"/>
        </w:rPr>
        <w:t>these connectivity profiles</w:t>
      </w:r>
      <w:r w:rsidR="00BC592A" w:rsidRPr="001B5FB3">
        <w:rPr>
          <w:rFonts w:asciiTheme="minorHAnsi" w:hAnsiTheme="minorHAnsi" w:cstheme="minorHAnsi"/>
        </w:rPr>
        <w:t xml:space="preserve"> for brain development is shown by the fact they are present</w:t>
      </w:r>
      <w:r w:rsidRPr="001B5FB3">
        <w:rPr>
          <w:rFonts w:asciiTheme="minorHAnsi" w:hAnsiTheme="minorHAnsi" w:cstheme="minorHAnsi"/>
        </w:rPr>
        <w:t xml:space="preserve"> even before the emergence of category-specific responses </w:t>
      </w:r>
      <w:r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pNJ10R6J","properties":{"formattedCitation":"(Kubota et al., 2025; Saygin et al., 2016)","plainCitation":"(Kubota et al., 2025; Saygin et al., 2016)","noteIndex":0},"citationItems":[{"id":6930,"uris":["http://zotero.org/users/993232/items/F8DYDFCP"],"itemData":{"id":6930,"type":"article-journal","container-title":"Nature Human Behaviour","DOI":"10.1038/s41562-025-02116-6","ISSN":"2397-3374","issue":"5","journalAbbreviation":"Nat Hum Behav","language":"en","page":"955-970","source":"DOI.org (Crossref)","title":"White matter connections of human ventral temporal cortex are organized by cytoarchitecture, eccentricity and category-selectivity from birth","volume":"9","author":[{"family":"Kubota","given":"Emily"},{"family":"Yan","given":"Xiaoqian"},{"family":"Tung","given":"Sarah"},{"family":"Fascendini","given":"Bella"},{"family":"Tyagi","given":"Christina"},{"family":"Duhameau","given":"Sophie"},{"family":"Ortiz","given":"Danya"},{"family":"Grotheer","given":"Mareike"},{"family":"Natu","given":"Vaidehi S."},{"family":"Keil","given":"Boris"},{"family":"Grill-Spector","given":"Kalanit"}],"issued":{"date-parts":[["2025",3,17]]}}},{"id":7033,"uris":["http://zotero.org/users/993232/items/Q899VIAB"],"itemData":{"id":7033,"type":"article-journal","abstract":"Before children can read, their brains have yet to develop selective responses to words. This study demonstrates that a child's connectivity pattern at age 5 can predict where their own word-selective cortex will later develop. This suggests that connectivity lays the groundwork for later functional development of cortex.","container-title":"Nature Neuroscience","DOI":"10.1038/nn.4354","ISSN":"1546-1726","issue":"9","journalAbbreviation":"Nat Neurosci","language":"en","license":"2016 Springer Nature America, Inc.","page":"1250-1255","publisher":"Nature Publishing Group","source":"www.nature.com","title":"Connectivity precedes function in the development of the visual word form area","volume":"19","author":[{"family":"Saygin","given":"Zeynep M."},{"family":"Osher","given":"David E."},{"family":"Norton","given":"Elizabeth S."},{"family":"Youssoufian","given":"Deanna A."},{"family":"Beach","given":"Sara D."},{"family":"Feather","given":"Jenelle"},{"family":"Gaab","given":"Nadine"},{"family":"Gabrieli","given":"John D. E."},{"family":"Kanwisher","given":"Nancy"}],"issued":{"date-parts":[["2016",9]]}}}],"schema":"https://github.com/citation-style-language/schema/raw/master/csl-citation.json"} </w:instrText>
      </w:r>
      <w:r w:rsidRPr="001B5FB3">
        <w:rPr>
          <w:rFonts w:asciiTheme="minorHAnsi" w:hAnsiTheme="minorHAnsi" w:cstheme="minorHAnsi"/>
        </w:rPr>
        <w:fldChar w:fldCharType="separate"/>
      </w:r>
      <w:r w:rsidR="00B57172" w:rsidRPr="001B5FB3">
        <w:rPr>
          <w:rFonts w:ascii="Calibri" w:hAnsi="Calibri" w:cs="Calibri"/>
        </w:rPr>
        <w:t>(Kubota et al., 2025; Saygin et al., 2016)</w:t>
      </w:r>
      <w:r w:rsidRPr="001B5FB3">
        <w:rPr>
          <w:rFonts w:asciiTheme="minorHAnsi" w:hAnsiTheme="minorHAnsi" w:cstheme="minorHAnsi"/>
        </w:rPr>
        <w:fldChar w:fldCharType="end"/>
      </w:r>
      <w:r w:rsidRPr="001B5FB3">
        <w:rPr>
          <w:rFonts w:asciiTheme="minorHAnsi" w:hAnsiTheme="minorHAnsi" w:cstheme="minorHAnsi"/>
        </w:rPr>
        <w:t xml:space="preserve">. Despite these findings, it remains unclear whether individual </w:t>
      </w:r>
      <w:r w:rsidRPr="001B5FB3">
        <w:rPr>
          <w:rFonts w:asciiTheme="minorHAnsi" w:hAnsiTheme="minorHAnsi" w:cstheme="minorHAnsi"/>
        </w:rPr>
        <w:lastRenderedPageBreak/>
        <w:t xml:space="preserve">regions within a given category-selective network can be distinguished from one another based solely on their functional connectivity profiles. That is, do connectivity </w:t>
      </w:r>
      <w:r w:rsidR="00BC592A" w:rsidRPr="001B5FB3">
        <w:rPr>
          <w:rFonts w:asciiTheme="minorHAnsi" w:hAnsiTheme="minorHAnsi" w:cstheme="minorHAnsi"/>
        </w:rPr>
        <w:t xml:space="preserve">profiles </w:t>
      </w:r>
      <w:r w:rsidRPr="001B5FB3">
        <w:rPr>
          <w:rFonts w:asciiTheme="minorHAnsi" w:hAnsiTheme="minorHAnsi" w:cstheme="minorHAnsi"/>
        </w:rPr>
        <w:t xml:space="preserve">reveal a finer-grained </w:t>
      </w:r>
      <w:r w:rsidR="00E938A9" w:rsidRPr="001B5FB3">
        <w:rPr>
          <w:rFonts w:asciiTheme="minorHAnsi" w:hAnsiTheme="minorHAnsi" w:cstheme="minorHAnsi"/>
        </w:rPr>
        <w:t>organis</w:t>
      </w:r>
      <w:r w:rsidRPr="001B5FB3">
        <w:rPr>
          <w:rFonts w:asciiTheme="minorHAnsi" w:hAnsiTheme="minorHAnsi" w:cstheme="minorHAnsi"/>
        </w:rPr>
        <w:t>ation reflect</w:t>
      </w:r>
      <w:r w:rsidR="00AF6F88" w:rsidRPr="001B5FB3">
        <w:rPr>
          <w:rFonts w:asciiTheme="minorHAnsi" w:hAnsiTheme="minorHAnsi" w:cstheme="minorHAnsi"/>
        </w:rPr>
        <w:t>ing</w:t>
      </w:r>
      <w:r w:rsidRPr="001B5FB3">
        <w:rPr>
          <w:rFonts w:asciiTheme="minorHAnsi" w:hAnsiTheme="minorHAnsi" w:cstheme="minorHAnsi"/>
        </w:rPr>
        <w:t xml:space="preserve"> the distinct computational roles</w:t>
      </w:r>
      <w:r w:rsidR="00AF6F88" w:rsidRPr="001B5FB3">
        <w:rPr>
          <w:rFonts w:asciiTheme="minorHAnsi" w:hAnsiTheme="minorHAnsi" w:cstheme="minorHAnsi"/>
        </w:rPr>
        <w:t xml:space="preserve"> of regions within these networks</w:t>
      </w:r>
      <w:r w:rsidRPr="001B5FB3">
        <w:rPr>
          <w:rFonts w:asciiTheme="minorHAnsi" w:hAnsiTheme="minorHAnsi" w:cstheme="minorHAnsi"/>
        </w:rPr>
        <w:t>?</w:t>
      </w:r>
    </w:p>
    <w:p w14:paraId="6D38B586" w14:textId="21380EC6" w:rsidR="000F381A" w:rsidRPr="001B5FB3" w:rsidRDefault="00BC592A" w:rsidP="00DD6128">
      <w:pPr>
        <w:pStyle w:val="NormalWeb"/>
        <w:spacing w:line="480" w:lineRule="auto"/>
        <w:jc w:val="both"/>
        <w:rPr>
          <w:rFonts w:asciiTheme="minorHAnsi" w:hAnsiTheme="minorHAnsi" w:cstheme="minorHAnsi"/>
        </w:rPr>
      </w:pPr>
      <w:r w:rsidRPr="001B5FB3">
        <w:rPr>
          <w:rFonts w:asciiTheme="minorHAnsi" w:hAnsiTheme="minorHAnsi" w:cstheme="minorHAnsi"/>
        </w:rPr>
        <w:t xml:space="preserve">A range of evidence </w:t>
      </w:r>
      <w:r w:rsidR="00AF6F88" w:rsidRPr="001B5FB3">
        <w:rPr>
          <w:rFonts w:asciiTheme="minorHAnsi" w:hAnsiTheme="minorHAnsi" w:cstheme="minorHAnsi"/>
        </w:rPr>
        <w:t>demonstrates</w:t>
      </w:r>
      <w:r w:rsidRPr="001B5FB3">
        <w:rPr>
          <w:rFonts w:asciiTheme="minorHAnsi" w:hAnsiTheme="minorHAnsi" w:cstheme="minorHAnsi"/>
        </w:rPr>
        <w:t xml:space="preserve"> </w:t>
      </w:r>
      <w:r w:rsidR="00AF6F88" w:rsidRPr="001B5FB3">
        <w:rPr>
          <w:rFonts w:asciiTheme="minorHAnsi" w:hAnsiTheme="minorHAnsi" w:cstheme="minorHAnsi"/>
        </w:rPr>
        <w:t>substantial and quantifiable individual differences in</w:t>
      </w:r>
      <w:r w:rsidRPr="001B5FB3">
        <w:rPr>
          <w:rFonts w:asciiTheme="minorHAnsi" w:hAnsiTheme="minorHAnsi" w:cstheme="minorHAnsi"/>
        </w:rPr>
        <w:t xml:space="preserve"> visual perception. For example, f</w:t>
      </w:r>
      <w:r w:rsidR="00DA7E20" w:rsidRPr="001B5FB3">
        <w:rPr>
          <w:rFonts w:asciiTheme="minorHAnsi" w:hAnsiTheme="minorHAnsi" w:cstheme="minorHAnsi"/>
        </w:rPr>
        <w:t>ace recognition ability varies dramatically across the population</w:t>
      </w:r>
      <w:r w:rsidR="001C0CDD" w:rsidRPr="001B5FB3">
        <w:rPr>
          <w:rFonts w:asciiTheme="minorHAnsi" w:hAnsiTheme="minorHAnsi" w:cstheme="minorHAnsi"/>
        </w:rPr>
        <w:t>,</w:t>
      </w:r>
      <w:r w:rsidR="00DA7E20" w:rsidRPr="001B5FB3">
        <w:rPr>
          <w:rFonts w:asciiTheme="minorHAnsi" w:hAnsiTheme="minorHAnsi" w:cstheme="minorHAnsi"/>
        </w:rPr>
        <w:t xml:space="preserve"> from people with developmental prosopagnosia to those who are ‘super-recognizers’ </w:t>
      </w:r>
      <w:r w:rsidR="00AF6F88"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R5g3ah4z","properties":{"formattedCitation":"(Duchaine &amp; Nakayama, 2006; Russell et al., 2009; White &amp; Burton, 2022)","plainCitation":"(Duchaine &amp; Nakayama, 2006; Russell et al., 2009; White &amp; Burton, 2022)","noteIndex":0},"citationItems":[{"id":1932,"uris":["http://zotero.org/users/993232/items/S3ER7GEE"],"itemData":{"id":1932,"type":"article-journal","abstract":"The two standardized tests of face recognition that are widely used suffer from serious shortcomings [Duchaine, B. &amp; Weidenfeld, A. (2003). An evaluation of two commonly used tests of unfamiliar face recognition. Neuropsychologia, 41, 713-720; Duchaine, B. &amp; Nakayama, K. (2004). Developmental prosopagnosia and the Benton Facial Recognition Test. Neurology, 62, 1219-1220]. Images in the Warrington Recognition Memory for Faces test include substantial non-facial information, and the simultaneous presentation of faces in the Benton Facial Recognition Test allows feature matching. Here, we present results from a new test, the Cambridge Face Memory Test, which builds on the strengths of the previous tests. In the test, participants are introduced to six target faces, and then they are tested with forced choice items consisting of three faces, one of which is a target. For each target face, three test items contain views identical to those studied in the introduction, five present novel views, and four present novel views with noise. There are a total of 72 items, and 50 controls averaged 58. To determine whether the test requires the special mechanisms used to recognize upright faces, we conducted two experiments. We predicted that controls would perform much more poorly when the face images are inverted, and as predicted, inverted performance was much worse with a mean of 42. Next we assessed whether eight prosopagnosics would perform poorly on the upright version. The prosopagnosic mean was 37, and six prosopagnosics scored outside the normal range. In contrast, the Warrington test and the Benton test failed to classify a majority of the prosopagnosics as impaired. These results indicate that the new test effectively assesses face recognition across a wide range of abilities. ?? 2005 Elsevier Ltd. All rights reserved.","container-title":"Neuropsychologia","DOI":"10.1016/j.neuropsychologia.2005.07.001","ISSN":"00283932","issue":"4","note":"ISBN: 0028-3932 (Print)\\r0028-3932 (Linking)","page":"576-585","PMID":"16169565","title":"The Cambridge Face Memory Test: Results for neurologically intact individuals and an investigation of its validity using inverted face stimuli and prosopagnosic participants","volume":"44","author":[{"family":"Duchaine","given":"Brad"},{"family":"Nakayama","given":"Ken"}],"issued":{"date-parts":[["2006"]]}}},{"id":6413,"uris":["http://zotero.org/users/993232/items/G593TPUB"],"itemData":{"id":6413,"type":"article-journal","abstract":"We tested 4 people who claimed to have significantly better than ordinary face recognition ability. Exceptional ability was confirmed in each case. On two very different tests of face recognition, all 4 experimental subjects performed beyond the range of control subject performance. They also scored significantly better than average on a perceptual discrimination test with faces. This effect was larger with upright than with inverted faces, and the 4 subjects showed a larger \"inversion effect\" than did control subjects, who in turn showed a larger inversion effect than did developmental prosopagnosics. This result indicates an association between face recognition ability and the magnitude of the inversion effect. Overall, these \"super-recognizers\" are about as good at face recognition and perception as developmental prosopagnosics are bad. Our findings demonstrate the existence of people with exceptionally good face recognition ability and show that the range of face recognition and face perception ability is wider than has been previously acknowledged. © 2009 The Psychonomic Society, Inc.","container-title":"Psychonomic Bulletin &amp; Review","DOI":"10.3758/PBR.16.2.252","ISSN":"1069-9384","issue":"2","page":"252-257","PMID":"19293090","title":"Super-recognizers: People with extraordinary face recognition ability","volume":"16","author":[{"family":"Russell","given":"Richard"},{"family":"Duchaine","given":"Brad"},{"family":"Nakayama","given":"Ken"}],"issued":{"date-parts":[["2009",4]]}}},{"id":7289,"uris":["http://zotero.org/users/993232/items/AMZJXFZY"],"itemData":{"id":7289,"type":"article-journal","abstract":"Face perception is crucial to social interactions, yet people vary in how easily they can recognize their friends, verify an identification document or notice someone’s smile. There are widespread differences in people’s ability to recognize faces, and research has particularly focused on exceptionally good or poor recognition performance. In this Review, we synthesize the literature on individual differences in face processing across various tasks including identification and estimates of emotional state and social attributes. The individual differences approach has considerable untapped potential for theoretical progress in understanding the perceptual and cognitive organization of face processing. This approach also has practical consequences — for example, in determining who is best suited to check passports. We also discuss the underlying structural and anatomical predictors of face perception ability. Furthermore, we highlight problems of measurement that pose challenges for the effective study of individual differences. Finally, we note that research in individual differences rarely addresses perception of familiar faces. Despite people’s everyday experience of being ‘good’ or ‘bad’ with faces, a theory of how people recognize their friends remains elusive.","container-title":"Nature Reviews Psychology","DOI":"10.1038/s44159-022-00041-3","ISSN":"2731-0574","issue":"5","journalAbbreviation":"Nat Rev Psychol","language":"en","license":"2022 Springer Nature America, Inc.","page":"287-300","publisher":"Nature Publishing Group","source":"www.nature.com","title":"Individual differences and the multidimensional nature of face perception","volume":"1","author":[{"family":"White","given":"David"},{"family":"Burton","given":"A. Mike"}],"issued":{"date-parts":[["2022",5]]}}}],"schema":"https://github.com/citation-style-language/schema/raw/master/csl-citation.json"} </w:instrText>
      </w:r>
      <w:r w:rsidR="00AF6F88" w:rsidRPr="001B5FB3">
        <w:rPr>
          <w:rFonts w:asciiTheme="minorHAnsi" w:hAnsiTheme="minorHAnsi" w:cstheme="minorHAnsi"/>
        </w:rPr>
        <w:fldChar w:fldCharType="separate"/>
      </w:r>
      <w:r w:rsidR="00B57172" w:rsidRPr="001B5FB3">
        <w:rPr>
          <w:rFonts w:ascii="Calibri" w:hAnsi="Calibri" w:cs="Calibri"/>
        </w:rPr>
        <w:t>(Duchaine &amp; Nakayama, 2006; Russell et al., 2009; White &amp; Burton, 2022)</w:t>
      </w:r>
      <w:r w:rsidR="00AF6F88" w:rsidRPr="001B5FB3">
        <w:rPr>
          <w:rFonts w:asciiTheme="minorHAnsi" w:hAnsiTheme="minorHAnsi" w:cstheme="minorHAnsi"/>
        </w:rPr>
        <w:fldChar w:fldCharType="end"/>
      </w:r>
      <w:r w:rsidR="00ED03F7" w:rsidRPr="001B5FB3">
        <w:rPr>
          <w:rFonts w:asciiTheme="minorHAnsi" w:hAnsiTheme="minorHAnsi" w:cstheme="minorHAnsi"/>
        </w:rPr>
        <w:t>.</w:t>
      </w:r>
      <w:r w:rsidR="00DA7E20" w:rsidRPr="001B5FB3">
        <w:rPr>
          <w:rFonts w:asciiTheme="minorHAnsi" w:hAnsiTheme="minorHAnsi" w:cstheme="minorHAnsi"/>
        </w:rPr>
        <w:t xml:space="preserve"> Parallel work in scene perception shows </w:t>
      </w:r>
      <w:r w:rsidR="00724AE0" w:rsidRPr="001B5FB3">
        <w:rPr>
          <w:rFonts w:asciiTheme="minorHAnsi" w:hAnsiTheme="minorHAnsi" w:cstheme="minorHAnsi"/>
        </w:rPr>
        <w:t>similar</w:t>
      </w:r>
      <w:r w:rsidR="00DA7E20" w:rsidRPr="001B5FB3">
        <w:rPr>
          <w:rFonts w:asciiTheme="minorHAnsi" w:hAnsiTheme="minorHAnsi" w:cstheme="minorHAnsi"/>
        </w:rPr>
        <w:t xml:space="preserve"> variability</w:t>
      </w:r>
      <w:r w:rsidR="00724AE0" w:rsidRPr="001B5FB3">
        <w:rPr>
          <w:rFonts w:asciiTheme="minorHAnsi" w:hAnsiTheme="minorHAnsi" w:cstheme="minorHAnsi"/>
        </w:rPr>
        <w:t xml:space="preserve"> across individuals</w:t>
      </w:r>
      <w:r w:rsidR="00AF6F88" w:rsidRPr="001B5FB3">
        <w:rPr>
          <w:rFonts w:asciiTheme="minorHAnsi" w:hAnsiTheme="minorHAnsi" w:cstheme="minorHAnsi"/>
        </w:rPr>
        <w:t xml:space="preserve"> </w:t>
      </w:r>
      <w:r w:rsidR="00AF6F88"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cvg02E6y","properties":{"formattedCitation":"(Clark &amp; Maguire, 2023; Wang et al., 2024)","plainCitation":"(Clark &amp; Maguire, 2023; Wang et al., 2024)","noteIndex":0},"citationItems":[{"id":5857,"uris":["http://zotero.org/users/993232/items/3XR4BWX7"],"itemData":{"id":5857,"type":"article-journal","abstract":"We share data from N = 217 healthy adults (mean age 29 years, range 20–41; 109 females, 108 males) who underwent extensive cognitive assessment and neuroimaging to examine the neural basis of individual differences, with a particular focus on a brain structure called the hippocampus. Cognitive data were collected using a wide array of questionnaires, naturalistic tests that examined imagination, autobiographical memory recall and spatial navigation, traditional laboratory-based tests such as recalling word pairs, and comprehensive characterisation of the strategies used to perform the cognitive tests. 3 Tesla MRI data were also acquired and include multi-parameter mapping to examine tissue microstructure, diffusion-weighted MRI, T2-weighted high-resolution partial volume structural MRI scans (with the masks of hippocampal subfields manually segmented from these scans), whole brain resting state functional MRI scans and partial volume high resolution resting state functional MRI scans. This rich dataset will be of value to cognitive and clinical neuroscientists researching individual differences, real-world cognition, brain-behaviour associations, hippocampal subfields and more. All data are freely available on Dryad.","container-title":"Scientific Data","DOI":"10.1038/s41597-023-02449-9","ISSN":"2052-4463","issue":"1","page":"540","publisher":"Springer US","title":"Release of cognitive and multimodal MRI data including real-world tasks and hippocampal subfield segmentations","volume":"10","author":[{"family":"Clark","given":"Ian A"},{"family":"Maguire","given":"Eleanor A"}],"issued":{"date-parts":[["2023",8,16]]}}},{"id":6100,"uris":["http://zotero.org/users/993232/items/GMJFRLU9"],"itemData":{"id":6100,"type":"article-journal","container-title":"Cognition","DOI":"10.1016/j.cognition.2024.105723","ISSN":"00100277","issue":"January","page":"105723","publisher":"Elsevier B.V.","title":"Individual differences in internal models explain idiosyncrasies in scene perception","volume":"245","author":[{"family":"Wang","given":"Gongting"},{"family":"Foxwell","given":"Matthew J."},{"family":"Cichy","given":"Radoslaw M"},{"family":"Pitcher","given":"David"},{"family":"Kaiser","given":"Daniel"}],"issued":{"date-parts":[["2024",4]]}}}],"schema":"https://github.com/citation-style-language/schema/raw/master/csl-citation.json"} </w:instrText>
      </w:r>
      <w:r w:rsidR="00AF6F88" w:rsidRPr="001B5FB3">
        <w:rPr>
          <w:rFonts w:asciiTheme="minorHAnsi" w:hAnsiTheme="minorHAnsi" w:cstheme="minorHAnsi"/>
        </w:rPr>
        <w:fldChar w:fldCharType="separate"/>
      </w:r>
      <w:r w:rsidR="00B57172" w:rsidRPr="001B5FB3">
        <w:rPr>
          <w:rFonts w:ascii="Calibri" w:hAnsi="Calibri" w:cs="Calibri"/>
        </w:rPr>
        <w:t>(Clark &amp; Maguire, 2023; Wang et al., 2024)</w:t>
      </w:r>
      <w:r w:rsidR="00AF6F88" w:rsidRPr="001B5FB3">
        <w:rPr>
          <w:rFonts w:asciiTheme="minorHAnsi" w:hAnsiTheme="minorHAnsi" w:cstheme="minorHAnsi"/>
        </w:rPr>
        <w:fldChar w:fldCharType="end"/>
      </w:r>
      <w:r w:rsidR="00AF6F88" w:rsidRPr="001B5FB3">
        <w:rPr>
          <w:rFonts w:asciiTheme="minorHAnsi" w:hAnsiTheme="minorHAnsi" w:cstheme="minorHAnsi"/>
        </w:rPr>
        <w:t xml:space="preserve">. </w:t>
      </w:r>
      <w:r w:rsidR="005F300D" w:rsidRPr="001B5FB3">
        <w:rPr>
          <w:rFonts w:asciiTheme="minorHAnsi" w:hAnsiTheme="minorHAnsi" w:cstheme="minorHAnsi"/>
        </w:rPr>
        <w:t>P</w:t>
      </w:r>
      <w:r w:rsidR="00F9295A" w:rsidRPr="001B5FB3">
        <w:rPr>
          <w:rFonts w:asciiTheme="minorHAnsi" w:hAnsiTheme="minorHAnsi" w:cstheme="minorHAnsi"/>
        </w:rPr>
        <w:t>attern</w:t>
      </w:r>
      <w:r w:rsidR="005F300D" w:rsidRPr="001B5FB3">
        <w:rPr>
          <w:rFonts w:asciiTheme="minorHAnsi" w:hAnsiTheme="minorHAnsi" w:cstheme="minorHAnsi"/>
        </w:rPr>
        <w:t>s</w:t>
      </w:r>
      <w:r w:rsidR="00F9295A" w:rsidRPr="001B5FB3">
        <w:rPr>
          <w:rFonts w:asciiTheme="minorHAnsi" w:hAnsiTheme="minorHAnsi" w:cstheme="minorHAnsi"/>
        </w:rPr>
        <w:t xml:space="preserve"> of </w:t>
      </w:r>
      <w:r w:rsidR="005F300D" w:rsidRPr="001B5FB3">
        <w:rPr>
          <w:rFonts w:asciiTheme="minorHAnsi" w:hAnsiTheme="minorHAnsi" w:cstheme="minorHAnsi"/>
        </w:rPr>
        <w:t xml:space="preserve">whole-brain </w:t>
      </w:r>
      <w:r w:rsidR="00F9295A" w:rsidRPr="001B5FB3">
        <w:rPr>
          <w:rFonts w:asciiTheme="minorHAnsi" w:hAnsiTheme="minorHAnsi" w:cstheme="minorHAnsi"/>
        </w:rPr>
        <w:t xml:space="preserve">connectivity </w:t>
      </w:r>
      <w:r w:rsidR="005F300D" w:rsidRPr="001B5FB3">
        <w:rPr>
          <w:rFonts w:asciiTheme="minorHAnsi" w:hAnsiTheme="minorHAnsi" w:cstheme="minorHAnsi"/>
        </w:rPr>
        <w:t>have been shown to vary systematically across individuals</w:t>
      </w:r>
      <w:r w:rsidR="00B90A6B" w:rsidRPr="001B5FB3">
        <w:rPr>
          <w:rFonts w:asciiTheme="minorHAnsi" w:hAnsiTheme="minorHAnsi" w:cstheme="minorHAnsi"/>
        </w:rPr>
        <w:t xml:space="preserve"> </w:t>
      </w:r>
      <w:r w:rsidR="00B90A6B"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nrsQtkdU","properties":{"formattedCitation":"(Finn et al., 2015; Shen et al., 2017)","plainCitation":"(Finn et al., 2015; Shen et al., 2017)","noteIndex":0},"citationItems":[{"id":6533,"uris":["http://zotero.org/users/993232/items/CTKP5TT9"],"itemData":{"id":6533,"type":"article-journal","abstract":"Functional magnetic resonance imaging (fMRI) studies typically collapse data from many subjects, but brain functional organization varies between individuals. Here we establish that this individual variability is both robust and reliable, using data from the Human Connectome Project to demonstrate that functional connectivity profiles act as a 'fingerprint' that can accurately identify subjects from a large group. Identification was successful across scan sessions and even between task and rest conditions, indicating that an individual's connectivity profile is intrinsic, and can be used to distinguish that individual regardless of how the brain is engaged during imaging. Characteristic connectivity patterns were distributed throughout the brain, but the frontoparietal network emerged as most distinctive. Furthermore, we show that connectivity profiles predict levels of fluid intelligence: the same networks that were most discriminating of individuals were also most predictive of cognitive behavior. Results indicate the potential to draw inferences about single subjects on the basis of functional connectivity fMRI.","container-title":"Nature Neuroscience","DOI":"10.1038/nn.4135","ISSN":"1097-6256","issue":"11","page":"1664-1671","PMID":"26457551","publisher":"Nature Publishing Group","title":"Functional connectome fingerprinting: identifying individuals using patterns of brain connectivity","volume":"18","author":[{"family":"Finn","given":"Emily S."},{"family":"Shen","given":"Xilin"},{"family":"Scheinost","given":"Dustin"},{"family":"Rosenberg","given":"Monica D."},{"family":"Huang","given":"Jessica"},{"family":"Chun","given":"Marvin M."},{"family":"Papademetris","given":"Xenophon"},{"family":"Constable","given":"R. Todd"}],"issued":{"date-parts":[["2015",11,12]]}}},{"id":6607,"uris":["http://zotero.org/users/993232/items/2QG3R78D"],"itemData":{"id":6607,"type":"article-journal","abstract":"Neuroimaging is a fast-developing research area in which anatomical and functional images of human brains are collected using techniques such as functional magnetic resonance imaging (fMRI), diffusion tensor imaging (DTI), and electroencephalography (EEG). Technical advances and large-scale data sets have allowed for the development of models capable of predicting individual differences in traits and behavior using brain connectivity measures derived from neuroimaging data. Here, we present connectome-based predictive modeling (CPM), a data-driven protocol for developing predictive models of brain-behavior relationships from connectivity data using cross-validation. This protocol includes the following steps: (i) feature selection, (ii) feature summarization, (iii) model building, and (iv) assessment of prediction significance. We also include suggestions for visualizing the most predictive features (i.e., brain connections). The final result should be a generalizable model that takes brain connectivity data as input and generates predictions of behavioral measures in novel subjects, accounting for a considerable amount of the variance in these measures. It has been demonstrated that the CPM protocol performs as well as or better than many of the existing approaches in brain-behavior prediction. As CPM focuses on linear modeling and a purely data-driven approach, neuroscientists with limited or no experience in machine learning or optimization will find it easy to implement these protocols. Depending on the volume of data to be processed, the protocol can take 10-100 min for model building, 1-48 h for permutation testing, and 10-20 min for visualization of results.","container-title":"Nature Protocols","DOI":"10.1038/nprot.2016.178","ISSN":"1754-2189","issue":"3","page":"506-518","PMID":"28182017","publisher":"Nature Publishing Group","title":"Using connectome-based predictive modeling to predict individual behavior from brain connectivity","volume":"12","author":[{"family":"Shen","given":"Xilin"},{"family":"Finn","given":"Emily S."},{"family":"Scheinost","given":"Dustin"},{"family":"Rosenberg","given":"Monica D."},{"family":"Chun","given":"Marvin M."},{"family":"Papademetris","given":"Xenophon"},{"family":"Constable","given":"R. Todd"}],"issued":{"date-parts":[["2017",3,9]]}}}],"schema":"https://github.com/citation-style-language/schema/raw/master/csl-citation.json"} </w:instrText>
      </w:r>
      <w:r w:rsidR="00B90A6B" w:rsidRPr="001B5FB3">
        <w:rPr>
          <w:rFonts w:asciiTheme="minorHAnsi" w:hAnsiTheme="minorHAnsi" w:cstheme="minorHAnsi"/>
        </w:rPr>
        <w:fldChar w:fldCharType="separate"/>
      </w:r>
      <w:r w:rsidR="00B57172" w:rsidRPr="001B5FB3">
        <w:rPr>
          <w:rFonts w:ascii="Calibri" w:hAnsi="Calibri" w:cs="Calibri"/>
        </w:rPr>
        <w:t>(Finn et al., 2015; Shen et al., 2017)</w:t>
      </w:r>
      <w:r w:rsidR="00B90A6B" w:rsidRPr="001B5FB3">
        <w:rPr>
          <w:rFonts w:asciiTheme="minorHAnsi" w:hAnsiTheme="minorHAnsi" w:cstheme="minorHAnsi"/>
        </w:rPr>
        <w:fldChar w:fldCharType="end"/>
      </w:r>
      <w:r w:rsidR="00B90A6B" w:rsidRPr="001B5FB3">
        <w:rPr>
          <w:rFonts w:asciiTheme="minorHAnsi" w:hAnsiTheme="minorHAnsi" w:cstheme="minorHAnsi"/>
        </w:rPr>
        <w:t xml:space="preserve">. </w:t>
      </w:r>
      <w:r w:rsidR="00ED03F7" w:rsidRPr="001B5FB3">
        <w:rPr>
          <w:rFonts w:asciiTheme="minorHAnsi" w:hAnsiTheme="minorHAnsi" w:cstheme="minorHAnsi"/>
        </w:rPr>
        <w:t>Such patterns</w:t>
      </w:r>
      <w:r w:rsidR="00F9295A" w:rsidRPr="001B5FB3">
        <w:rPr>
          <w:rFonts w:asciiTheme="minorHAnsi" w:hAnsiTheme="minorHAnsi" w:cstheme="minorHAnsi"/>
        </w:rPr>
        <w:t xml:space="preserve"> </w:t>
      </w:r>
      <w:r w:rsidR="005F300D" w:rsidRPr="001B5FB3">
        <w:rPr>
          <w:rFonts w:asciiTheme="minorHAnsi" w:hAnsiTheme="minorHAnsi" w:cstheme="minorHAnsi"/>
        </w:rPr>
        <w:t>have</w:t>
      </w:r>
      <w:r w:rsidR="00F9295A" w:rsidRPr="001B5FB3">
        <w:rPr>
          <w:rFonts w:asciiTheme="minorHAnsi" w:hAnsiTheme="minorHAnsi" w:cstheme="minorHAnsi"/>
        </w:rPr>
        <w:t xml:space="preserve"> been referred to as </w:t>
      </w:r>
      <w:r w:rsidR="00ED03F7" w:rsidRPr="001B5FB3">
        <w:rPr>
          <w:rFonts w:asciiTheme="minorHAnsi" w:hAnsiTheme="minorHAnsi" w:cstheme="minorHAnsi"/>
        </w:rPr>
        <w:t>“</w:t>
      </w:r>
      <w:r w:rsidR="00F9295A" w:rsidRPr="001B5FB3">
        <w:rPr>
          <w:rFonts w:asciiTheme="minorHAnsi" w:hAnsiTheme="minorHAnsi" w:cstheme="minorHAnsi"/>
        </w:rPr>
        <w:t>connectivity fingerprint</w:t>
      </w:r>
      <w:r w:rsidRPr="001B5FB3">
        <w:rPr>
          <w:rFonts w:asciiTheme="minorHAnsi" w:hAnsiTheme="minorHAnsi" w:cstheme="minorHAnsi"/>
        </w:rPr>
        <w:t>s</w:t>
      </w:r>
      <w:r w:rsidR="00ED03F7" w:rsidRPr="001B5FB3">
        <w:rPr>
          <w:rFonts w:asciiTheme="minorHAnsi" w:hAnsiTheme="minorHAnsi" w:cstheme="minorHAnsi"/>
        </w:rPr>
        <w:t>”</w:t>
      </w:r>
      <w:r w:rsidRPr="001B5FB3">
        <w:rPr>
          <w:rFonts w:asciiTheme="minorHAnsi" w:hAnsiTheme="minorHAnsi" w:cstheme="minorHAnsi"/>
        </w:rPr>
        <w:t xml:space="preserve">, </w:t>
      </w:r>
      <w:r w:rsidR="00ED03F7" w:rsidRPr="001B5FB3">
        <w:rPr>
          <w:rFonts w:asciiTheme="minorHAnsi" w:hAnsiTheme="minorHAnsi" w:cstheme="minorHAnsi"/>
        </w:rPr>
        <w:t>which</w:t>
      </w:r>
      <w:r w:rsidRPr="001B5FB3">
        <w:rPr>
          <w:rFonts w:asciiTheme="minorHAnsi" w:hAnsiTheme="minorHAnsi" w:cstheme="minorHAnsi"/>
        </w:rPr>
        <w:t xml:space="preserve"> are </w:t>
      </w:r>
      <w:r w:rsidR="00F9295A" w:rsidRPr="001B5FB3">
        <w:rPr>
          <w:rFonts w:asciiTheme="minorHAnsi" w:hAnsiTheme="minorHAnsi" w:cstheme="minorHAnsi"/>
        </w:rPr>
        <w:t xml:space="preserve">capable of identifying individuals within a large group. </w:t>
      </w:r>
      <w:r w:rsidR="00E938A9" w:rsidRPr="001B5FB3">
        <w:rPr>
          <w:rFonts w:asciiTheme="minorHAnsi" w:hAnsiTheme="minorHAnsi" w:cstheme="minorHAnsi"/>
        </w:rPr>
        <w:t>C</w:t>
      </w:r>
      <w:r w:rsidR="00F9295A" w:rsidRPr="001B5FB3">
        <w:rPr>
          <w:rFonts w:asciiTheme="minorHAnsi" w:hAnsiTheme="minorHAnsi" w:cstheme="minorHAnsi"/>
        </w:rPr>
        <w:t xml:space="preserve">onnectivity fingerprints are also predictive of human behaviour and cognition, underscoring their relevance to brain function </w:t>
      </w:r>
      <w:r w:rsidR="00F9295A"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HApNzdTk","properties":{"formattedCitation":"(Beaty et al., 2018; Rosenberg et al., 2016)","plainCitation":"(Beaty et al., 2018; Rosenberg et al., 2016)","noteIndex":0},"citationItems":[{"id":6536,"uris":["http://zotero.org/users/993232/items/34TMWKPQ"],"itemData":{"id":6536,"type":"article-journal","abstract":"People’s capacity to generate creative ideas is central to technological and cultural progress. Despite advances in the neuroscience of creativity, the field lacks clarity on whether a specific neural architecture distinguishes the highly creative brain. Using methods in network neuroscience, we modeled individual creative thinking ability as a function of variation in whole-brain functional connectivity. We identified a brain network associated with creative ability comprised of regions within default, salience, and executive systems—neural circuits that often work in opposition. Across four independent datasets, we show that a person’s capacity to generate original ideas can be reliably predicted from the strength of functional connectivity within this network, indicating that creative thinking ability is characterized by a distinct brain connectivity profile.","container-title":"Proceedings of the National Academy of Sciences","DOI":"10.1073/pnas.1713532115","ISSN":"0027-8424","issue":"5","note":"ISBN: 1713532115","page":"1087-1092","PMID":"29339474","title":"Robust prediction of individual creative ability from brain functional connectivity","volume":"115","author":[{"family":"Beaty","given":"Roger E."},{"family":"Kenett","given":"Yoed N."},{"family":"Christensen","given":"Alexander P."},{"family":"Rosenberg","given":"Monica D."},{"family":"Benedek","given":"Mathias"},{"family":"Chen","given":"Qunlin"},{"family":"Fink","given":"Andreas"},{"family":"Qiu","given":"Jiang"},{"family":"Kwapil","given":"Thomas R."},{"family":"Kane","given":"Michael J."},{"family":"Silvia","given":"Paul J."}],"issued":{"date-parts":[["2018",1,30]]}}},{"id":6539,"uris":["http://zotero.org/users/993232/items/9RJWBZZ2"],"itemData":{"id":6539,"type":"article-journal","abstract":"Although attention plays a ubiquitous role in perception and cognition, researchers lack a simple way to measure a person's overall attentional abilities. Because behavioral measures are diverse and difficult to standardize, we pursued a neuromarker of an important aspect of attention, sustained attention, using functional magnetic resonance imaging. To this end, we identified functional brain networks whose strength during a sustained attention task predicted individual differences in performance. Models based on these networks generalized to previously unseen individuals, even predicting performance from resting-state connectivity alone. Furthermore, these same models predicted a clinical measure of attention - symptoms of attention deficit hyperactivity disorder - from resting-state connectivity in an independent sample of children and adolescents. These results demonstrate that whole-brain functional network strength provides a broadly applicable neuromarker of sustained attention.","container-title":"Nature Neuroscience","DOI":"10.1038/nn.4179","ISSN":"1097-6256","issue":"1","page":"165-171","PMID":"26595653","title":"A neuromarker of sustained attention from whole-brain functional connectivity","volume":"19","author":[{"family":"Rosenberg","given":"Monica D."},{"family":"Finn","given":"Emily S."},{"family":"Scheinost","given":"Dustin"},{"family":"Papademetris","given":"Xenophon"},{"family":"Shen","given":"Xilin"},{"family":"Constable","given":"R. Todd"},{"family":"Chun","given":"Marvin M."}],"issued":{"date-parts":[["2016",1,23]]}}}],"schema":"https://github.com/citation-style-language/schema/raw/master/csl-citation.json"} </w:instrText>
      </w:r>
      <w:r w:rsidR="00F9295A" w:rsidRPr="001B5FB3">
        <w:rPr>
          <w:rFonts w:asciiTheme="minorHAnsi" w:hAnsiTheme="minorHAnsi" w:cstheme="minorHAnsi"/>
        </w:rPr>
        <w:fldChar w:fldCharType="separate"/>
      </w:r>
      <w:r w:rsidR="00B57172" w:rsidRPr="001B5FB3">
        <w:rPr>
          <w:rFonts w:ascii="Calibri" w:hAnsi="Calibri" w:cs="Calibri"/>
        </w:rPr>
        <w:t>(Beaty et al., 2018; Rosenberg et al., 2016)</w:t>
      </w:r>
      <w:r w:rsidR="00F9295A" w:rsidRPr="001B5FB3">
        <w:rPr>
          <w:rFonts w:asciiTheme="minorHAnsi" w:hAnsiTheme="minorHAnsi" w:cstheme="minorHAnsi"/>
        </w:rPr>
        <w:fldChar w:fldCharType="end"/>
      </w:r>
      <w:r w:rsidR="00F9295A" w:rsidRPr="001B5FB3">
        <w:rPr>
          <w:rFonts w:asciiTheme="minorHAnsi" w:hAnsiTheme="minorHAnsi" w:cstheme="minorHAnsi"/>
        </w:rPr>
        <w:t xml:space="preserve">. Nevertheless, previous research has focussed on connectivity fingerprints measured on a global scale across the whole brain. It therefore remains unclear to what extent the connectivity profiles of the face and scene processing networks specifically are </w:t>
      </w:r>
      <w:r w:rsidR="00DA2D66" w:rsidRPr="001B5FB3">
        <w:rPr>
          <w:rFonts w:asciiTheme="minorHAnsi" w:hAnsiTheme="minorHAnsi" w:cstheme="minorHAnsi"/>
        </w:rPr>
        <w:t>idiosyncratic</w:t>
      </w:r>
      <w:r w:rsidR="00F9295A" w:rsidRPr="001B5FB3">
        <w:rPr>
          <w:rFonts w:asciiTheme="minorHAnsi" w:hAnsiTheme="minorHAnsi" w:cstheme="minorHAnsi"/>
        </w:rPr>
        <w:t>.</w:t>
      </w:r>
    </w:p>
    <w:p w14:paraId="0D813E04" w14:textId="46903488" w:rsidR="00250DA9" w:rsidRPr="001B5FB3" w:rsidRDefault="00881C03" w:rsidP="00DD6128">
      <w:pPr>
        <w:pStyle w:val="NormalWeb"/>
        <w:spacing w:line="480" w:lineRule="auto"/>
        <w:jc w:val="both"/>
        <w:rPr>
          <w:rFonts w:asciiTheme="minorHAnsi" w:hAnsiTheme="minorHAnsi" w:cstheme="minorHAnsi"/>
        </w:rPr>
      </w:pPr>
      <w:r w:rsidRPr="001B5FB3">
        <w:rPr>
          <w:rFonts w:asciiTheme="minorHAnsi" w:hAnsiTheme="minorHAnsi" w:cstheme="minorHAnsi"/>
        </w:rPr>
        <w:t xml:space="preserve">In the present study, we </w:t>
      </w:r>
      <w:r w:rsidR="00C23A27" w:rsidRPr="001B5FB3">
        <w:rPr>
          <w:rFonts w:asciiTheme="minorHAnsi" w:hAnsiTheme="minorHAnsi" w:cstheme="minorHAnsi"/>
        </w:rPr>
        <w:t>examine</w:t>
      </w:r>
      <w:r w:rsidRPr="001B5FB3">
        <w:rPr>
          <w:rFonts w:asciiTheme="minorHAnsi" w:hAnsiTheme="minorHAnsi" w:cstheme="minorHAnsi"/>
        </w:rPr>
        <w:t xml:space="preserve"> patterns of functional connectivity among core regions of the face and scene networks during naturalistic movie viewing</w:t>
      </w:r>
      <w:r w:rsidR="00453C3D" w:rsidRPr="001B5FB3">
        <w:rPr>
          <w:rFonts w:asciiTheme="minorHAnsi" w:hAnsiTheme="minorHAnsi" w:cstheme="minorHAnsi"/>
        </w:rPr>
        <w:t xml:space="preserve"> </w:t>
      </w:r>
      <w:r w:rsidR="00453C3D"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5KBlrboB","properties":{"formattedCitation":"(Finn, 2021)","plainCitation":"(Finn, 2021)","noteIndex":0},"citationItems":[{"id":4915,"uris":["http://zotero.org/users/993232/items/UPUCAQYR"],"itemData":{"id":4915,"type":"article-journal","container-title":"Trends in Cognitive Sciences","DOI":"10.1016/j.tics.2021.09.005","ISSN":"13646613","issue":"12","page":"1021-1032","publisher":"Elsevier Ltd","title":"Is it time to put rest to rest?","volume":"25","author":[{"family":"Finn","given":"Emily S."}],"issued":{"date-parts":[["2021",12]]}}}],"schema":"https://github.com/citation-style-language/schema/raw/master/csl-citation.json"} </w:instrText>
      </w:r>
      <w:r w:rsidR="00453C3D" w:rsidRPr="001B5FB3">
        <w:rPr>
          <w:rFonts w:asciiTheme="minorHAnsi" w:hAnsiTheme="minorHAnsi" w:cstheme="minorHAnsi"/>
        </w:rPr>
        <w:fldChar w:fldCharType="separate"/>
      </w:r>
      <w:r w:rsidR="00B57172" w:rsidRPr="001B5FB3">
        <w:rPr>
          <w:rFonts w:ascii="Calibri" w:hAnsi="Calibri" w:cs="Calibri"/>
        </w:rPr>
        <w:t>(Finn, 2021)</w:t>
      </w:r>
      <w:r w:rsidR="00453C3D" w:rsidRPr="001B5FB3">
        <w:rPr>
          <w:rFonts w:asciiTheme="minorHAnsi" w:hAnsiTheme="minorHAnsi" w:cstheme="minorHAnsi"/>
        </w:rPr>
        <w:fldChar w:fldCharType="end"/>
      </w:r>
      <w:r w:rsidRPr="001B5FB3">
        <w:rPr>
          <w:rFonts w:asciiTheme="minorHAnsi" w:hAnsiTheme="minorHAnsi" w:cstheme="minorHAnsi"/>
        </w:rPr>
        <w:t xml:space="preserve"> and resting-state</w:t>
      </w:r>
      <w:r w:rsidR="00453C3D" w:rsidRPr="001B5FB3">
        <w:rPr>
          <w:rFonts w:asciiTheme="minorHAnsi" w:hAnsiTheme="minorHAnsi" w:cstheme="minorHAnsi"/>
        </w:rPr>
        <w:t xml:space="preserve"> </w:t>
      </w:r>
      <w:r w:rsidR="00453C3D"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AcSdAMHd","properties":{"formattedCitation":"(Raichle, 2015)","plainCitation":"(Raichle, 2015)","noteIndex":0},"citationItems":[{"id":5872,"uris":["http://zotero.org/users/993232/items/PNLGJ9P8"],"itemData":{"id":5872,"type":"article-journal","abstract":"The brain's default mode network consists of discrete, bilateral and symmetrical cortical areas, in the medial and lateral parietal, medial prefrontal, and medial and lateral temporal cortices of the human, nonhuman primate, cat, and rodent brains. Its discovery was an unexpected consequence of brain-imaging studies first performed with positron emission tomography in which various novel, attention-demanding, and non-self-referential tasks were compared with quiet repose either with eyes closed or with simple visual fixation. The default mode network consistently decreases its activity when compared with activity during these relaxed nontask states. The discovery of the default mode network reignited a longstanding interest in the significance of the brain's ongoing or intrinsic activity. Presently, studies of the brain's intrinsic activity, popularly referred to as resting-state studies, have come to play a major role in studies of the human brain in health and disease. The brain's default mode network plays a central role in this work.","container-title":"Annual Review of Neuroscience","DOI":"10.1146/annurev-neuro-071013-014030","ISSN":"0147-006X","issue":"1","page":"433-447","PMID":"25938726","title":"The Brain's Default Mode Network","volume":"38","author":[{"family":"Raichle","given":"Marcus E."}],"issued":{"date-parts":[["2015",7,8]]}}}],"schema":"https://github.com/citation-style-language/schema/raw/master/csl-citation.json"} </w:instrText>
      </w:r>
      <w:r w:rsidR="00453C3D" w:rsidRPr="001B5FB3">
        <w:rPr>
          <w:rFonts w:asciiTheme="minorHAnsi" w:hAnsiTheme="minorHAnsi" w:cstheme="minorHAnsi"/>
        </w:rPr>
        <w:fldChar w:fldCharType="separate"/>
      </w:r>
      <w:r w:rsidR="00B57172" w:rsidRPr="001B5FB3">
        <w:rPr>
          <w:rFonts w:ascii="Calibri" w:hAnsi="Calibri" w:cs="Calibri"/>
        </w:rPr>
        <w:t>(Raichle, 2015)</w:t>
      </w:r>
      <w:r w:rsidR="00453C3D" w:rsidRPr="001B5FB3">
        <w:rPr>
          <w:rFonts w:asciiTheme="minorHAnsi" w:hAnsiTheme="minorHAnsi" w:cstheme="minorHAnsi"/>
        </w:rPr>
        <w:fldChar w:fldCharType="end"/>
      </w:r>
      <w:r w:rsidRPr="001B5FB3">
        <w:rPr>
          <w:rFonts w:asciiTheme="minorHAnsi" w:hAnsiTheme="minorHAnsi" w:cstheme="minorHAnsi"/>
        </w:rPr>
        <w:t xml:space="preserve"> conditions. Specifically, we ask:</w:t>
      </w:r>
      <w:r w:rsidR="006F24C4" w:rsidRPr="001B5FB3">
        <w:rPr>
          <w:rFonts w:asciiTheme="minorHAnsi" w:hAnsiTheme="minorHAnsi" w:cstheme="minorHAnsi"/>
        </w:rPr>
        <w:t xml:space="preserve"> (1) Are connectivity profiles of the face and scene networks idiosyncratic within individuals? </w:t>
      </w:r>
      <w:r w:rsidRPr="001B5FB3">
        <w:rPr>
          <w:rFonts w:asciiTheme="minorHAnsi" w:hAnsiTheme="minorHAnsi" w:cstheme="minorHAnsi"/>
        </w:rPr>
        <w:t xml:space="preserve"> (</w:t>
      </w:r>
      <w:r w:rsidR="006F24C4" w:rsidRPr="001B5FB3">
        <w:rPr>
          <w:rFonts w:asciiTheme="minorHAnsi" w:hAnsiTheme="minorHAnsi" w:cstheme="minorHAnsi"/>
        </w:rPr>
        <w:t>2</w:t>
      </w:r>
      <w:r w:rsidRPr="001B5FB3">
        <w:rPr>
          <w:rFonts w:asciiTheme="minorHAnsi" w:hAnsiTheme="minorHAnsi" w:cstheme="minorHAnsi"/>
        </w:rPr>
        <w:t xml:space="preserve">) Do </w:t>
      </w:r>
      <w:r w:rsidR="006F24C4" w:rsidRPr="001B5FB3">
        <w:rPr>
          <w:rFonts w:asciiTheme="minorHAnsi" w:hAnsiTheme="minorHAnsi" w:cstheme="minorHAnsi"/>
        </w:rPr>
        <w:t xml:space="preserve">individual </w:t>
      </w:r>
      <w:r w:rsidRPr="001B5FB3">
        <w:rPr>
          <w:rFonts w:asciiTheme="minorHAnsi" w:hAnsiTheme="minorHAnsi" w:cstheme="minorHAnsi"/>
        </w:rPr>
        <w:t>regions within the</w:t>
      </w:r>
      <w:r w:rsidR="006F24C4" w:rsidRPr="001B5FB3">
        <w:rPr>
          <w:rFonts w:asciiTheme="minorHAnsi" w:hAnsiTheme="minorHAnsi" w:cstheme="minorHAnsi"/>
        </w:rPr>
        <w:t xml:space="preserve">se </w:t>
      </w:r>
      <w:r w:rsidRPr="001B5FB3">
        <w:rPr>
          <w:rFonts w:asciiTheme="minorHAnsi" w:hAnsiTheme="minorHAnsi" w:cstheme="minorHAnsi"/>
        </w:rPr>
        <w:t xml:space="preserve">networks exhibit distinct and dissociable connectivity profiles? (3) To what extent are connectivity patterns </w:t>
      </w:r>
      <w:r w:rsidR="006F24C4" w:rsidRPr="001B5FB3">
        <w:rPr>
          <w:rFonts w:asciiTheme="minorHAnsi" w:hAnsiTheme="minorHAnsi" w:cstheme="minorHAnsi"/>
        </w:rPr>
        <w:t xml:space="preserve">of these networks </w:t>
      </w:r>
      <w:r w:rsidRPr="001B5FB3">
        <w:rPr>
          <w:rFonts w:asciiTheme="minorHAnsi" w:hAnsiTheme="minorHAnsi" w:cstheme="minorHAnsi"/>
        </w:rPr>
        <w:t xml:space="preserve">modulated by task context or stimulus content? By </w:t>
      </w:r>
      <w:r w:rsidRPr="001B5FB3">
        <w:rPr>
          <w:rFonts w:asciiTheme="minorHAnsi" w:hAnsiTheme="minorHAnsi" w:cstheme="minorHAnsi"/>
        </w:rPr>
        <w:lastRenderedPageBreak/>
        <w:t xml:space="preserve">probing these questions, we aim to advance our understanding of the functional architecture and network-level </w:t>
      </w:r>
      <w:r w:rsidR="00E938A9" w:rsidRPr="001B5FB3">
        <w:rPr>
          <w:rFonts w:asciiTheme="minorHAnsi" w:hAnsiTheme="minorHAnsi" w:cstheme="minorHAnsi"/>
        </w:rPr>
        <w:t>organis</w:t>
      </w:r>
      <w:r w:rsidRPr="001B5FB3">
        <w:rPr>
          <w:rFonts w:asciiTheme="minorHAnsi" w:hAnsiTheme="minorHAnsi" w:cstheme="minorHAnsi"/>
        </w:rPr>
        <w:t>ation of high-level visual cortex.</w:t>
      </w:r>
      <w:r w:rsidR="00250DA9" w:rsidRPr="001B5FB3">
        <w:br w:type="page"/>
      </w:r>
    </w:p>
    <w:p w14:paraId="5CCBF31D" w14:textId="79CB0E44" w:rsidR="00250DA9" w:rsidRPr="001B5FB3" w:rsidRDefault="00B57172" w:rsidP="00250DA9">
      <w:pPr>
        <w:pStyle w:val="Heading1"/>
      </w:pPr>
      <w:r w:rsidRPr="001B5FB3">
        <w:lastRenderedPageBreak/>
        <w:t xml:space="preserve">2. </w:t>
      </w:r>
      <w:r w:rsidR="00774DF7" w:rsidRPr="001B5FB3">
        <w:t xml:space="preserve"> </w:t>
      </w:r>
      <w:r w:rsidR="00250DA9" w:rsidRPr="001B5FB3">
        <w:t>Methods</w:t>
      </w:r>
    </w:p>
    <w:p w14:paraId="7B9EE610" w14:textId="67BEDCE0" w:rsidR="00AF40DF" w:rsidRPr="001B5FB3" w:rsidRDefault="00AF40DF" w:rsidP="00AF40DF">
      <w:pPr>
        <w:rPr>
          <w:rFonts w:cstheme="minorHAnsi"/>
        </w:rPr>
      </w:pPr>
      <w:r w:rsidRPr="001B5FB3">
        <w:t>Details of the datasets and pre-processing pipelines reported here have been adapted from</w:t>
      </w:r>
      <w:r w:rsidR="0029502C" w:rsidRPr="001B5FB3">
        <w:t xml:space="preserve"> </w:t>
      </w:r>
      <w:r w:rsidRPr="001B5FB3">
        <w:fldChar w:fldCharType="begin"/>
      </w:r>
      <w:r w:rsidR="00CB6E03" w:rsidRPr="001B5FB3">
        <w:instrText xml:space="preserve"> ADDIN ZOTERO_ITEM CSL_CITATION {"citationID":"DDMHqKdK","properties":{"formattedCitation":"(Watson and Andrews 2024)","plainCitation":"(Watson and Andrews 2024)","dontUpdate":true,"noteIndex":0},"citationItems":[{"id":6119,"uris":["http://zotero.org/users/993232/items/MSKKMYQM"],"itemData":{"id":6119,"type":"article-journal","abstract":"The recognition and perception of places has been linked to a network of scene‐selective regions in the human brain. While previous studies have focussed on functional connectivity between scene‐selective regions themselves, less is known about their connectivity with other cortical and subcortical regions in the brain. Here, we determine the functional and structural connectivity profile of the scene network. We used fMRI to examine functional connectivity between scene regions and across the whole brain during rest and movie‐watching. Connectivity within the scene network revealed a bias between posterior and anterior scene regions implicated in perceptual and mnemonic aspects of scene perception respectively. Differences between posterior and anterior scene regions were also evident in the connectivity with cortical and subcortical regions across the brain. For example, the Occipital Place Area (OPA) and posterior Parahippocampal Place Area (PPA) showed greater connectivity with visual and dorsal attention networks, while anterior PPA and Retrosplenial Complex showed preferential connectivity with default mode and frontoparietal control networks and the hippocampus. We further measured the structural connectivity of the scene network using diffusion tractography. This indicated both similarities and differences with the functional connectivity, highlighting biases between posterior and anterior regions, but also between ventral and dorsal scene regions. Finally, we quantified the structural connectivity between the scene network and major white matter tracts throughout the brain. These findings provide a map of the functional and structural connectivity of scene‐selective regions to each other and the rest of the brain.","container-title":"Human Brain Mapping","DOI":"10.1002/hbm.26628","ISSN":"1065-9471","issue":"3","page":"e26628","title":"Mapping the functional and structural connectivity of the scene network","volume":"45","author":[{"family":"Watson","given":"David M"},{"family":"Andrews","given":"Timothy J"}],"issued":{"date-parts":[["2024",2,15]]}}}],"schema":"https://github.com/citation-style-language/schema/raw/master/csl-citation.json"} </w:instrText>
      </w:r>
      <w:r w:rsidRPr="001B5FB3">
        <w:fldChar w:fldCharType="separate"/>
      </w:r>
      <w:r w:rsidRPr="001B5FB3">
        <w:rPr>
          <w:rFonts w:ascii="Calibri" w:hAnsi="Calibri" w:cs="Calibri"/>
        </w:rPr>
        <w:t>Watson and Andrews (2024)</w:t>
      </w:r>
      <w:r w:rsidRPr="001B5FB3">
        <w:fldChar w:fldCharType="end"/>
      </w:r>
      <w:r w:rsidRPr="001B5FB3">
        <w:t>.</w:t>
      </w:r>
      <w:r w:rsidR="00904D51" w:rsidRPr="001B5FB3">
        <w:t xml:space="preserve"> </w:t>
      </w:r>
      <w:r w:rsidR="00904D51" w:rsidRPr="001B5FB3">
        <w:rPr>
          <w:rFonts w:cstheme="minorHAnsi"/>
        </w:rPr>
        <w:t xml:space="preserve">In all statistical tests we employ an α = .05 criterion for statistical significance. Effect sizes for paired-samples tests are reported in units of Cohen’s </w:t>
      </w:r>
      <w:r w:rsidR="00904D51" w:rsidRPr="001B5FB3">
        <w:rPr>
          <w:rFonts w:cstheme="minorHAnsi"/>
          <w:i/>
          <w:iCs/>
        </w:rPr>
        <w:t>d</w:t>
      </w:r>
      <w:r w:rsidR="00904D51" w:rsidRPr="001B5FB3">
        <w:rPr>
          <w:rFonts w:cstheme="minorHAnsi"/>
          <w:i/>
          <w:iCs/>
          <w:vertAlign w:val="subscript"/>
        </w:rPr>
        <w:t>av</w:t>
      </w:r>
      <w:r w:rsidR="00904D51" w:rsidRPr="001B5FB3">
        <w:rPr>
          <w:rFonts w:cstheme="minorHAnsi"/>
        </w:rPr>
        <w:t xml:space="preserve">, in which the mean of the pairwise differences is divided by the mean of the standard deviations of the two measures </w:t>
      </w:r>
      <w:r w:rsidR="00904D51" w:rsidRPr="001B5FB3">
        <w:rPr>
          <w:rFonts w:cstheme="minorHAnsi"/>
        </w:rPr>
        <w:fldChar w:fldCharType="begin" w:fldLock="1"/>
      </w:r>
      <w:r w:rsidR="00CB6E03" w:rsidRPr="001B5FB3">
        <w:rPr>
          <w:rFonts w:cstheme="minorHAnsi"/>
        </w:rPr>
        <w:instrText xml:space="preserve"> ADDIN ZOTERO_ITEM CSL_CITATION {"citationID":"VCvixmXF","properties":{"formattedCitation":"(Lakens, 2013)","plainCitation":"(Lakens, 2013)","noteIndex":0},"citationItems":[{"id":2889,"uris":["http://www.mendeley.com/documents/?uuid=a16a8419-f664-41c3-a385-1e612cbdb1ac","http://zotero.org/users/993232/items/KZC5BYHK"],"itemData":{"id":2889,"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issue":"NOV","note":"arXiv: cs/9605103\nISBN: 1664-1078 (Print)","page":"1-12","PMID":"24324449","title":"Calculating and reporting effect sizes to facilitate cumulative science: a practical primer for t-tests and ANOVAs","volume":"4","author":[{"family":"Lakens","given":"Daniël"}],"issued":{"date-parts":[["2013"]]}}}],"schema":"https://github.com/citation-style-language/schema/raw/master/csl-citation.json"} </w:instrText>
      </w:r>
      <w:r w:rsidR="00904D51" w:rsidRPr="001B5FB3">
        <w:rPr>
          <w:rFonts w:cstheme="minorHAnsi"/>
        </w:rPr>
        <w:fldChar w:fldCharType="separate"/>
      </w:r>
      <w:r w:rsidR="00B57172" w:rsidRPr="001B5FB3">
        <w:rPr>
          <w:rFonts w:ascii="Calibri" w:hAnsi="Calibri" w:cs="Calibri"/>
        </w:rPr>
        <w:t>(Lakens, 2013)</w:t>
      </w:r>
      <w:r w:rsidR="00904D51" w:rsidRPr="001B5FB3">
        <w:rPr>
          <w:rFonts w:cstheme="minorHAnsi"/>
        </w:rPr>
        <w:fldChar w:fldCharType="end"/>
      </w:r>
      <w:r w:rsidR="00904D51" w:rsidRPr="001B5FB3">
        <w:rPr>
          <w:rFonts w:cstheme="minorHAnsi"/>
        </w:rPr>
        <w:t>.</w:t>
      </w:r>
    </w:p>
    <w:p w14:paraId="593F0CA2" w14:textId="77777777" w:rsidR="00AF40DF" w:rsidRPr="001B5FB3" w:rsidRDefault="00AF40DF" w:rsidP="00AF40DF"/>
    <w:p w14:paraId="7E43ADBA" w14:textId="6871853D" w:rsidR="00250DA9" w:rsidRPr="001B5FB3" w:rsidRDefault="00B57172" w:rsidP="00250DA9">
      <w:pPr>
        <w:pStyle w:val="Heading2"/>
      </w:pPr>
      <w:r w:rsidRPr="001B5FB3">
        <w:t xml:space="preserve">2.1 </w:t>
      </w:r>
      <w:r w:rsidR="00250DA9" w:rsidRPr="001B5FB3">
        <w:t>Datasets</w:t>
      </w:r>
    </w:p>
    <w:p w14:paraId="72BF720D" w14:textId="77777777" w:rsidR="009B75AA" w:rsidRPr="001B5FB3" w:rsidRDefault="009B75AA" w:rsidP="009B75AA">
      <w:r w:rsidRPr="001B5FB3">
        <w:t>We obtained MRI data from three datasets – one dataset collected “in-house” (Game of Thrones) plus two further publicly available MRI datasets (StudyForrest and the Human Connectome Project).</w:t>
      </w:r>
    </w:p>
    <w:p w14:paraId="7FE5FD5C" w14:textId="77777777" w:rsidR="009B75AA" w:rsidRPr="001B5FB3" w:rsidRDefault="009B75AA" w:rsidP="009B75AA"/>
    <w:p w14:paraId="54BDED49" w14:textId="7B062C06" w:rsidR="00250DA9" w:rsidRPr="001B5FB3" w:rsidRDefault="00B57172" w:rsidP="00250DA9">
      <w:pPr>
        <w:pStyle w:val="Heading3"/>
      </w:pPr>
      <w:r w:rsidRPr="001B5FB3">
        <w:t xml:space="preserve">2.1.1 </w:t>
      </w:r>
      <w:r w:rsidR="00250DA9" w:rsidRPr="001B5FB3">
        <w:t>Game of Thrones</w:t>
      </w:r>
    </w:p>
    <w:p w14:paraId="1347F501" w14:textId="0BD13406" w:rsidR="009B75AA" w:rsidRPr="001B5FB3" w:rsidRDefault="009B75AA" w:rsidP="009B75AA">
      <w:r w:rsidRPr="001B5FB3">
        <w:t>Thi</w:t>
      </w:r>
      <w:r w:rsidR="001B0021" w:rsidRPr="001B5FB3">
        <w:t>s</w:t>
      </w:r>
      <w:r w:rsidRPr="001B5FB3">
        <w:t xml:space="preserve"> dataset was collected “in-house” and has been described previously</w:t>
      </w:r>
      <w:r w:rsidR="00246437" w:rsidRPr="001B5FB3">
        <w:t xml:space="preserve"> in</w:t>
      </w:r>
      <w:r w:rsidRPr="001B5FB3">
        <w:t xml:space="preserve"> </w:t>
      </w:r>
      <w:r w:rsidRPr="001B5FB3">
        <w:fldChar w:fldCharType="begin" w:fldLock="1"/>
      </w:r>
      <w:r w:rsidR="00CB6E03" w:rsidRPr="001B5FB3">
        <w:instrText xml:space="preserve"> ADDIN ZOTERO_ITEM CSL_CITATION {"citationID":"BT9gsoHb","properties":{"formattedCitation":"(Noad et al. 2024)","plainCitation":"(Noad et al. 2024)","dontUpdate":true,"noteIndex":0},"citationItems":[{"id":6380,"uris":["http://www.mendeley.com/documents/?uuid=11e2aa7f-0749-4a0b-8e0c-e8f9197a14d3","http://zotero.org/users/993232/items/R6C37CA7"],"itemData":{"id":6380,"type":"article-journal","abstract":"We explored the neural correlates of familiarity with people and places using a naturalistic viewing paradigm. Neural responses were measured using functional magnetic resonance imaging, while participants viewed a movie taken from Game of Thrones. We compared inter-subject correlations and functional connectivity in participants who were either familiar or unfamiliar with the TV series. Higher inter-subject correlations were found between familiar participants in regions, beyond the visual brain, that are typically associated with the processing of semantic, episodic, and affective information. However, familiarity also increased functional connectivity between face and scene regions in the visual brain and the nonvisual regions of the familiarity network. To determine whether these regions play an important role in face recognition, we measured responses in participants with developmental prosopagnosia (DP). Consistent with a deficit in face recognition, the effect of familiarity was significantly attenuated across the familiarity network in DP. The effect of familiarity on functional connectivity between face regions and the familiarity network was also attenuated in DP. These results show that the neural response to familiarity involves an extended network of brain regions and that functional connectivity between visual and nonvisual regions of the brain plays an important role in the recognition of people and places during natural viewing.","container-title":"Cerebral Cortex","DOI":"10.1093/cercor/bhae285","ISSN":"1047-3211","issue":"7","page":"bhae285","title":"Familiarity enhances functional connectivity between visual and nonvisual regions of the brain during natural viewing","volume":"34","author":[{"family":"Noad","given":"Kira N"},{"family":"Watson","given":"David M"},{"family":"Andrews","given":"Timothy J"}],"issued":{"date-parts":[["2024",7,3]]}}}],"schema":"https://github.com/citation-style-language/schema/raw/master/csl-citation.json"} </w:instrText>
      </w:r>
      <w:r w:rsidRPr="001B5FB3">
        <w:fldChar w:fldCharType="separate"/>
      </w:r>
      <w:r w:rsidR="00482F78" w:rsidRPr="001B5FB3">
        <w:rPr>
          <w:rFonts w:ascii="Calibri" w:hAnsi="Calibri" w:cs="Calibri"/>
        </w:rPr>
        <w:t xml:space="preserve">Noad et al. </w:t>
      </w:r>
      <w:r w:rsidR="00C57318" w:rsidRPr="001B5FB3">
        <w:rPr>
          <w:rFonts w:ascii="Calibri" w:hAnsi="Calibri" w:cs="Calibri"/>
        </w:rPr>
        <w:t>(</w:t>
      </w:r>
      <w:r w:rsidR="00482F78" w:rsidRPr="001B5FB3">
        <w:rPr>
          <w:rFonts w:ascii="Calibri" w:hAnsi="Calibri" w:cs="Calibri"/>
        </w:rPr>
        <w:t>2024)</w:t>
      </w:r>
      <w:r w:rsidRPr="001B5FB3">
        <w:fldChar w:fldCharType="end"/>
      </w:r>
      <w:r w:rsidRPr="001B5FB3">
        <w:t>. The dataset is publicly available on OpenNeuro (</w:t>
      </w:r>
      <w:hyperlink r:id="rId9" w:history="1">
        <w:r w:rsidRPr="001B5FB3">
          <w:rPr>
            <w:rStyle w:val="Hyperlink"/>
            <w:color w:val="auto"/>
          </w:rPr>
          <w:t>https://openneuro.org/datasets/ds004848</w:t>
        </w:r>
      </w:hyperlink>
      <w:r w:rsidRPr="001B5FB3">
        <w:t>). We tested 45 neurologically healthy participants with normal or corrected-to-normal vision (15 male, 30 female, age range = 18-32, median age = 19). Written consent was obtained from all participants</w:t>
      </w:r>
      <w:r w:rsidR="00580CA3" w:rsidRPr="001B5FB3">
        <w:t>,</w:t>
      </w:r>
      <w:r w:rsidRPr="001B5FB3">
        <w:t xml:space="preserve"> and the study was approved by the ethics committee of the York Neuroimaging Centre </w:t>
      </w:r>
      <w:r w:rsidR="00AF40DF" w:rsidRPr="001B5FB3">
        <w:t>at the University of York (ethics code: P1442).</w:t>
      </w:r>
    </w:p>
    <w:p w14:paraId="4A8EF583" w14:textId="07F6DB7C" w:rsidR="009B75AA" w:rsidRPr="001B5FB3" w:rsidRDefault="009B75AA" w:rsidP="009B75AA">
      <w:r w:rsidRPr="001B5FB3">
        <w:t xml:space="preserve">MRI data were collected at the York Neuroimaging Centre on a 3T Siemens Magnetom Prisma scanner using a 64-channel head coil. Functional data were acquired from 60 axial slices using a multiband EPI sequence (TR = 2 s, TE = 30 ms, FOV = 240 </w:t>
      </w:r>
      <w:r w:rsidRPr="001B5FB3">
        <w:rPr>
          <w:rFonts w:cstheme="minorHAnsi"/>
        </w:rPr>
        <w:t xml:space="preserve">× </w:t>
      </w:r>
      <w:r w:rsidRPr="001B5FB3">
        <w:t xml:space="preserve">240 mm, matrix size = 80 </w:t>
      </w:r>
      <w:r w:rsidRPr="001B5FB3">
        <w:rPr>
          <w:rFonts w:cstheme="minorHAnsi"/>
        </w:rPr>
        <w:t>×</w:t>
      </w:r>
      <w:r w:rsidRPr="001B5FB3">
        <w:t xml:space="preserve"> 80, </w:t>
      </w:r>
      <w:r w:rsidRPr="001B5FB3">
        <w:lastRenderedPageBreak/>
        <w:t>3 mm</w:t>
      </w:r>
      <w:r w:rsidRPr="001B5FB3">
        <w:rPr>
          <w:vertAlign w:val="superscript"/>
        </w:rPr>
        <w:t>3</w:t>
      </w:r>
      <w:r w:rsidRPr="001B5FB3">
        <w:t xml:space="preserve"> isotropic voxels, flip angle = 80</w:t>
      </w:r>
      <w:r w:rsidRPr="001B5FB3">
        <w:rPr>
          <w:rFonts w:cstheme="minorHAnsi"/>
        </w:rPr>
        <w:t>°</w:t>
      </w:r>
      <w:r w:rsidRPr="001B5FB3">
        <w:t xml:space="preserve">, anterior-posterior phase encoding direction, multiband acceleration factor = 2). Additional field-map images were acquired in the same plane as the functional images (TR = 554 ms, </w:t>
      </w:r>
      <w:bookmarkStart w:id="1" w:name="_Hlk147928882"/>
      <w:r w:rsidRPr="001B5FB3">
        <w:t xml:space="preserve">short TE = 4.9 ms, long TE = 7.38 ms, </w:t>
      </w:r>
      <w:bookmarkEnd w:id="1"/>
      <w:r w:rsidRPr="001B5FB3">
        <w:t>flip angle = 60</w:t>
      </w:r>
      <w:r w:rsidRPr="001B5FB3">
        <w:rPr>
          <w:rFonts w:cstheme="minorHAnsi"/>
        </w:rPr>
        <w:t>°</w:t>
      </w:r>
      <w:r w:rsidRPr="001B5FB3">
        <w:t xml:space="preserve">, other parameters as per functional images). Finally, high-resolution T1-weighted anatomical images were acquired from 176 sagittal slices (TR = 2.3 s, TE = 2.26 ms, FOV = 256 </w:t>
      </w:r>
      <w:r w:rsidRPr="001B5FB3">
        <w:rPr>
          <w:rFonts w:cstheme="minorHAnsi"/>
        </w:rPr>
        <w:t>×</w:t>
      </w:r>
      <w:r w:rsidRPr="001B5FB3">
        <w:t xml:space="preserve"> 256 mm, matrix size = 256 </w:t>
      </w:r>
      <w:r w:rsidRPr="001B5FB3">
        <w:rPr>
          <w:rFonts w:cstheme="minorHAnsi"/>
        </w:rPr>
        <w:t>×</w:t>
      </w:r>
      <w:r w:rsidRPr="001B5FB3">
        <w:t xml:space="preserve"> 256, 1 mm</w:t>
      </w:r>
      <w:r w:rsidRPr="001B5FB3">
        <w:rPr>
          <w:vertAlign w:val="superscript"/>
        </w:rPr>
        <w:t>3</w:t>
      </w:r>
      <w:r w:rsidRPr="001B5FB3">
        <w:t xml:space="preserve"> isotropic voxels, flip angle = 8</w:t>
      </w:r>
      <w:r w:rsidRPr="001B5FB3">
        <w:rPr>
          <w:rFonts w:cstheme="minorHAnsi"/>
        </w:rPr>
        <w:t>°</w:t>
      </w:r>
      <w:r w:rsidRPr="001B5FB3">
        <w:t>).</w:t>
      </w:r>
    </w:p>
    <w:p w14:paraId="696D8DBC" w14:textId="6DF8838B" w:rsidR="009B75AA" w:rsidRPr="001B5FB3" w:rsidRDefault="009B75AA" w:rsidP="009B75AA">
      <w:pPr>
        <w:rPr>
          <w:rFonts w:cstheme="minorHAnsi"/>
        </w:rPr>
      </w:pPr>
      <w:r w:rsidRPr="001B5FB3">
        <w:t xml:space="preserve">Participants completed two functional scans. </w:t>
      </w:r>
      <w:r w:rsidR="00AF40DF" w:rsidRPr="001B5FB3">
        <w:t>In the first scan,</w:t>
      </w:r>
      <w:r w:rsidRPr="001B5FB3">
        <w:t xml:space="preserve"> participants passively viewed </w:t>
      </w:r>
      <w:r w:rsidR="006D7314" w:rsidRPr="001B5FB3">
        <w:t xml:space="preserve">a </w:t>
      </w:r>
      <w:r w:rsidR="00AF40DF" w:rsidRPr="001B5FB3">
        <w:t xml:space="preserve">naturalistic </w:t>
      </w:r>
      <w:r w:rsidR="006D7314" w:rsidRPr="001B5FB3">
        <w:t xml:space="preserve">movie containing </w:t>
      </w:r>
      <w:r w:rsidRPr="001B5FB3">
        <w:t>short audiovisual clips (</w:t>
      </w:r>
      <w:r w:rsidR="00C57318" w:rsidRPr="001B5FB3">
        <w:t xml:space="preserve">lasting </w:t>
      </w:r>
      <w:r w:rsidR="00AF40DF" w:rsidRPr="001B5FB3">
        <w:t>between</w:t>
      </w:r>
      <w:r w:rsidRPr="001B5FB3">
        <w:t xml:space="preserve"> 50 </w:t>
      </w:r>
      <w:r w:rsidR="00AF40DF" w:rsidRPr="001B5FB3">
        <w:t>and</w:t>
      </w:r>
      <w:r w:rsidRPr="001B5FB3">
        <w:t xml:space="preserve"> 117 s; total duration = 12 min 58 s) taken from the </w:t>
      </w:r>
      <w:r w:rsidRPr="001B5FB3">
        <w:rPr>
          <w:i/>
          <w:iCs/>
        </w:rPr>
        <w:t>Game of Thrones</w:t>
      </w:r>
      <w:r w:rsidRPr="001B5FB3">
        <w:t xml:space="preserve"> television series. Videos were presented at the full resolution of the screen (1920 </w:t>
      </w:r>
      <w:r w:rsidRPr="001B5FB3">
        <w:rPr>
          <w:rFonts w:cstheme="minorHAnsi"/>
        </w:rPr>
        <w:t>×</w:t>
      </w:r>
      <w:r w:rsidRPr="001B5FB3">
        <w:t xml:space="preserve"> 1080 pixels, subtending approximately 38.7</w:t>
      </w:r>
      <w:r w:rsidRPr="001B5FB3">
        <w:rPr>
          <w:rFonts w:cstheme="minorHAnsi"/>
        </w:rPr>
        <w:t xml:space="preserve">° × 22.3° visual angle). The second </w:t>
      </w:r>
      <w:r w:rsidR="00520DFF" w:rsidRPr="001B5FB3">
        <w:rPr>
          <w:rFonts w:cstheme="minorHAnsi"/>
        </w:rPr>
        <w:t>scan</w:t>
      </w:r>
      <w:r w:rsidRPr="001B5FB3">
        <w:rPr>
          <w:rFonts w:cstheme="minorHAnsi"/>
        </w:rPr>
        <w:t xml:space="preserve"> </w:t>
      </w:r>
      <w:r w:rsidR="00524805" w:rsidRPr="001B5FB3">
        <w:rPr>
          <w:rFonts w:cstheme="minorHAnsi"/>
        </w:rPr>
        <w:t>was</w:t>
      </w:r>
      <w:r w:rsidRPr="001B5FB3">
        <w:rPr>
          <w:rFonts w:cstheme="minorHAnsi"/>
        </w:rPr>
        <w:t xml:space="preserve"> a category localiser </w:t>
      </w:r>
      <w:r w:rsidR="00AF40DF" w:rsidRPr="001B5FB3">
        <w:rPr>
          <w:rFonts w:cstheme="minorHAnsi"/>
        </w:rPr>
        <w:t>including images of</w:t>
      </w:r>
      <w:r w:rsidRPr="001B5FB3">
        <w:rPr>
          <w:rFonts w:cstheme="minorHAnsi"/>
        </w:rPr>
        <w:t xml:space="preserve"> faces, scenes, and phase scrambled faces</w:t>
      </w:r>
      <w:r w:rsidR="00C57318" w:rsidRPr="001B5FB3">
        <w:rPr>
          <w:rFonts w:cstheme="minorHAnsi"/>
        </w:rPr>
        <w:t>,</w:t>
      </w:r>
      <w:r w:rsidRPr="001B5FB3">
        <w:rPr>
          <w:rFonts w:cstheme="minorHAnsi"/>
        </w:rPr>
        <w:t xml:space="preserve"> presented in a block design. </w:t>
      </w:r>
      <w:r w:rsidR="00AF40DF" w:rsidRPr="001B5FB3">
        <w:rPr>
          <w:rFonts w:cstheme="minorHAnsi"/>
        </w:rPr>
        <w:t>Each block comprised</w:t>
      </w:r>
      <w:r w:rsidRPr="001B5FB3">
        <w:rPr>
          <w:rFonts w:cstheme="minorHAnsi"/>
        </w:rPr>
        <w:t xml:space="preserve"> 4 images from a given condition</w:t>
      </w:r>
      <w:r w:rsidR="00C57318" w:rsidRPr="001B5FB3">
        <w:rPr>
          <w:rFonts w:cstheme="minorHAnsi"/>
        </w:rPr>
        <w:t>,</w:t>
      </w:r>
      <w:r w:rsidRPr="001B5FB3">
        <w:rPr>
          <w:rFonts w:cstheme="minorHAnsi"/>
        </w:rPr>
        <w:t xml:space="preserve"> presented sequentially (600 ms duration, 200 ms ISI) followed by a 6 s blank period. A mid-grey screen was displayed during the ISIs and blank periods. Nine blocks were </w:t>
      </w:r>
      <w:r w:rsidR="00C57318" w:rsidRPr="001B5FB3">
        <w:rPr>
          <w:rFonts w:cstheme="minorHAnsi"/>
        </w:rPr>
        <w:t>included</w:t>
      </w:r>
      <w:r w:rsidRPr="001B5FB3">
        <w:rPr>
          <w:rFonts w:cstheme="minorHAnsi"/>
        </w:rPr>
        <w:t xml:space="preserve"> for each condition (27 blocks total, 4 min 4 s scan duration).</w:t>
      </w:r>
      <w:r w:rsidR="00AF40DF" w:rsidRPr="001B5FB3">
        <w:rPr>
          <w:rFonts w:cstheme="minorHAnsi"/>
        </w:rPr>
        <w:t xml:space="preserve"> P</w:t>
      </w:r>
      <w:r w:rsidRPr="001B5FB3">
        <w:rPr>
          <w:rFonts w:cstheme="minorHAnsi"/>
        </w:rPr>
        <w:t>articipants performed an orthogonal task detecting occasional changes in the colour of the fixation cross</w:t>
      </w:r>
      <w:r w:rsidR="00AF40DF" w:rsidRPr="001B5FB3">
        <w:rPr>
          <w:rFonts w:cstheme="minorHAnsi"/>
        </w:rPr>
        <w:t xml:space="preserve"> (responding via a button press) </w:t>
      </w:r>
      <w:r w:rsidR="00E75792" w:rsidRPr="001B5FB3">
        <w:rPr>
          <w:rFonts w:cstheme="minorHAnsi"/>
        </w:rPr>
        <w:t>to</w:t>
      </w:r>
      <w:r w:rsidR="00AF40DF" w:rsidRPr="001B5FB3">
        <w:rPr>
          <w:rFonts w:cstheme="minorHAnsi"/>
        </w:rPr>
        <w:t xml:space="preserve"> maintain attention</w:t>
      </w:r>
      <w:r w:rsidRPr="001B5FB3">
        <w:rPr>
          <w:rFonts w:cstheme="minorHAnsi"/>
        </w:rPr>
        <w:t xml:space="preserve">. Face images were </w:t>
      </w:r>
      <w:r w:rsidR="00AF40DF" w:rsidRPr="001B5FB3">
        <w:rPr>
          <w:rFonts w:cstheme="minorHAnsi"/>
        </w:rPr>
        <w:t>obtained</w:t>
      </w:r>
      <w:r w:rsidRPr="001B5FB3">
        <w:rPr>
          <w:rFonts w:cstheme="minorHAnsi"/>
        </w:rPr>
        <w:t xml:space="preserve"> from the Radboud face database </w:t>
      </w:r>
      <w:r w:rsidRPr="001B5FB3">
        <w:rPr>
          <w:rFonts w:cstheme="minorHAnsi"/>
        </w:rPr>
        <w:fldChar w:fldCharType="begin" w:fldLock="1"/>
      </w:r>
      <w:r w:rsidR="00CB6E03" w:rsidRPr="001B5FB3">
        <w:rPr>
          <w:rFonts w:cstheme="minorHAnsi"/>
        </w:rPr>
        <w:instrText xml:space="preserve"> ADDIN ZOTERO_ITEM CSL_CITATION {"citationID":"Bty8kNgx","properties":{"formattedCitation":"(Langner et al., 2010)","plainCitation":"(Langner et al., 2010)","noteIndex":0},"citationItems":[{"id":1538,"uris":["http://www.mendeley.com/documents/?uuid=d9ddf53e-f636-4196-b4ba-77b6a3b06928","http://zotero.org/users/993232/items/TYBUJHR3"],"itemData":{"id":1538,"type":"article-journal","container-title":"Cognition &amp; Emotion","DOI":"10.1080/02699930903485076","ISSN":"0269-9931","issue":"8","note":"ISBN: 0269993090348","page":"1377-1388","title":"Presentation and validation of the Radboud Faces Database","volume":"24","author":[{"family":"Langner","given":"Oliver"},{"family":"Dotsch","given":"Ron"},{"family":"Bijlstra","given":"Gijsbert"},{"family":"Wigboldus","given":"Daniel H. J."},{"family":"Hawk","given":"Skyler T."},{"family":"Knippenberg","given":"Ad","non-dropping-particle":"van"}],"issued":{"date-parts":[["2010",12]]}}}],"schema":"https://github.com/citation-style-language/schema/raw/master/csl-citation.json"} </w:instrText>
      </w:r>
      <w:r w:rsidRPr="001B5FB3">
        <w:rPr>
          <w:rFonts w:cstheme="minorHAnsi"/>
        </w:rPr>
        <w:fldChar w:fldCharType="separate"/>
      </w:r>
      <w:r w:rsidR="00B57172" w:rsidRPr="001B5FB3">
        <w:rPr>
          <w:rFonts w:ascii="Calibri" w:hAnsi="Calibri" w:cs="Calibri"/>
        </w:rPr>
        <w:t>(Langner et al., 2010)</w:t>
      </w:r>
      <w:r w:rsidRPr="001B5FB3">
        <w:rPr>
          <w:rFonts w:cstheme="minorHAnsi"/>
        </w:rPr>
        <w:fldChar w:fldCharType="end"/>
      </w:r>
      <w:r w:rsidRPr="001B5FB3">
        <w:rPr>
          <w:rFonts w:cstheme="minorHAnsi"/>
        </w:rPr>
        <w:t xml:space="preserve"> and displayed on a grayscale</w:t>
      </w:r>
      <w:r w:rsidR="00AF40DF" w:rsidRPr="001B5FB3">
        <w:rPr>
          <w:rFonts w:cstheme="minorHAnsi"/>
        </w:rPr>
        <w:t xml:space="preserve"> pink noise</w:t>
      </w:r>
      <w:r w:rsidRPr="001B5FB3">
        <w:rPr>
          <w:rFonts w:cstheme="minorHAnsi"/>
        </w:rPr>
        <w:t xml:space="preserve"> background. Scene images were </w:t>
      </w:r>
      <w:r w:rsidR="00AF40DF" w:rsidRPr="001B5FB3">
        <w:rPr>
          <w:rFonts w:cstheme="minorHAnsi"/>
        </w:rPr>
        <w:t>obtained</w:t>
      </w:r>
      <w:r w:rsidRPr="001B5FB3">
        <w:rPr>
          <w:rFonts w:cstheme="minorHAnsi"/>
        </w:rPr>
        <w:t xml:space="preserve"> from the SUN database </w:t>
      </w:r>
      <w:r w:rsidRPr="001B5FB3">
        <w:rPr>
          <w:rFonts w:cstheme="minorHAnsi"/>
        </w:rPr>
        <w:fldChar w:fldCharType="begin" w:fldLock="1"/>
      </w:r>
      <w:r w:rsidR="00CB6E03" w:rsidRPr="001B5FB3">
        <w:rPr>
          <w:rFonts w:cstheme="minorHAnsi"/>
        </w:rPr>
        <w:instrText xml:space="preserve"> ADDIN ZOTERO_ITEM CSL_CITATION {"citationID":"dFuqNkS9","properties":{"formattedCitation":"(Xiao et al., 2010)","plainCitation":"(Xiao et al., 2010)","noteIndex":0},"citationItems":[{"id":404,"uris":["http://www.mendeley.com/documents/?uuid=59a72d97-2497-4744-a513-0606c2f46717","http://zotero.org/users/993232/items/GEIDE6TY"],"itemData":{"id":404,"type":"paper-conference","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container-title":"IEEE Conference on Computer Vision and Pattern Recognition","DOI":"10.1109/cvpr.2010.5539970","ISBN":"1063-6919 978-1-4244-6984-0","language":"English","page":"3485-3492","publisher":"IEEE Computer Soc","publisher-place":"Los Alamitos","title":"SUN Database: Large-scale Scene Recognition from Abbey to Zoo","author":[{"family":"Xiao","given":"J X"},{"family":"Hays","given":"J"},{"family":"Ehinger","given":"K A"},{"family":"Oliva","given":"A"},{"family":"Torralba","given":"A"}],"issued":{"date-parts":[["2010"]]}}}],"schema":"https://github.com/citation-style-language/schema/raw/master/csl-citation.json"} </w:instrText>
      </w:r>
      <w:r w:rsidRPr="001B5FB3">
        <w:rPr>
          <w:rFonts w:cstheme="minorHAnsi"/>
        </w:rPr>
        <w:fldChar w:fldCharType="separate"/>
      </w:r>
      <w:r w:rsidR="00B57172" w:rsidRPr="001B5FB3">
        <w:rPr>
          <w:rFonts w:ascii="Calibri" w:hAnsi="Calibri" w:cs="Calibri"/>
        </w:rPr>
        <w:t>(Xiao et al., 2010)</w:t>
      </w:r>
      <w:r w:rsidRPr="001B5FB3">
        <w:rPr>
          <w:rFonts w:cstheme="minorHAnsi"/>
        </w:rPr>
        <w:fldChar w:fldCharType="end"/>
      </w:r>
      <w:r w:rsidRPr="001B5FB3">
        <w:rPr>
          <w:rFonts w:cstheme="minorHAnsi"/>
        </w:rPr>
        <w:t xml:space="preserve">. All images subtended 8.4° degrees of visual angle. Stimuli were back-projected onto an in-bore screen at a viewing distance of approximately 57 cm. Stimuli were presented in PsychoPy v3.1.5 </w:t>
      </w:r>
      <w:r w:rsidRPr="001B5FB3">
        <w:rPr>
          <w:rFonts w:cstheme="minorHAnsi"/>
        </w:rPr>
        <w:fldChar w:fldCharType="begin" w:fldLock="1"/>
      </w:r>
      <w:r w:rsidR="00CB6E03" w:rsidRPr="001B5FB3">
        <w:rPr>
          <w:rFonts w:cstheme="minorHAnsi"/>
        </w:rPr>
        <w:instrText xml:space="preserve"> ADDIN ZOTERO_ITEM CSL_CITATION {"citationID":"WfHGB4Yl","properties":{"formattedCitation":"(Peirce et al., 2019)","plainCitation":"(Peirce et al., 2019)","noteIndex":0},"citationItems":[{"id":3274,"uris":["http://www.mendeley.com/documents/?uuid=d16c5629-a2d8-48dc-aef3-dbfeaab07c87","http://zotero.org/users/993232/items/MUPFHNJH"],"itemData":{"id":3274,"type":"article-journal","abstract":"Abstract 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title":"PsychoPy2: Experiments in behavior made easy","URL":"https://link.springer.com/article/10.3758/s13428-018-01193-y?utm_source=researcher_app&amp;utm_medium=referral&amp;utm_campaign=MKEF_USG_Researcher_inbound","volume":"3","author":[{"family":"Peirce","given":"Jonathan"},{"family":"Gray","given":"Jeremy R."},{"family":"Simpson","given":"Sol"},{"family":"MacAskill","given":"Michael"},{"family":"Höchenberger","given":"Richard"},{"family":"Sogo","given":"Hiroyuki"},{"family":"Kastman","given":"Erik"},{"family":"Lindeløv","given":"Jonas Kristoffer"}],"issued":{"date-parts":[["2019",2,7]]}}}],"schema":"https://github.com/citation-style-language/schema/raw/master/csl-citation.json"} </w:instrText>
      </w:r>
      <w:r w:rsidRPr="001B5FB3">
        <w:rPr>
          <w:rFonts w:cstheme="minorHAnsi"/>
        </w:rPr>
        <w:fldChar w:fldCharType="separate"/>
      </w:r>
      <w:r w:rsidR="00B57172" w:rsidRPr="001B5FB3">
        <w:rPr>
          <w:rFonts w:ascii="Calibri" w:hAnsi="Calibri" w:cs="Calibri"/>
        </w:rPr>
        <w:t>(Peirce et al., 2019)</w:t>
      </w:r>
      <w:r w:rsidRPr="001B5FB3">
        <w:rPr>
          <w:rFonts w:cstheme="minorHAnsi"/>
        </w:rPr>
        <w:fldChar w:fldCharType="end"/>
      </w:r>
      <w:r w:rsidRPr="001B5FB3">
        <w:rPr>
          <w:rFonts w:cstheme="minorHAnsi"/>
        </w:rPr>
        <w:t>.</w:t>
      </w:r>
    </w:p>
    <w:p w14:paraId="1E66C690" w14:textId="77777777" w:rsidR="00250DA9" w:rsidRPr="001B5FB3" w:rsidRDefault="00250DA9" w:rsidP="00250DA9"/>
    <w:p w14:paraId="0E6FAB3C" w14:textId="780F10A6" w:rsidR="00250DA9" w:rsidRPr="001B5FB3" w:rsidRDefault="00B57172" w:rsidP="00250DA9">
      <w:pPr>
        <w:pStyle w:val="Heading3"/>
      </w:pPr>
      <w:r w:rsidRPr="001B5FB3">
        <w:lastRenderedPageBreak/>
        <w:t xml:space="preserve">2.1.2 </w:t>
      </w:r>
      <w:r w:rsidR="00250DA9" w:rsidRPr="001B5FB3">
        <w:t>StudyForrest</w:t>
      </w:r>
    </w:p>
    <w:p w14:paraId="5075D99A" w14:textId="6CE215D8" w:rsidR="009B75AA" w:rsidRPr="001B5FB3" w:rsidRDefault="00AF40DF" w:rsidP="009B75AA">
      <w:r w:rsidRPr="001B5FB3">
        <w:t>M</w:t>
      </w:r>
      <w:r w:rsidR="009B75AA" w:rsidRPr="001B5FB3">
        <w:t>ovie-watching and functional localiser data for 15 participants</w:t>
      </w:r>
      <w:r w:rsidRPr="001B5FB3">
        <w:t xml:space="preserve"> were obtained</w:t>
      </w:r>
      <w:r w:rsidR="009B75AA" w:rsidRPr="001B5FB3">
        <w:t xml:space="preserve"> from the StudyForrest MRI dataset </w:t>
      </w:r>
      <w:r w:rsidR="00CB6E03" w:rsidRPr="001B5FB3">
        <w:t>(</w:t>
      </w:r>
      <w:r w:rsidR="009B75AA" w:rsidRPr="001B5FB3">
        <w:fldChar w:fldCharType="begin" w:fldLock="1"/>
      </w:r>
      <w:r w:rsidR="00CB6E03" w:rsidRPr="001B5FB3">
        <w:instrText xml:space="preserve"> ADDIN ZOTERO_ITEM CSL_CITATION {"citationID":"7CH5lQHX","properties":{"formattedCitation":"(Hanke et al., 2014, 2016; Sengupta et al., 2016)","plainCitation":"(Hanke et al., 2014, 2016; Sengupta et al., 2016)","dontUpdate":true,"noteIndex":0},"citationItems":[{"id":4724,"uris":["http://www.mendeley.com/documents/?uuid=287f090f-1a54-4932-aafc-c603b09ba0ae","http://zotero.org/users/993232/items/4J4UJIBP"],"itemData":{"id":4724,"type":"article-journal","abstract":"Here we present a high-resolution functional magnetic resonance (fMRI) dataset - 20 participants recorded at high field strength (7 Tesla) during prolonged stimulation with an auditory feature film (\"Forrest Gump\"). In addition, a comprehensive set of auxiliary data (T1w, T2w, DTI, susceptibility-weighted image, angiography) as well as measurements to assess technical and physiological noise components have been acquired. An initial analysis confirms that these data can be used to study common and idiosyncratic brain response patterns to complex auditory stimulation. Among the potential uses of this dataset are the study of auditory attention and cognition, language and music perception, and social perception. The auxiliary measurements enable a large variety of additional analysis strategies that relate functional response patterns to structural properties of the brain. Alongside the acquired data, we provide source code and detailed information on all employed procedures - from stimulus creation to data analysis. In order to facilitate replicative and derived works, only free and open-source software was utilized.","container-title":"Scientific Data","DOI":"10.1038/sdata.2014.3","ISSN":"2052-4463","issue":"1","page":"140003","PMID":"25977761","title":"A high-resolution 7-Tesla fMRI dataset from complex natural stimulation with an audio movie","volume":"1","author":[{"family":"Hanke","given":"Michael"},{"family":"Baumgartner","given":"Florian J."},{"family":"Ibe","given":"Pierre"},{"family":"Kaule","given":"Falko R."},{"family":"Pollmann","given":"Stefan"},{"family":"Speck","given":"Oliver"},{"family":"Zinke","given":"Wolf"},{"family":"Stadler","given":"Jörg"}],"issued":{"date-parts":[["2014",12,27]]}}},{"id":4727,"uris":["http://www.mendeley.com/documents/?uuid=87467fde-4afa-4378-8dca-c4b4214904b1","http://zotero.org/users/993232/items/J7NPKARJ"],"itemData":{"id":4727,"type":"article-journal","abstract":"Here we present an update of the studyforrest (http://studyforrest.org) dataset that complements the previously released functional magnetic resonance imaging (fMRI) data for natural language processing with a new two-hour 3 Tesla fMRI acquisition while 15 of the original participants were shown an audio-visual version of the stimulus motion picture. We demonstrate with two validation analyses that these new data support modeling specific properties of the complex natural stimulus, as well as a substantial within-subject BOLD response congruency in brain areas related to the processing of auditory inputs, speech, and narrative when compared to the existing fMRI data for audio-only stimulation. In addition, we provide participants' eye gaze location as recorded simultaneously with fMRI, and an additional sample of 15 control participants whose eye gaze trajectories for the entire movie were recorded in a lab setting - to enable studies on attentional processes and comparative investigations on the potential impact of the stimulation setting on these processes.","container-title":"Scientific Data","DOI":"10.1038/sdata.2016.92","ISSN":"2052-4463","issue":"1","page":"160092","PMID":"27779621","title":"A studyforrest extension, simultaneous fMRI and eye gaze recordings during prolonged natural stimulation","volume":"3","author":[{"family":"Hanke","given":"Michael"},{"family":"Adelhöfer","given":"Nico"},{"family":"Kottke","given":"Daniel"},{"family":"Iacovella","given":"Vittorio"},{"family":"Sengupta","given":"Ayan"},{"family":"Kaule","given":"Falko R."},{"family":"Nigbur","given":"Roland"},{"family":"Waite","given":"Alexander Q."},{"family":"Baumgartner","given":"Florian"},{"family":"Stadler","given":"Jörg"}],"issued":{"date-parts":[["2016",12,25]]}}},{"id":4730,"uris":["http://www.mendeley.com/documents/?uuid=0656a9b5-8c1a-4a69-b9a4-48a430a9fcd1","http://zotero.org/users/993232/items/LQ37JH4A"],"itemData":{"id":4730,"type":"article-journal","abstract":"The studyforrest (http://studyforrest.org) dataset is likely the largest neuroimaging dataset on natural language and story processing publicly available today. In this article, along with a companion publication, we present an update of this dataset that extends its scope to vision and multi-sensory research. 15 participants of the original cohort volunte</w:instrText>
      </w:r>
      <w:r w:rsidR="00CB6E03" w:rsidRPr="001B5FB3">
        <w:rPr>
          <w:lang w:val="de-DE"/>
        </w:rPr>
        <w:instrText xml:space="preserve">ered for a series of additional studies: a clinical examination of visual function, a standard retinotopic mapping procedure, and a localization of higher visual areas - such as the fusiform face area. The combination of this update, the previous data releases for the dataset, and the companion publication, which includes neuroimaging and eye tracking data from natural stimulation with a motion picture, form an extremely versatile and comprehensive resource for brain imaging research - with almost six hours of functional neuroimaging data across five different stimulation paradigms for each participant. Furthermore, we describe employed paradigms and present results that document the quality of the data for the purpose of characterising major properties of participants' visual processing stream.","container-title":"Scientific Data","DOI":"10.1038/sdata.2016.93","ISSN":"2052-4463","issue":"1","page":"160093","PMID":"27779618","publisher":"The Author(s)","title":"A studyforrest extension, retinotopic mapping and localization of higher visual areas","volume":"3","author":[{"family":"Sengupta","given":"Ayan"},{"family":"Kaule","given":"Falko R."},{"family":"Guntupalli","given":"J. Swaroop"},{"family":"Hoffmann","given":"Michael B."},{"family":"Häusler","given":"Christian"},{"family":"Stadler","given":"Jörg"},{"family":"Hanke","given":"Michael"}],"issued":{"date-parts":[["2016",12,25]]}}}],"schema":"https://github.com/citation-style-language/schema/raw/master/csl-citation.json"} </w:instrText>
      </w:r>
      <w:r w:rsidR="009B75AA" w:rsidRPr="001B5FB3">
        <w:fldChar w:fldCharType="separate"/>
      </w:r>
      <w:r w:rsidR="00B57172" w:rsidRPr="001B5FB3">
        <w:rPr>
          <w:rFonts w:ascii="Calibri" w:hAnsi="Calibri" w:cs="Calibri"/>
          <w:lang w:val="de-DE"/>
        </w:rPr>
        <w:t>Hanke et al., 2014, 2016; Sengupta et al., 2016</w:t>
      </w:r>
      <w:r w:rsidR="009B75AA" w:rsidRPr="001B5FB3">
        <w:fldChar w:fldCharType="end"/>
      </w:r>
      <w:r w:rsidR="00CB6E03" w:rsidRPr="001B5FB3">
        <w:rPr>
          <w:lang w:val="de-DE"/>
        </w:rPr>
        <w:t xml:space="preserve">; </w:t>
      </w:r>
      <w:hyperlink r:id="rId10" w:history="1">
        <w:r w:rsidR="00CB6E03" w:rsidRPr="001B5FB3">
          <w:rPr>
            <w:rStyle w:val="Hyperlink"/>
            <w:color w:val="auto"/>
            <w:lang w:val="de-DE"/>
          </w:rPr>
          <w:t>https://www.studyforrest.org</w:t>
        </w:r>
      </w:hyperlink>
      <w:r w:rsidR="009B75AA" w:rsidRPr="001B5FB3">
        <w:rPr>
          <w:rStyle w:val="Hyperlink"/>
          <w:color w:val="auto"/>
          <w:u w:val="none"/>
          <w:lang w:val="de-DE"/>
        </w:rPr>
        <w:t>)</w:t>
      </w:r>
      <w:r w:rsidR="009B75AA" w:rsidRPr="001B5FB3">
        <w:rPr>
          <w:lang w:val="de-DE"/>
        </w:rPr>
        <w:t xml:space="preserve">. </w:t>
      </w:r>
      <w:r w:rsidR="009B75AA" w:rsidRPr="001B5FB3">
        <w:t xml:space="preserve">In brief, the movie-watching paradigm comprised </w:t>
      </w:r>
      <w:r w:rsidR="006D25DB" w:rsidRPr="001B5FB3">
        <w:t xml:space="preserve">passive viewing of </w:t>
      </w:r>
      <w:r w:rsidR="009B75AA" w:rsidRPr="001B5FB3">
        <w:t xml:space="preserve">approximately 2 h of audiovisual clips from the </w:t>
      </w:r>
      <w:r w:rsidR="009B75AA" w:rsidRPr="001B5FB3">
        <w:rPr>
          <w:i/>
          <w:iCs/>
        </w:rPr>
        <w:t>Forrest Gump</w:t>
      </w:r>
      <w:r w:rsidR="009B75AA" w:rsidRPr="001B5FB3">
        <w:t xml:space="preserve"> movie. The functional localiser included images of human bodies, human faces, houses, inanimate objects, scenes, and phase scrambled versions of those images, all presented within a block design. High-resolution T1- and T2-weighted anatomical images were also acquired. All data were acquired on a 3T Philips Achieva MRI scanner. Full details are provided in </w:t>
      </w:r>
      <w:r w:rsidR="009B75AA" w:rsidRPr="001B5FB3">
        <w:fldChar w:fldCharType="begin" w:fldLock="1"/>
      </w:r>
      <w:r w:rsidR="00CB6E03" w:rsidRPr="001B5FB3">
        <w:instrText xml:space="preserve"> ADDIN ZOTERO_ITEM CSL_CITATION {"citationID":"O1keozbs","properties":{"formattedCitation":"(Hanke et al., 2016)","plainCitation":"(Hanke et al., 2016)","noteIndex":0},"citationItems":[{"id":4727,"uris":["http://www.mendeley.com/documents/?uuid=87467fde-4afa-4378-8dca-c4b4214904b1","http://zotero.org/users/993232/items/J7NPKARJ"],"itemData":{"id":4727,"type":"article-journal","abstract":"Here we present an update of the studyforrest (http://studyforrest.org) dataset that complements the previously released functional magnetic resonance imaging (fMRI) data for natural language processing with a new two-hour 3 Tesla fMRI acquisition while 15 of the original participants were shown an audio-visual version of the stimulus motion picture. We demonstrate with two validation analyses that these new data support modeling specific properties of the complex natural stimulus, as well as a substantial within-subject BOLD response congruency in brain areas related to the processing of auditory inputs, speech, and narrative when compared to the existing fMRI data for audio-only stimulation. In addition, we provide participants' eye gaze location as recorded simultaneously with fMRI, and an additional sample of 15 control participants whose eye gaze trajectories for the entire movie were recorded in a lab setting - to enable studies on attentional processes and comparative investigations on the potential impact of the stimulation setting on these processes.","container-title":"Scientific Data","DOI":"10.1038/sdata.2016.92","ISSN":"2052-4463","issue":"1","page":"160092","PMID":"27779621","title":"A studyforrest extension, simultaneous fMRI and eye gaze recordings during prolonged natural stimulation","volume":"3","author":[{"family":"Hanke","given":"Michael"},{"family":"Adelhöfer","given":"Nico"},{"family":"Kottke","given":"Daniel"},{"family":"Iacovella","given":"Vittorio"},{"family":"Sengupta","given":"Ayan"},{"family":"Kaule","given":"Falko R."},{"family":"Nigbur","given":"Roland"},{"family":"Waite","given":"Alexander Q."},{"family":"Baumgartner","given":"Florian"},{"family":"Stadler","given":"Jörg"}],"issued":{"date-parts":[["2016",12,25]]}}}],"schema":"https://github.com/citation-style-language/schema/raw/master/csl-citation.json"} </w:instrText>
      </w:r>
      <w:r w:rsidR="009B75AA" w:rsidRPr="001B5FB3">
        <w:fldChar w:fldCharType="separate"/>
      </w:r>
      <w:r w:rsidR="00B57172" w:rsidRPr="001B5FB3">
        <w:rPr>
          <w:rFonts w:ascii="Calibri" w:hAnsi="Calibri" w:cs="Calibri"/>
        </w:rPr>
        <w:t>(Hanke et al., 2016)</w:t>
      </w:r>
      <w:r w:rsidR="009B75AA" w:rsidRPr="001B5FB3">
        <w:fldChar w:fldCharType="end"/>
      </w:r>
      <w:r w:rsidR="009B75AA" w:rsidRPr="001B5FB3">
        <w:t xml:space="preserve"> and </w:t>
      </w:r>
      <w:r w:rsidR="009B75AA" w:rsidRPr="001B5FB3">
        <w:fldChar w:fldCharType="begin" w:fldLock="1"/>
      </w:r>
      <w:r w:rsidR="00CB6E03" w:rsidRPr="001B5FB3">
        <w:instrText xml:space="preserve"> ADDIN ZOTERO_ITEM CSL_CITATION {"citationID":"UBtCSRXH","properties":{"formattedCitation":"(Sengupta et al., 2016)","plainCitation":"(Sengupta et al., 2016)","noteIndex":0},"citationItems":[{"id":4730,"uris":["http://www.mendeley.com/documents/?uuid=0656a9b5-8c1a-4a69-b9a4-48a430a9fcd1","http://zotero.org/users/993232/items/LQ37JH4A"],"itemData":{"id":4730,"type":"article-journal","abstract":"The studyforrest (http://studyforrest.org) dataset is likely the largest neuroimaging dataset on natural language and story processing publicly available today. In this article, along with a companion publication, we present an update of this dataset that extends its scope to vision and multi-sensory research. 15 participants of the original cohort volunteered for a series of additional studies: a clinical examination of visual function, a standard retinotopic mapping procedure, and a localization of higher visual areas - such as the fusiform face area. The combination of this update, the previous data releases for the dataset, and the companion publication, which includes neuroimaging and eye tracking data from natural stimulation with a motion picture, form an extremely versatile and comprehensive resource for brain imaging research - with almost six hours of functional neuroimaging data across five different stimulation paradigms for each participant. Furthermore, we describe employed paradigms and present results that document the quality of the data for the purpose of characterising major properties of participants' visual processing stream.","container-title":"Scientific Data","DOI":"10.1038/sdata.2016.93","ISSN":"2052-4463","issue":"1","page":"160093","PMID":"27779618","publisher":"The Author(s)","title":"A studyforrest extension, retinotopic mapping and localization of higher visual areas","volume":"3","author":[{"family":"Sengupta","given":"Ayan"},{"family":"Kaule","given":"Falko R."},{"family":"Guntupalli","given":"J. Swaroop"},{"family":"Hoffmann","given":"Michael B."},{"family":"Häusler","given":"Christian"},{"family":"Stadler","given":"Jörg"},{"family":"Hanke","given":"Michael"}],"issued":{"date-parts":[["2016",12,25]]}}}],"schema":"https://github.com/citation-style-language/schema/raw/master/csl-citation.json"} </w:instrText>
      </w:r>
      <w:r w:rsidR="009B75AA" w:rsidRPr="001B5FB3">
        <w:fldChar w:fldCharType="separate"/>
      </w:r>
      <w:r w:rsidR="00B57172" w:rsidRPr="001B5FB3">
        <w:rPr>
          <w:rFonts w:ascii="Calibri" w:hAnsi="Calibri" w:cs="Calibri"/>
        </w:rPr>
        <w:t>(Sengupta et al., 2016)</w:t>
      </w:r>
      <w:r w:rsidR="009B75AA" w:rsidRPr="001B5FB3">
        <w:fldChar w:fldCharType="end"/>
      </w:r>
      <w:r w:rsidR="009B75AA" w:rsidRPr="001B5FB3">
        <w:t>.</w:t>
      </w:r>
    </w:p>
    <w:p w14:paraId="1E57E6B5" w14:textId="77777777" w:rsidR="00250DA9" w:rsidRPr="001B5FB3" w:rsidRDefault="00250DA9" w:rsidP="00250DA9"/>
    <w:p w14:paraId="21A8DB89" w14:textId="70BA4247" w:rsidR="00250DA9" w:rsidRPr="001B5FB3" w:rsidRDefault="00B57172" w:rsidP="00250DA9">
      <w:pPr>
        <w:pStyle w:val="Heading3"/>
      </w:pPr>
      <w:r w:rsidRPr="001B5FB3">
        <w:t xml:space="preserve">2.1.3 </w:t>
      </w:r>
      <w:r w:rsidR="00250DA9" w:rsidRPr="001B5FB3">
        <w:t>Human Connectome Project</w:t>
      </w:r>
    </w:p>
    <w:p w14:paraId="158188EC" w14:textId="3AF95AEC" w:rsidR="003B1456" w:rsidRPr="001B5FB3" w:rsidRDefault="00AF40DF" w:rsidP="003B1456">
      <w:r w:rsidRPr="001B5FB3">
        <w:t>Movie-watching, r</w:t>
      </w:r>
      <w:r w:rsidR="003B1456" w:rsidRPr="001B5FB3">
        <w:t xml:space="preserve">esting-state, and task </w:t>
      </w:r>
      <w:r w:rsidR="00875DC5" w:rsidRPr="001B5FB3">
        <w:t>f</w:t>
      </w:r>
      <w:r w:rsidR="003B1456" w:rsidRPr="001B5FB3">
        <w:t>MRI data</w:t>
      </w:r>
      <w:r w:rsidRPr="001B5FB3">
        <w:t xml:space="preserve"> were obtained</w:t>
      </w:r>
      <w:r w:rsidR="003B1456" w:rsidRPr="001B5FB3">
        <w:t xml:space="preserve"> from the Human Connectome Project (HCP; </w:t>
      </w:r>
      <w:r w:rsidR="003B1456" w:rsidRPr="001B5FB3">
        <w:fldChar w:fldCharType="begin" w:fldLock="1"/>
      </w:r>
      <w:r w:rsidR="00CB6E03" w:rsidRPr="001B5FB3">
        <w:instrText xml:space="preserve"> ADDIN ZOTERO_ITEM CSL_CITATION {"citationID":"fWG1DKhp","properties":{"formattedCitation":"(Van Essen, Ugurbil, et al., 2012)","plainCitation":"(Van Essen, Ugurbil, et al., 2012)","dontUpdate":true,"noteIndex":0},"citationItems":[{"id":3106,"uris":["http://www.mendeley.com/documents/?uuid=8e4217a6-eece-4ef2-af4b-515b2e998f2c","http://zotero.org/users/993232/items/9GIQ4HVQ"],"itemData":{"id":3106,"type":"article-journal","abstract":"The Human Connectome Project (HCP) is an ambitious 5-year effort to characterize brain connectivity and function and their variability in healthy adults. This review summarizes the data acquisition plans being implemented by a consortium of HCP investigators who will study a population of 1200 subjects (twins and their non-twin siblings) using multiple imaging modalities along with extensive behavioral and genetic data. The imaging modalities will include diffusion imaging (dMRI), resting-state fMRI (R-fMRI), task-evoked fMRI (T-fMRI), T1- and T2-weighted MRI for structural and myelin mapping, plus combined magnetoencephalography and electroencephalography (MEG/EEG). Given the importance of obtaining the best possible data quality, we discuss the efforts underway during the first two years of the grant (Phase I) to refine and optimize many aspects of HCP data acquisition, including a new 7T scanner, a customized 3T scanner, and improved MR pulse sequences. © 2012 Elsevier Inc.","container-title":"NeuroImage","DOI":"10.1016/j.neuroimage.2012.02.018","ISSN":"10538119","issue":"4","note":"arXiv: NIHMS150003\nISBN: 1095-9572","page":"2222-2231","PMID":"22366334","title":"The Human Connectome Project: A data acquisition perspective","volume":"62","author":[{"family":"Van Essen","given":"D.C."},{"family":"Ugurbil","given":"K."},{"family":"Auerbach","given":"E."},{"family":"Barch","given":"D."},{"family":"Behrens","given":"T.E.J."},{"family":"Bucholz","given":"R."},{"family":"Chang","given":"A."},{"family":"Chen","given":"L."},{"family":"Corbetta","given":"M."},{"family":"Curtiss","given":"S.W."},{"family":"Della Penna","given":"S."},{"family":"Feinberg","given":"D."},{"family":"Glasser","given":"M.F."},{"family":"Harel","given":"N."},{"family":"Heath","given":"A.C."},{"family":"Larson-Prior","given":"L."},{"family":"Marcus","given":"D."},{"family":"Michalareas","given":"G."},{"family":"Moeller","given":"S."},{"family":"Oostenveld","given":"R."},{"family":"Petersen","given":"S.E."},{"family":"Prior","given":"F."},{"family":"Schlaggar","given":"B.L."},{"family":"Smith","given":"S.M."},{"family":"Snyder","given":"A.Z."},{"family":"Xu","given":"J."},{"family":"Yacoub","given":"E."}],"issued":{"date-parts":[["2012",10]]}}}],"schema":"https://github.com/citation-style-language/schema/raw/master/csl-citation.json"} </w:instrText>
      </w:r>
      <w:r w:rsidR="003B1456" w:rsidRPr="001B5FB3">
        <w:fldChar w:fldCharType="separate"/>
      </w:r>
      <w:r w:rsidR="00C91F71" w:rsidRPr="001B5FB3">
        <w:rPr>
          <w:rFonts w:ascii="Calibri" w:hAnsi="Calibri" w:cs="Calibri"/>
        </w:rPr>
        <w:t>Van Essen, Ugurbil, et al., 2012</w:t>
      </w:r>
      <w:r w:rsidR="003B1456" w:rsidRPr="001B5FB3">
        <w:fldChar w:fldCharType="end"/>
      </w:r>
      <w:r w:rsidR="003B1456" w:rsidRPr="001B5FB3">
        <w:t xml:space="preserve">). We </w:t>
      </w:r>
      <w:r w:rsidRPr="001B5FB3">
        <w:t>employed</w:t>
      </w:r>
      <w:r w:rsidR="003B1456" w:rsidRPr="001B5FB3">
        <w:t xml:space="preserve"> a subset of 174 participants from the S1200 release who fully completed all resting-state and movie-watching scans. Three participants had missing task data and were omitted from functional localiser analyses (leaving </w:t>
      </w:r>
      <w:r w:rsidR="003B1456" w:rsidRPr="001B5FB3">
        <w:rPr>
          <w:i/>
          <w:iCs/>
        </w:rPr>
        <w:t>n</w:t>
      </w:r>
      <w:r w:rsidR="003B1456" w:rsidRPr="001B5FB3">
        <w:t xml:space="preserve"> = 171). A list of the participants is provided in Supplementary Table 1.</w:t>
      </w:r>
    </w:p>
    <w:p w14:paraId="256E84C0" w14:textId="03BE23D3" w:rsidR="003B1456" w:rsidRPr="001B5FB3" w:rsidRDefault="003B1456" w:rsidP="003B1456">
      <w:r w:rsidRPr="001B5FB3">
        <w:t xml:space="preserve">Resting-state and movie-watching data were acquired on a 7T Siemens Magnetom MRI scanner. </w:t>
      </w:r>
      <w:r w:rsidR="00AF40DF" w:rsidRPr="001B5FB3">
        <w:t>The movie-watching data included four scan runs (</w:t>
      </w:r>
      <w:r w:rsidR="008C1EC3" w:rsidRPr="001B5FB3">
        <w:t xml:space="preserve">lasting </w:t>
      </w:r>
      <w:r w:rsidR="00AF40DF" w:rsidRPr="001B5FB3">
        <w:t xml:space="preserve">between 11 and 14 minutes) during which participants passively viewed audiovisual clips taken from independent and Hollywood movies </w:t>
      </w:r>
      <w:r w:rsidR="00AF40DF" w:rsidRPr="001B5FB3">
        <w:fldChar w:fldCharType="begin" w:fldLock="1"/>
      </w:r>
      <w:r w:rsidR="00CB6E03" w:rsidRPr="001B5FB3">
        <w:instrText xml:space="preserve"> ADDIN ZOTERO_ITEM CSL_CITATION {"citationID":"Pn5khdqF","properties":{"formattedCitation":"(Cutting et al., 2012)","plainCitation":"(Cutting et al., 2012)","noteIndex":0},"citationItems":[{"id":4817,"uris":["http://www.mendeley.com/documents/?uuid=0cfae20e-b9e4-4f99-afa6-9cac081312ba","http://zotero.org/users/993232/items/9B2U3TK2"],"itemData":{"id":4817,"type":"article-journal","abstract":"We selected 24 Hollywood movies released from 1940 through 2010 to serve as a film corpus. Eight viewers, three per film, parsed them into events, which are best termed subscenes. While watching a film a second time, viewers scrolled through frames and recorded the frame number where each event began. Viewers agreed about 90% of the time. We then analyzed the data as a function of a number of visual variables: shot transitions, shot duration, shot scale, motion, luminance, and color across shots within and across events, and a code that noted changes in place or time. We modeled viewer parsings across all shots of each film and found that, as an ensemble, the visual variables accounted for about 30% of the variance in the data, even without considering the soundtrack. Adding a code recording place and/or time change increases this variance to about 50%. We conclude that there is ample perceptual information for viewers to parse films into events without necessarily considering the intentions and goals of the actors, although these are certainly needed to understand the story of the film. © 2012 American Psychological Association.","container-title":"Journal of Experimental Psychology: Human Perception and Performance","DOI":"10.1037/a0027737","ISSN":"1939-1277","issue":"6","page":"1476-1490","PMID":"22449126","title":"Perceiving event dynamics and parsing Hollywood films.","volume":"38","author":[{"family":"Cutting","given":"James E."},{"family":"Brunick","given":"Kaitlin L."},{"family":"Candan","given":"Ayse"}],"issued":{"date-parts":[["2012",12]]}}}],"schema":"https://github.com/citation-style-language/schema/raw/master/csl-citation.json"} </w:instrText>
      </w:r>
      <w:r w:rsidR="00AF40DF" w:rsidRPr="001B5FB3">
        <w:fldChar w:fldCharType="separate"/>
      </w:r>
      <w:r w:rsidR="00B57172" w:rsidRPr="001B5FB3">
        <w:rPr>
          <w:rFonts w:ascii="Calibri" w:hAnsi="Calibri" w:cs="Calibri"/>
        </w:rPr>
        <w:t>(Cutting et al., 2012)</w:t>
      </w:r>
      <w:r w:rsidR="00AF40DF" w:rsidRPr="001B5FB3">
        <w:fldChar w:fldCharType="end"/>
      </w:r>
      <w:r w:rsidR="00AF40DF" w:rsidRPr="001B5FB3">
        <w:t xml:space="preserve">. </w:t>
      </w:r>
      <w:r w:rsidRPr="001B5FB3">
        <w:t xml:space="preserve">The resting-state </w:t>
      </w:r>
      <w:r w:rsidR="00AF40DF" w:rsidRPr="001B5FB3">
        <w:t>data</w:t>
      </w:r>
      <w:r w:rsidRPr="001B5FB3">
        <w:t xml:space="preserve"> </w:t>
      </w:r>
      <w:r w:rsidR="00AF40DF" w:rsidRPr="001B5FB3">
        <w:t>included</w:t>
      </w:r>
      <w:r w:rsidRPr="001B5FB3">
        <w:t xml:space="preserve"> four scan runs (each </w:t>
      </w:r>
      <w:r w:rsidR="008C1EC3" w:rsidRPr="001B5FB3">
        <w:t xml:space="preserve">lasting </w:t>
      </w:r>
      <w:r w:rsidRPr="001B5FB3">
        <w:t xml:space="preserve">approximately 16 minutes) </w:t>
      </w:r>
      <w:r w:rsidR="00AF40DF" w:rsidRPr="001B5FB3">
        <w:t>in</w:t>
      </w:r>
      <w:r w:rsidRPr="001B5FB3">
        <w:t xml:space="preserve"> which participants viewed a fixation</w:t>
      </w:r>
      <w:r w:rsidR="00461FEE" w:rsidRPr="001B5FB3">
        <w:t xml:space="preserve"> cross</w:t>
      </w:r>
      <w:r w:rsidRPr="001B5FB3">
        <w:t xml:space="preserve"> on a </w:t>
      </w:r>
      <w:r w:rsidR="00AF40DF" w:rsidRPr="001B5FB3">
        <w:t>blank</w:t>
      </w:r>
      <w:r w:rsidRPr="001B5FB3">
        <w:t xml:space="preserve"> background with their eyes open.</w:t>
      </w:r>
    </w:p>
    <w:p w14:paraId="1BE78A60" w14:textId="29725220" w:rsidR="003B1456" w:rsidRPr="001B5FB3" w:rsidRDefault="003B1456" w:rsidP="003B1456">
      <w:r w:rsidRPr="001B5FB3">
        <w:lastRenderedPageBreak/>
        <w:t xml:space="preserve">Task fMRI data were acquired on a 3T Siemens Skyra MRI scanner with a customised gradient coil. We </w:t>
      </w:r>
      <w:r w:rsidR="00AF40DF" w:rsidRPr="001B5FB3">
        <w:t>used</w:t>
      </w:r>
      <w:r w:rsidRPr="001B5FB3">
        <w:t xml:space="preserve"> data from the working memory task </w:t>
      </w:r>
      <w:r w:rsidR="008C1EC3" w:rsidRPr="001B5FB3">
        <w:t xml:space="preserve">for the purposes of </w:t>
      </w:r>
      <w:r w:rsidRPr="001B5FB3">
        <w:t>localis</w:t>
      </w:r>
      <w:r w:rsidR="008C1EC3" w:rsidRPr="001B5FB3">
        <w:t>ing</w:t>
      </w:r>
      <w:r w:rsidRPr="001B5FB3">
        <w:t xml:space="preserve"> face- and scene-selective brain regions. Participants viewed images of human bodies, human faces, scenes, and tools while performing a 0-back or 2-back recognition task. Full details of all HCP datasets can be found in the WU-Minn HCP S1200 Data Release reference manual.</w:t>
      </w:r>
    </w:p>
    <w:p w14:paraId="49DB88FC" w14:textId="77777777" w:rsidR="00250DA9" w:rsidRPr="001B5FB3" w:rsidRDefault="00250DA9" w:rsidP="00250DA9"/>
    <w:p w14:paraId="164FA6AF" w14:textId="40D11EC7" w:rsidR="00250DA9" w:rsidRPr="001B5FB3" w:rsidRDefault="00B57172" w:rsidP="00250DA9">
      <w:pPr>
        <w:pStyle w:val="Heading2"/>
      </w:pPr>
      <w:r w:rsidRPr="001B5FB3">
        <w:t xml:space="preserve">2.2 </w:t>
      </w:r>
      <w:r w:rsidR="00250DA9" w:rsidRPr="001B5FB3">
        <w:t>Pre-processing</w:t>
      </w:r>
    </w:p>
    <w:p w14:paraId="17B1AF21" w14:textId="125ADAA8" w:rsidR="00250DA9" w:rsidRPr="001B5FB3" w:rsidRDefault="00B57172" w:rsidP="00250DA9">
      <w:pPr>
        <w:pStyle w:val="Heading3"/>
      </w:pPr>
      <w:r w:rsidRPr="001B5FB3">
        <w:t xml:space="preserve">2.2.1 </w:t>
      </w:r>
      <w:r w:rsidR="00250DA9" w:rsidRPr="001B5FB3">
        <w:t>Game of Thrones and StudyForrest</w:t>
      </w:r>
    </w:p>
    <w:p w14:paraId="10FA9088" w14:textId="46902234" w:rsidR="003B1456" w:rsidRPr="001B5FB3" w:rsidRDefault="00AF40DF" w:rsidP="003B1456">
      <w:r w:rsidRPr="001B5FB3">
        <w:t>Both the</w:t>
      </w:r>
      <w:r w:rsidR="003B1456" w:rsidRPr="001B5FB3">
        <w:t xml:space="preserve"> Game of Thrones and StudyForrest datasets were pre-processed using FSL </w:t>
      </w:r>
      <w:r w:rsidR="003B1456" w:rsidRPr="001B5FB3">
        <w:fldChar w:fldCharType="begin" w:fldLock="1"/>
      </w:r>
      <w:r w:rsidR="00CB6E03" w:rsidRPr="001B5FB3">
        <w:instrText xml:space="preserve"> ADDIN ZOTERO_ITEM CSL_CITATION {"citationID":"bqEKZbgn","properties":{"formattedCitation":"(Jenkinson et al., 2012)","plainCitation":"(Jenkinson et al., 2012)","noteIndex":0},"citationItems":[{"id":4967,"uris":["http://www.mendeley.com/documents/?uuid=e0db930f-4dd5-4e81-8737-abd18001c4e6","http://zotero.org/users/993232/items/FUPX435U"],"itemData":{"id":4967,"type":"article-journal","container-title":"NeuroImage","DOI":"10.1016/j.neuroimage.2011.09.015","ISSN":"10538119","issue":"2","page":"782-790","title":"FSL","volume":"62","author":[{"family":"Jenkinson","given":"Mark"},{"family":"Beckmann","given":"Christian F"},{"family":"Behrens","given":"Timothy E.J."},{"family":"Woolrich","given":"Mark W"},{"family":"Smith","given":"Stephen M"}],"issued":{"date-parts":[["2012",8]]}}}],"schema":"https://github.com/citation-style-language/schema/raw/master/csl-citation.json"} </w:instrText>
      </w:r>
      <w:r w:rsidR="003B1456" w:rsidRPr="001B5FB3">
        <w:fldChar w:fldCharType="separate"/>
      </w:r>
      <w:r w:rsidR="00B57172" w:rsidRPr="001B5FB3">
        <w:rPr>
          <w:rFonts w:ascii="Calibri" w:hAnsi="Calibri" w:cs="Calibri"/>
        </w:rPr>
        <w:t>(Jenkinson et al., 2012)</w:t>
      </w:r>
      <w:r w:rsidR="003B1456" w:rsidRPr="001B5FB3">
        <w:fldChar w:fldCharType="end"/>
      </w:r>
      <w:r w:rsidR="003B1456" w:rsidRPr="001B5FB3">
        <w:t xml:space="preserve">. Initial pre-processing was </w:t>
      </w:r>
      <w:r w:rsidRPr="001B5FB3">
        <w:t>performed in</w:t>
      </w:r>
      <w:r w:rsidR="003B1456" w:rsidRPr="001B5FB3">
        <w:t xml:space="preserve"> FEAT. </w:t>
      </w:r>
      <w:r w:rsidRPr="001B5FB3">
        <w:t>Pre-processing of the</w:t>
      </w:r>
      <w:r w:rsidR="003B1456" w:rsidRPr="001B5FB3">
        <w:t xml:space="preserve"> localiser data</w:t>
      </w:r>
      <w:r w:rsidRPr="001B5FB3">
        <w:t xml:space="preserve"> </w:t>
      </w:r>
      <w:r w:rsidR="003B1456" w:rsidRPr="001B5FB3">
        <w:t xml:space="preserve">included the following steps: motion correction using MCFLIRT </w:t>
      </w:r>
      <w:r w:rsidR="003B1456" w:rsidRPr="001B5FB3">
        <w:fldChar w:fldCharType="begin" w:fldLock="1"/>
      </w:r>
      <w:r w:rsidR="00CB6E03" w:rsidRPr="001B5FB3">
        <w:instrText xml:space="preserve"> ADDIN ZOTERO_ITEM CSL_CITATION {"citationID":"46xhgKII","properties":{"formattedCitation":"(Jenkinson et al., 2002)","plainCitation":"(Jenkinson et al., 2002)","noteIndex":0},"citationItems":[{"id":1530,"uris":["http://www.mendeley.com/documents/?uuid=89ed2220-a098-4f0a-99d0-b101239fe0e8","http://zotero.org/users/993232/items/SRRQ47YD"],"itemData":{"id":1530,"type":"article-journal","container-title":"NeuroImage","DOI":"10.1006/nimg.2002.1132","ISSN":"10538119","issue":"2","page":"825-841","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3B1456" w:rsidRPr="001B5FB3">
        <w:fldChar w:fldCharType="separate"/>
      </w:r>
      <w:r w:rsidR="00B57172" w:rsidRPr="001B5FB3">
        <w:rPr>
          <w:rFonts w:ascii="Calibri" w:hAnsi="Calibri" w:cs="Calibri"/>
        </w:rPr>
        <w:t>(Jenkinson et al., 2002)</w:t>
      </w:r>
      <w:r w:rsidR="003B1456" w:rsidRPr="001B5FB3">
        <w:fldChar w:fldCharType="end"/>
      </w:r>
      <w:r w:rsidR="003B1456" w:rsidRPr="001B5FB3">
        <w:t xml:space="preserve">, slice-timing correction, non-brain removal using BET </w:t>
      </w:r>
      <w:r w:rsidR="003B1456" w:rsidRPr="001B5FB3">
        <w:fldChar w:fldCharType="begin" w:fldLock="1"/>
      </w:r>
      <w:r w:rsidR="00CB6E03" w:rsidRPr="001B5FB3">
        <w:instrText xml:space="preserve"> ADDIN ZOTERO_ITEM CSL_CITATION {"citationID":"Oz9grBxe","properties":{"formattedCitation":"(Smith, 2002)","plainCitation":"(Smith, 2002)","noteIndex":0},"citationItems":[{"id":4977,"uris":["http://www.mendeley.com/documents/?uuid=a60ca062-0a87-4603-8714-5bdd2ba7b0d3","http://zotero.org/users/993232/items/QDJRUVHT"],"itemData":{"id":4977,"type":"article-journal","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 © 2002 Wiley-Liss, Inc.","container-title":"Human Brain Mapping","DOI":"10.1002/hbm.10062","ISSN":"1065-9471","issue":"3","page":"143-155","PMID":"12391568","title":"Fast robust automated brain extraction","volume":"17","author":[{"family":"Smith","given":"Stephen M."}],"issued":{"date-parts":[["2002",11]]}}}],"schema":"https://github.com/citation-style-language/schema/raw/master/csl-citation.json"} </w:instrText>
      </w:r>
      <w:r w:rsidR="003B1456" w:rsidRPr="001B5FB3">
        <w:fldChar w:fldCharType="separate"/>
      </w:r>
      <w:r w:rsidR="00B57172" w:rsidRPr="001B5FB3">
        <w:rPr>
          <w:rFonts w:ascii="Calibri" w:hAnsi="Calibri" w:cs="Calibri"/>
        </w:rPr>
        <w:t>(Smith, 2002)</w:t>
      </w:r>
      <w:r w:rsidR="003B1456" w:rsidRPr="001B5FB3">
        <w:fldChar w:fldCharType="end"/>
      </w:r>
      <w:r w:rsidR="003B1456" w:rsidRPr="001B5FB3">
        <w:t xml:space="preserve">, spatial smoothing using a Gaussian kernel (FWHM = 6 mm, twice the voxel size), grand-mean intensity normalisation by a single multiplicative factor, and high-pass temporal filtering. </w:t>
      </w:r>
      <w:r w:rsidR="005245D4" w:rsidRPr="001B5FB3">
        <w:t>F</w:t>
      </w:r>
      <w:r w:rsidR="003B1456" w:rsidRPr="001B5FB3">
        <w:t xml:space="preserve">ilter bandwidths were set at </w:t>
      </w:r>
      <w:r w:rsidR="003B1456" w:rsidRPr="001B5FB3">
        <w:rPr>
          <w:rFonts w:cstheme="minorHAnsi"/>
        </w:rPr>
        <w:t>σ</w:t>
      </w:r>
      <w:r w:rsidR="003B1456" w:rsidRPr="001B5FB3">
        <w:t xml:space="preserve"> = 25 s and </w:t>
      </w:r>
      <w:r w:rsidR="003B1456" w:rsidRPr="001B5FB3">
        <w:rPr>
          <w:rFonts w:cstheme="minorHAnsi"/>
        </w:rPr>
        <w:t>σ</w:t>
      </w:r>
      <w:r w:rsidR="003B1456" w:rsidRPr="001B5FB3">
        <w:t xml:space="preserve"> = 24 s for the Game of Thrones and StudyForrest localiser datasets respectively.</w:t>
      </w:r>
    </w:p>
    <w:p w14:paraId="77877537" w14:textId="349375E3" w:rsidR="003B1456" w:rsidRPr="001B5FB3" w:rsidRDefault="00AF40DF" w:rsidP="003B1456">
      <w:r w:rsidRPr="001B5FB3">
        <w:t>Pre-processing of the m</w:t>
      </w:r>
      <w:r w:rsidR="003B1456" w:rsidRPr="001B5FB3">
        <w:t>ovie-watching data followed the same pipeline as the localiser</w:t>
      </w:r>
      <w:r w:rsidRPr="001B5FB3">
        <w:t xml:space="preserve"> data</w:t>
      </w:r>
      <w:r w:rsidR="003B1456" w:rsidRPr="001B5FB3">
        <w:t xml:space="preserve">, but included two </w:t>
      </w:r>
      <w:r w:rsidRPr="001B5FB3">
        <w:t>additional</w:t>
      </w:r>
      <w:r w:rsidR="003B1456" w:rsidRPr="001B5FB3">
        <w:t xml:space="preserve"> denoising steps</w:t>
      </w:r>
      <w:r w:rsidR="00087E2C" w:rsidRPr="001B5FB3">
        <w:t xml:space="preserve"> intended to mitigate the effects of head motion</w:t>
      </w:r>
      <w:r w:rsidR="003B1456" w:rsidRPr="001B5FB3">
        <w:t>. First</w:t>
      </w:r>
      <w:r w:rsidRPr="001B5FB3">
        <w:t>ly</w:t>
      </w:r>
      <w:r w:rsidR="003B1456" w:rsidRPr="001B5FB3">
        <w:t xml:space="preserve">, an ICA-based denoising strategy was applied prior to the temporal filtering but following </w:t>
      </w:r>
      <w:r w:rsidR="008C1EC3" w:rsidRPr="001B5FB3">
        <w:t>all</w:t>
      </w:r>
      <w:r w:rsidR="003B1456" w:rsidRPr="001B5FB3">
        <w:t xml:space="preserve"> other pre-processing steps. MELODIC </w:t>
      </w:r>
      <w:r w:rsidR="003B1456" w:rsidRPr="001B5FB3">
        <w:fldChar w:fldCharType="begin" w:fldLock="1"/>
      </w:r>
      <w:r w:rsidR="00CB6E03" w:rsidRPr="001B5FB3">
        <w:instrText xml:space="preserve"> ADDIN ZOTERO_ITEM CSL_CITATION {"citationID":"HXVwmjqC","properties":{"formattedCitation":"(Beckmann &amp; Smith, 2004)","plainCitation":"(Beckmann &amp; Smith, 2004)","noteIndex":0},"citationItems":[{"id":5839,"uris":["http://www.mendeley.com/documents/?uuid=f3a2c659-5010-41dd-9a6e-5882b95eddd0","http://zotero.org/users/993232/items/4X87JEBH"],"itemData":{"id":5839,"type":"article-journal","abstract":"In brain tumour patients, treatment often entails resection of the brain tumour. Quality of life is of utmost importance in the clinical management of brain tumour patients. Thus, the goals of brain tumour surgery are twofold: (1) to maximise resection of the tumour and (2) not to resect important brain structures adjacent to the tumour. Maximising resection aids in improving survival and quality of life, whilst not resecting important brain structures adjacent to the tumour avoids neurosurgical complications. To achieve these goals, knowing the location of eloquent brain regions in relation to the tumour is paramount. Awareness of eloquent brain regions helps to plan the surgical approach and techniques used in surgery.","container-title":"IEEE Transactions on Medical Imaging","DOI":"10.1109/TMI.2003.822821","ISSN":"0278-0062","issue":"2","note":"ISBN: 9780128228357","page":"137-152","PMID":"9010440","publisher":"Elsevier","title":"Probabilistic Independent Component Analysis for Functional Magnetic Resonance Imaging","volume":"23","author":[{"family":"Beckmann","given":"C.F."},{"family":"Smith","given":"S.M."}],"issued":{"date-parts":[["2004",2]]}}}],"schema":"https://github.com/citation-style-language/schema/raw/master/csl-citation.json"} </w:instrText>
      </w:r>
      <w:r w:rsidR="003B1456" w:rsidRPr="001B5FB3">
        <w:fldChar w:fldCharType="separate"/>
      </w:r>
      <w:r w:rsidR="00B57172" w:rsidRPr="001B5FB3">
        <w:rPr>
          <w:rFonts w:ascii="Calibri" w:hAnsi="Calibri" w:cs="Calibri"/>
        </w:rPr>
        <w:t>(Beckmann &amp; Smith, 2004)</w:t>
      </w:r>
      <w:r w:rsidR="003B1456" w:rsidRPr="001B5FB3">
        <w:fldChar w:fldCharType="end"/>
      </w:r>
      <w:r w:rsidR="003B1456" w:rsidRPr="001B5FB3">
        <w:t xml:space="preserve"> estimated spatiotemporal independent components from the data, then ICA-AROMA </w:t>
      </w:r>
      <w:r w:rsidR="003B1456" w:rsidRPr="001B5FB3">
        <w:fldChar w:fldCharType="begin" w:fldLock="1"/>
      </w:r>
      <w:r w:rsidR="00CB6E03" w:rsidRPr="001B5FB3">
        <w:instrText xml:space="preserve"> ADDIN ZOTERO_ITEM CSL_CITATION {"citationID":"zYt3RY6a","properties":{"formattedCitation":"(Pruim et al., 2015)","plainCitation":"(Pruim et al., 2015)","noteIndex":0},"citationItems":[{"id":5552,"uris":["http://www.mendeley.com/documents/?uuid=4843bee7-d1a4-4057-bd2e-e09c7a8e36b3","http://zotero.org/users/993232/items/HVYSCD52"],"itemData":{"id":5552,"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538119","page":"267-277","PMID":"25770991","publisher":"Elsevier Inc.","title":"ICA-AROMA: A robust ICA-based strategy for removing motion artifacts from fMRI data","volume":"112","author":[{"family":"Pruim","given":"Raimon H.R."},{"family":"Mennes","given":"Maarten"},{"family":"Rooij","given":"Daan","non-dropping-particle":"van"},{"family":"Llera","given":"Alberto"},{"family":"Buitelaar","given":"Jan K."},{"family":"Beckmann","given":"Christian F."}],"issued":{"date-parts":[["2015",5]]}}}],"schema":"https://github.com/citation-style-language/schema/raw/master/csl-citation.json"} </w:instrText>
      </w:r>
      <w:r w:rsidR="003B1456" w:rsidRPr="001B5FB3">
        <w:fldChar w:fldCharType="separate"/>
      </w:r>
      <w:r w:rsidR="00B57172" w:rsidRPr="001B5FB3">
        <w:rPr>
          <w:rFonts w:ascii="Calibri" w:hAnsi="Calibri" w:cs="Calibri"/>
        </w:rPr>
        <w:t>(Pruim et al., 2015)</w:t>
      </w:r>
      <w:r w:rsidR="003B1456" w:rsidRPr="001B5FB3">
        <w:fldChar w:fldCharType="end"/>
      </w:r>
      <w:r w:rsidR="003B1456" w:rsidRPr="001B5FB3">
        <w:t xml:space="preserve"> </w:t>
      </w:r>
      <w:r w:rsidRPr="001B5FB3">
        <w:t>identified</w:t>
      </w:r>
      <w:r w:rsidR="003B1456" w:rsidRPr="001B5FB3">
        <w:t xml:space="preserve"> noise components associated with head motion</w:t>
      </w:r>
      <w:r w:rsidRPr="001B5FB3">
        <w:t xml:space="preserve"> and regressed them out of the data</w:t>
      </w:r>
      <w:r w:rsidR="003B1456" w:rsidRPr="001B5FB3">
        <w:t xml:space="preserve">. </w:t>
      </w:r>
      <w:r w:rsidRPr="001B5FB3">
        <w:t>We used</w:t>
      </w:r>
      <w:r w:rsidR="003B1456" w:rsidRPr="001B5FB3">
        <w:t xml:space="preserve"> an aggressive denoising strategy, </w:t>
      </w:r>
      <w:r w:rsidRPr="001B5FB3">
        <w:t>whereby</w:t>
      </w:r>
      <w:r w:rsidR="003B1456" w:rsidRPr="001B5FB3">
        <w:t xml:space="preserve"> all variance associated with </w:t>
      </w:r>
      <w:r w:rsidR="003B1456" w:rsidRPr="001B5FB3">
        <w:lastRenderedPageBreak/>
        <w:t>noise components was removed. High-pass temporal filtering (</w:t>
      </w:r>
      <w:r w:rsidR="003B1456" w:rsidRPr="001B5FB3">
        <w:rPr>
          <w:rFonts w:cstheme="minorHAnsi"/>
        </w:rPr>
        <w:t>σ</w:t>
      </w:r>
      <w:r w:rsidR="003B1456" w:rsidRPr="001B5FB3">
        <w:t xml:space="preserve"> = 50 s) was applied after the ICA denoising. Second</w:t>
      </w:r>
      <w:r w:rsidRPr="001B5FB3">
        <w:t>ly</w:t>
      </w:r>
      <w:r w:rsidR="003B1456" w:rsidRPr="001B5FB3">
        <w:t xml:space="preserve">, a component-based (CompCor) denoising strategy </w:t>
      </w:r>
      <w:r w:rsidR="003B1456" w:rsidRPr="001B5FB3">
        <w:fldChar w:fldCharType="begin" w:fldLock="1"/>
      </w:r>
      <w:r w:rsidR="00CB6E03" w:rsidRPr="001B5FB3">
        <w:instrText xml:space="preserve"> ADDIN ZOTERO_ITEM CSL_CITATION {"citationID":"A5Wcehzt","properties":{"formattedCitation":"(Behzadi et al., 2007)","plainCitation":"(Behzadi et al., 2007)","noteIndex":0},"citationItems":[{"id":5843,"uris":["http://www.mendeley.com/documents/?uuid=dedad6aa-8018-41f1-ae58-5ec9fb54abdd","http://zotero.org/users/993232/items/3TB3PEXP"],"itemData":{"id":5843,"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container-title":"NeuroImage","DOI":"10.1016/j.neuroimage.2007.04.042","ISSN":"10538119","issue":"1","page":"90-101","PMID":"17560126","publisher":"Elsevier Inc.","title":"A component based noise correction method (CompCor) for BOLD and perfusion based fMRI","volume":"37","author":[{"family":"Behzadi","given":"Yashar"},{"family":"Restom","given":"Khaled"},{"family":"Liau","given":"Joy"},{"family":"Liu","given":"Thomas T."}],"issued":{"date-parts":[["2007",8]]}}}],"schema":"https://github.com/citation-style-language/schema/raw/master/csl-citation.json"} </w:instrText>
      </w:r>
      <w:r w:rsidR="003B1456" w:rsidRPr="001B5FB3">
        <w:fldChar w:fldCharType="separate"/>
      </w:r>
      <w:r w:rsidR="00B57172" w:rsidRPr="001B5FB3">
        <w:rPr>
          <w:rFonts w:ascii="Calibri" w:hAnsi="Calibri" w:cs="Calibri"/>
        </w:rPr>
        <w:t>(Behzadi et al., 2007)</w:t>
      </w:r>
      <w:r w:rsidR="003B1456" w:rsidRPr="001B5FB3">
        <w:fldChar w:fldCharType="end"/>
      </w:r>
      <w:r w:rsidR="003B1456" w:rsidRPr="001B5FB3">
        <w:t xml:space="preserve"> was applied to remove CSF-related components.</w:t>
      </w:r>
      <w:r w:rsidRPr="001B5FB3">
        <w:t xml:space="preserve"> T</w:t>
      </w:r>
      <w:r w:rsidR="003B1456" w:rsidRPr="001B5FB3">
        <w:t>issue segmentations</w:t>
      </w:r>
      <w:r w:rsidRPr="001B5FB3">
        <w:t xml:space="preserve"> were derived from</w:t>
      </w:r>
      <w:r w:rsidR="003B1456" w:rsidRPr="001B5FB3">
        <w:t xml:space="preserve"> the high resolution anatomical images (T1-weighted for Game of Thrones, and T1- and T2-weighted for StudyForrest)</w:t>
      </w:r>
      <w:r w:rsidRPr="001B5FB3">
        <w:t xml:space="preserve"> using FSL’s FAST tool </w:t>
      </w:r>
      <w:r w:rsidRPr="001B5FB3">
        <w:fldChar w:fldCharType="begin" w:fldLock="1"/>
      </w:r>
      <w:r w:rsidR="00CB6E03" w:rsidRPr="001B5FB3">
        <w:instrText xml:space="preserve"> ADDIN ZOTERO_ITEM CSL_CITATION {"citationID":"IHuV3Gn2","properties":{"formattedCitation":"(Zhang et al., 2001)","plainCitation":"(Zhang et al., 2001)","noteIndex":0},"citationItems":[{"id":5851,"uris":["http://www.mendeley.com/documents/?uuid=2bf9751c-1093-41bd-b59c-1be369147535","http://zotero.org/users/993232/items/RP4XU753"],"itemData":{"id":585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container-title":"IEEE Transactions on Medical Imaging","DOI":"10.1109/42.906424","ISSN":"02780062","issue":"1","page":"45-57","PMID":"11293691","title":"Segmentation of brain MR images through a hidden Markov random field model and the expectation-maximization algorithm","volume":"20","author":[{"family":"Zhang","given":"Yongyue"},{"family":"Brady","given":"Michael"},{"family":"Smith","given":"Stephen"}],"issued":{"date-parts":[["2001"]]}}}],"schema":"https://github.com/citation-style-language/schema/raw/master/csl-citation.json"} </w:instrText>
      </w:r>
      <w:r w:rsidRPr="001B5FB3">
        <w:fldChar w:fldCharType="separate"/>
      </w:r>
      <w:r w:rsidR="00B57172" w:rsidRPr="001B5FB3">
        <w:rPr>
          <w:rFonts w:ascii="Calibri" w:hAnsi="Calibri" w:cs="Calibri"/>
        </w:rPr>
        <w:t>(Zhang et al., 2001)</w:t>
      </w:r>
      <w:r w:rsidRPr="001B5FB3">
        <w:fldChar w:fldCharType="end"/>
      </w:r>
      <w:r w:rsidR="003B1456" w:rsidRPr="001B5FB3">
        <w:t>. A mask of CSF voxels was generated by transforming the partial volume estimates to the functional volumes then thresholding at 90% and binarising. The mean and first 4 principal component timeseries from the CSF voxels were</w:t>
      </w:r>
      <w:r w:rsidR="008C1EC3" w:rsidRPr="001B5FB3">
        <w:t xml:space="preserve"> then</w:t>
      </w:r>
      <w:r w:rsidR="003B1456" w:rsidRPr="001B5FB3">
        <w:t xml:space="preserve"> regressed out of the</w:t>
      </w:r>
      <w:r w:rsidR="008C1EC3" w:rsidRPr="001B5FB3">
        <w:t xml:space="preserve"> functional</w:t>
      </w:r>
      <w:r w:rsidR="003B1456" w:rsidRPr="001B5FB3">
        <w:t xml:space="preserve"> data.</w:t>
      </w:r>
    </w:p>
    <w:p w14:paraId="22A8A795" w14:textId="214D8A49" w:rsidR="003B1456" w:rsidRPr="001B5FB3" w:rsidRDefault="00AF40DF" w:rsidP="003B1456">
      <w:r w:rsidRPr="001B5FB3">
        <w:t xml:space="preserve">FSL’s BET tool was used to remove non-brain material from the high-resolution T1 anatomical images. </w:t>
      </w:r>
      <w:r w:rsidR="008C1EC3" w:rsidRPr="001B5FB3">
        <w:t>F</w:t>
      </w:r>
      <w:r w:rsidRPr="001B5FB3">
        <w:t>unctional images were then co-registered to the T1 anatomical images via b</w:t>
      </w:r>
      <w:r w:rsidR="003B1456" w:rsidRPr="001B5FB3">
        <w:t xml:space="preserve">oundary-based registration </w:t>
      </w:r>
      <w:r w:rsidR="003B1456" w:rsidRPr="001B5FB3">
        <w:fldChar w:fldCharType="begin" w:fldLock="1"/>
      </w:r>
      <w:r w:rsidR="00CB6E03" w:rsidRPr="001B5FB3">
        <w:instrText xml:space="preserve"> ADDIN ZOTERO_ITEM CSL_CITATION {"citationID":"6G0nruuw","properties":{"formattedCitation":"(Greve &amp; Fischl, 2009)","plainCitation":"(Greve &amp; Fischl, 2009)","noteIndex":0},"citationItems":[{"id":4973,"uris":["http://www.mendeley.com/documents/?uuid=79bd5810-b9e2-4156-920c-b37ef9ea14bc","http://zotero.org/users/993232/items/YML9EYQ9"],"itemData":{"id":4973,"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container-title":"NeuroImage","DOI":"10.1016/j.neuroimage.2009.06.060","ISSN":"10538119","issue":"1","page":"63-72","PMID":"19573611","publisher":"Elsevier Inc.","title":"Accurate and robust brain image alignment using boundary-based registration","volume":"48","author":[{"family":"Greve","given":"Douglas N."},{"family":"Fischl","given":"Bruce"}],"issued":{"date-parts":[["2009",10]]}}}],"schema":"https://github.com/citation-style-language/schema/raw/master/csl-citation.json"} </w:instrText>
      </w:r>
      <w:r w:rsidR="003B1456" w:rsidRPr="001B5FB3">
        <w:fldChar w:fldCharType="separate"/>
      </w:r>
      <w:r w:rsidR="00B57172" w:rsidRPr="001B5FB3">
        <w:rPr>
          <w:rFonts w:ascii="Calibri" w:hAnsi="Calibri" w:cs="Calibri"/>
        </w:rPr>
        <w:t>(Greve &amp; Fischl, 2009)</w:t>
      </w:r>
      <w:r w:rsidR="003B1456" w:rsidRPr="001B5FB3">
        <w:fldChar w:fldCharType="end"/>
      </w:r>
      <w:r w:rsidR="003B1456" w:rsidRPr="001B5FB3">
        <w:t>. For the Games of Thrones dataset, field-maps were used to</w:t>
      </w:r>
      <w:r w:rsidRPr="001B5FB3">
        <w:t xml:space="preserve"> additionally</w:t>
      </w:r>
      <w:r w:rsidR="003B1456" w:rsidRPr="001B5FB3">
        <w:t xml:space="preserve"> apply B0 unwarping to the functional images. Anatomical images were </w:t>
      </w:r>
      <w:r w:rsidRPr="001B5FB3">
        <w:t xml:space="preserve">then </w:t>
      </w:r>
      <w:r w:rsidR="003B1456" w:rsidRPr="001B5FB3">
        <w:t xml:space="preserve">registered to the MNI152 brain via a nonlinear registration using FNIRT </w:t>
      </w:r>
      <w:r w:rsidR="003B1456" w:rsidRPr="001B5FB3">
        <w:fldChar w:fldCharType="begin" w:fldLock="1"/>
      </w:r>
      <w:r w:rsidR="00CB6E03" w:rsidRPr="001B5FB3">
        <w:instrText xml:space="preserve"> ADDIN ZOTERO_ITEM CSL_CITATION {"citationID":"GqUZVLvd","properties":{"formattedCitation":"(Andersson et al., 2010)","plainCitation":"(Andersson et al., 2010)","noteIndex":0},"citationItems":[{"id":4983,"uris":["http://www.mendeley.com/documents/?uuid=cda0db7b-8a87-4811-abb9-3117ca0be34e","http://zotero.org/users/993232/items/NAH4W8GJ"],"itemData":{"id":4983,"type":"report","abstract":"This document describes the principles behind and the implementation of fnirt, the FMRIB tool for small-displacement non-linear registration. The displacement fields are modelled as linear combinations of basis-functions, which may be the discrete Cosine transform (DCT) or cubic B-splines placed on a regular grid. Regularisation of the field is based on membrane energy. At present the registration is based on a weighted sum of scaled sum-of-squared differences and me- brane energy. Great effort has been placed on the optimisation, and on providing computational tools to enable robust and rapid convergence even for relatively high resolution of the warps. The results that are presented are based on a multi-scale Levenberg-Marquardt minimisation. The registration is initialised and run to convergence with sub-sampled images, a field of low resolution and a high regularisation weight. The images and the fields from the first step are then up-sampled, the regularisation modified and it is again run to convergence. This is repeated until the required warp-resolution and level of regularisation is achieved. The method has been tested with promising results on T1-weighted structural images and on FA-images from DTI acqusitions.","note":"issue: June","publisher":"FMRIB Centre, Oxford, United Kingdom","title":"Non-linear registration, aka spatial normalization (FMRIB technical report TR07JA2)","author":[{"family":"Andersson","given":"J L R"},{"family":"Jenkinson","given":"M"},{"family":"Smith","given":"S"}],"issued":{"date-parts":[["2010"]]}}}],"schema":"https://github.com/citation-style-language/schema/raw/master/csl-citation.json"} </w:instrText>
      </w:r>
      <w:r w:rsidR="003B1456" w:rsidRPr="001B5FB3">
        <w:fldChar w:fldCharType="separate"/>
      </w:r>
      <w:r w:rsidR="00B57172" w:rsidRPr="001B5FB3">
        <w:rPr>
          <w:rFonts w:ascii="Calibri" w:hAnsi="Calibri" w:cs="Calibri"/>
        </w:rPr>
        <w:t>(Andersson et al., 2010)</w:t>
      </w:r>
      <w:r w:rsidR="003B1456" w:rsidRPr="001B5FB3">
        <w:fldChar w:fldCharType="end"/>
      </w:r>
      <w:r w:rsidR="003B1456" w:rsidRPr="001B5FB3">
        <w:t>.</w:t>
      </w:r>
    </w:p>
    <w:p w14:paraId="518D080E" w14:textId="77777777" w:rsidR="00250DA9" w:rsidRPr="001B5FB3" w:rsidRDefault="00250DA9" w:rsidP="00250DA9"/>
    <w:p w14:paraId="3D33EF09" w14:textId="706ACF9B" w:rsidR="00250DA9" w:rsidRPr="001B5FB3" w:rsidRDefault="00B57172" w:rsidP="00250DA9">
      <w:pPr>
        <w:pStyle w:val="Heading3"/>
      </w:pPr>
      <w:r w:rsidRPr="001B5FB3">
        <w:t xml:space="preserve">2.2.2 </w:t>
      </w:r>
      <w:r w:rsidR="00250DA9" w:rsidRPr="001B5FB3">
        <w:t>Human Connectome Project</w:t>
      </w:r>
    </w:p>
    <w:p w14:paraId="0C3B7B20" w14:textId="0324EF5A" w:rsidR="003B1456" w:rsidRPr="001B5FB3" w:rsidRDefault="00AF40DF" w:rsidP="003B1456">
      <w:r w:rsidRPr="001B5FB3">
        <w:t>The HCP data</w:t>
      </w:r>
      <w:r w:rsidR="003B1456" w:rsidRPr="001B5FB3">
        <w:t xml:space="preserve"> were obtained following application of the HCP minimal pre-processing pipeline </w:t>
      </w:r>
      <w:r w:rsidR="003B1456" w:rsidRPr="001B5FB3">
        <w:fldChar w:fldCharType="begin" w:fldLock="1"/>
      </w:r>
      <w:r w:rsidR="00CB6E03" w:rsidRPr="001B5FB3">
        <w:instrText xml:space="preserve"> ADDIN ZOTERO_ITEM CSL_CITATION {"citationID":"5xWaNKCL","properties":{"formattedCitation":"(Glasser et al., 2013; Smith et al., 2013)","plainCitation":"(Glasser et al., 2013; Smith et al., 2013)","noteIndex":0},"citationItems":[{"id":5399,"uris":["http://www.mendeley.com/documents/?uuid=756ae88a-51f4-4120-9ccb-3e2012e89cc0","http://zotero.org/users/993232/items/3KTZAA4R"],"itemData":{"id":5399,"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 © 2013 Elsevier Inc.","container-title":"NeuroImage","DOI":"10.1016/j.neuroimage.2013.04.127","ISSN":"10538119","note":"arXiv: NIHMS150003\nISBN: 1053-8119","page":"105-124","PMID":"23668970","publisher":"Elsevier Inc.","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id":4743,"uris":["http://www.mendeley.com/documents/?uuid=e0007a19-6fc0-4415-8109-6ab32679c586","http://zotero.org/users/993232/items/UBMVH2T6"],"itemData":{"id":4743,"type":"article-journal","abstract":"Resting-state functional magnetic resonance imaging (rfMRI) allows one to study functional connectivity in the brain by acquiring fMRI data while subjects lie inactive in the MRI scanner, and taking advantage of the fact that functionally related brain regions spontaneously co-activate. rfMRI is one of the two primary data modalities being acquired for the Human Connectome Project (the other being diffusion MRI). A key objective is to generate a detailed in vivo mapping of functional connectivity in a large cohort of healthy adults (over 1000 subjects), and to make these datasets freely available for use by the neuroimaging community. In each subject we acquire a total of 1. h of whole-brain rfMRI data at 3. T, with a spatial resolution of 2. ×. 2. ×. 2. mm and a temporal resolution of 0.7. s, capitalizing on recent developments in slice-accelerated echo-planar imaging. We will also scan a subset of the cohort at higher field strength and resolution. In this paper we outline the work behind, and rationale for, decisions taken regarding the rfMRI data acquisition protocol and pre-processing pipelines, and present some initial results showing data quality and example functional connectivity analyses. © 2013 Elsevier Inc.","container-title":"NeuroImage","DOI":"10.1016/j.neuroimage.2013.05.039","ISSN":"10538119","page":"144-168","PMID":"23702415","title":"Resting-state fMRI in the Human Connectome Project","volume":"80","author":[{"family":"Smith","given":"Stephen M."},{"family":"Beckmann","given":"Christian F."},{"family":"Andersson","given":"Jesper"},{"family":"Auerbach","given":"Edward J."},{"family":"Bijsterbosch","given":"Janine"},{"family":"Douaud","given":"Gwenaëlle"},{"family":"Duff","given":"Eugene"},{"family":"Feinberg","given":"David A."},{"family":"Griffanti","given":"Ludovica"},{"family":"Harms","given":"Michael P."},{"family":"Kelly","given":"Michael"},{"family":"Laumann","given":"Timothy"},{"family":"Miller","given":"Karla L."},{"family":"Moeller","given":"Steen"},{"family":"Petersen","given":"Steve"},{"family":"Power","given":"Jonathan"},{"family":"Salimi-Khorshidi","given":"Gholamreza"},{"family":"Snyder","given":"Abraham Z."},{"family":"Vu","given":"An T."},{"family":"Woolrich","given":"Mark W."},{"family":"Xu","given":"Junqian"},{"family":"Yacoub","given":"Essa"},{"family":"Uǧurbil","given":"Kamil"},{"family":"Van Essen","given":"David C."},{"family":"Glasser","given":"Matthew F."}],"issued":{"date-parts":[["2013"]]}}}],"schema":"https://github.com/citation-style-language/schema/raw/master/csl-citation.json"} </w:instrText>
      </w:r>
      <w:r w:rsidR="003B1456" w:rsidRPr="001B5FB3">
        <w:fldChar w:fldCharType="separate"/>
      </w:r>
      <w:r w:rsidR="00B57172" w:rsidRPr="001B5FB3">
        <w:rPr>
          <w:rFonts w:ascii="Calibri" w:hAnsi="Calibri" w:cs="Calibri"/>
        </w:rPr>
        <w:t>(Glasser et al., 2013; Smith et al., 2013)</w:t>
      </w:r>
      <w:r w:rsidR="003B1456" w:rsidRPr="001B5FB3">
        <w:fldChar w:fldCharType="end"/>
      </w:r>
      <w:r w:rsidR="003B1456" w:rsidRPr="001B5FB3">
        <w:t xml:space="preserve"> including ICA-based denoising. Briefly, this includes gradient distortion correction, motion correction, high-pass temporal filtering (</w:t>
      </w:r>
      <w:r w:rsidR="003B1456" w:rsidRPr="001B5FB3">
        <w:rPr>
          <w:rFonts w:cstheme="minorHAnsi"/>
        </w:rPr>
        <w:t>σ</w:t>
      </w:r>
      <w:r w:rsidR="003B1456" w:rsidRPr="001B5FB3">
        <w:t xml:space="preserve"> = 1000 s), and automated removal of noise components via FSL’s FIX tool </w:t>
      </w:r>
      <w:r w:rsidR="003B1456" w:rsidRPr="001B5FB3">
        <w:fldChar w:fldCharType="begin" w:fldLock="1"/>
      </w:r>
      <w:r w:rsidR="00CB6E03" w:rsidRPr="001B5FB3">
        <w:instrText xml:space="preserve"> ADDIN ZOTERO_ITEM CSL_CITATION {"citationID":"rtsUOZ0n","properties":{"formattedCitation":"(Salimi-Khorshidi et al., 2014)","plainCitation":"(Salimi-Khorshidi et al., 2014)","noteIndex":0},"citationItems":[{"id":5847,"uris":["http://www.mendeley.com/documents/?uuid=4bcf8614-f3cf-460b-9c3b-451d9db23839","http://zotero.org/users/993232/items/ULCA656W"],"itemData":{"id":5847,"type":"article-journal","abstract":"Many sources of fluctuation contribute to the fMRI signal, and this makes identifying the effects that are truly related to the underlying neuronal activity difficult. Independent component analysis (ICA) - one of the most widely used techniques for the exploratory analysis of fMRI data - has shown to be a powerful technique in identifying various sources of neuronally-related and artefactual fluctuation in fMRI data (both with the application of external stimuli and with the subject \"at rest\"). ICA decomposes fMRI data into patterns of activity (a set of spatial maps and their corresponding time series) that are statistically independent and add linearly to explain voxel-wise time series. Given the set of ICA components, if the components representing \"signal\" (brain activity) can be distinguished form the \"noise\" components (effects of motion, non-neuronal physiology, scanner artefacts and other nuisance sources), the latter can then be removed from the data, providing an effective cleanup of structured noise. Manual classification of components is labour intensive and requires expertise; hence, a fully automatic noise detection algorithm that can reliably detect various types of noise sources (in both task and resting fMRI) is desirable. In this paper, we introduce FIX (\"FMRIB's ICA-based X-noiseifier\"), which provides an automatic solution for denoising fMRI data via accurate classification of ICA components. For each ICA component FIX generates a large number of distinct spatial and temporal features, each describing a different aspect of the data (e.g., what proportion of temporal fluctuations are at high frequencies). The set of features is then fed into a multi-level classifier (built around several different classifiers). Once trained through the hand-classification of a sufficient number of training datasets, the classifier can then automatically classify new datasets. The noise components can then be subtracted from (or regressed out of) the original data, to provide automated cleanup. On conventional resting-state fMRI (rfMRI) single-run datasets, FIX achieved about 95% overall accuracy. On high-quality rfMRI data from the Human Connectome Project, FIX achieves over 99% classification accuracy, and as a result is being used in the default rfMRI processing pipeline for generating HCP connectomes. FIX is publicly available as a plugin for FSL. © 2014.","container-title":"NeuroImage","DOI":"10.1016/j.neuroimage.2013.11.046","ISSN":"10538119","page":"449-468","PMID":"24389422","publisher":"Elsevier B.V.","title":"Automatic denoising of functional MRI data: Combining independent component analysis and hierarchical fusion of classifiers","volume":"90","author":[{"family":"Salimi-Khorshidi","given":"Gholamreza"},{"family":"Douaud","given":"Gwenaëlle"},{"family":"Beckmann","given":"Christian F."},{"family":"Glasser","given":"Matthew F."},{"family":"Griffanti","given":"Ludovica"},{"family":"Smith","given":"Stephen M."}],"issued":{"date-parts":[["2014",4]]}}}],"schema":"https://github.com/citation-style-language/schema/raw/master/csl-citation.json"} </w:instrText>
      </w:r>
      <w:r w:rsidR="003B1456" w:rsidRPr="001B5FB3">
        <w:fldChar w:fldCharType="separate"/>
      </w:r>
      <w:r w:rsidR="00B57172" w:rsidRPr="001B5FB3">
        <w:rPr>
          <w:rFonts w:ascii="Calibri" w:hAnsi="Calibri" w:cs="Calibri"/>
        </w:rPr>
        <w:t>(Salimi-Khorshidi et al., 2014)</w:t>
      </w:r>
      <w:r w:rsidR="003B1456" w:rsidRPr="001B5FB3">
        <w:fldChar w:fldCharType="end"/>
      </w:r>
      <w:r w:rsidR="003B1456" w:rsidRPr="001B5FB3">
        <w:t xml:space="preserve">. </w:t>
      </w:r>
      <w:r w:rsidR="00904D51" w:rsidRPr="001B5FB3">
        <w:t>C</w:t>
      </w:r>
      <w:r w:rsidR="003B1456" w:rsidRPr="001B5FB3">
        <w:t xml:space="preserve">ortical data were registered to the fsLR32k standard surface </w:t>
      </w:r>
      <w:r w:rsidR="003B1456" w:rsidRPr="001B5FB3">
        <w:fldChar w:fldCharType="begin" w:fldLock="1"/>
      </w:r>
      <w:r w:rsidR="00CB6E03" w:rsidRPr="001B5FB3">
        <w:instrText xml:space="preserve"> ADDIN ZOTERO_ITEM CSL_CITATION {"citationID":"Ee7UGrJi","properties":{"formattedCitation":"(Van Essen, Glasser, et al., 2012)","plainCitation":"(Van Essen, Glasser, et al., 2012)","noteIndex":0},"citationItems":[{"id":4998,"uris":["http://www.mendeley.com/documents/?uuid=32de5203-df4c-4768-aa35-c7e8211b12f2","http://zotero.org/users/993232/items/8TDE79EL"],"itemData":{"id":4998,"type":"article-journal","abstract":"We report on surface-based analyses that enhance our understanding of human cortical organization, including its convolutions and its parcellation into many distinct areas. The surface area of human neocortex averages 973 cm 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LR\" midthickness surfaces are remarkably similar in the left and right hemispheres, even in regions showing significant asymmetry in 3D position. Both hemispheres are equal in average surface area, but hotspots of surface area asymmetry are present in the Sylvian Fissure and elsewhere, together with a broad pattern of asymmetries that are significant though small in magnitude. Multiple cortical parcellation schemes registered to the human atlas provide valuable reference data sets for comparisons with other studies. Identified cortical areas vary in size by more than 2 orders of magnitude. The total number of human neocortical areas is estimated to be </w:instrText>
      </w:r>
      <w:r w:rsidR="00CB6E03" w:rsidRPr="001B5FB3">
        <w:rPr>
          <w:rFonts w:ascii="Cambria Math" w:hAnsi="Cambria Math" w:cs="Cambria Math"/>
        </w:rPr>
        <w:instrText>∼</w:instrText>
      </w:r>
      <w:r w:rsidR="00CB6E03" w:rsidRPr="001B5FB3">
        <w:instrText xml:space="preserve">150 to 200 areas per hemisphere, which is modestly larger than a recent estimate for the macaque. </w:instrText>
      </w:r>
      <w:r w:rsidR="00CB6E03" w:rsidRPr="001B5FB3">
        <w:rPr>
          <w:rFonts w:ascii="Calibri" w:hAnsi="Calibri" w:cs="Calibri"/>
        </w:rPr>
        <w:instrText>©</w:instrText>
      </w:r>
      <w:r w:rsidR="00CB6E03" w:rsidRPr="001B5FB3">
        <w:instrText xml:space="preserve"> The Author 2011. Published by Oxford University Press. All rights reserved.","container-title":"Cerebral Cortex","DOI":"10.1093/cercor/bhr291","ISSN":"1047-3211","issue":"10","page":"2241-2262","PMID":"22047963","title":"Parcellations and Hemispheric Asymmetries of Human Cerebral Cortex Analyzed on Surface-Based Atlases","volume":"22","author":[{"family":"Van Essen","given":"D.C."},{"family":"Glasser","given":"Matthew F."},{"family":"Dierker","given":"Donna L."},{"family":"Harwell","given":"John"},{"family":"Coalson","given":"Timothy"}],"issued":{"date-parts":[["2012",10,1]]}}}],"schema":"https://github.com/citation-style-language/schema/raw/master/csl-citation.json"} </w:instrText>
      </w:r>
      <w:r w:rsidR="003B1456" w:rsidRPr="001B5FB3">
        <w:fldChar w:fldCharType="separate"/>
      </w:r>
      <w:r w:rsidR="00B57172" w:rsidRPr="001B5FB3">
        <w:rPr>
          <w:rFonts w:ascii="Calibri" w:hAnsi="Calibri" w:cs="Calibri"/>
        </w:rPr>
        <w:t>(Van Essen, Glasser, et al., 2012)</w:t>
      </w:r>
      <w:r w:rsidR="003B1456" w:rsidRPr="001B5FB3">
        <w:fldChar w:fldCharType="end"/>
      </w:r>
      <w:r w:rsidR="003B1456" w:rsidRPr="001B5FB3">
        <w:t xml:space="preserve"> via a multimodal surface-based alignment (MSMAll; </w:t>
      </w:r>
      <w:r w:rsidR="003B1456" w:rsidRPr="001B5FB3">
        <w:fldChar w:fldCharType="begin" w:fldLock="1"/>
      </w:r>
      <w:r w:rsidR="00CB6E03" w:rsidRPr="001B5FB3">
        <w:instrText xml:space="preserve"> ADDIN ZOTERO_ITEM CSL_CITATION {"citationID":"lEHSte96","properties":{"formattedCitation":"(Robinson et al., 2014, 2018)","plainCitation":"(Robinson et al., 2014, 2018)","dontUpdate":true,"noteIndex":0},"citationItems":[{"id":4992,"uris":["http://www.mendeley.com/documents/?uuid=0300df21-2677-4f11-b004-57c63bd442fe","http://zotero.org/users/993232/items/9YUZMBSX"],"itemData":{"id":4992,"type":"article-journal","abstract":"Surface-based cortical registration methods that are driven by geometrical features, such as folding, provide sub-optimal alignment of many functional areas due to variable correlation between cortical folding patterns and function. This has led to the proposal of new registration methods using features derived from functional and diffusion imaging. However, as yet there is no consensus over the best set of features for optimal alignment of brain function. In this paper we demonstrate the utility of a new Multimodal Surface Matching (MSM) algorithm capable of driving alignment using a wide variety of descriptors of brain architecture, function and connectivity. The versatility of the framework originates from adapting the discrete Markov Random Field (MRF) registration method to surface alignment. This has the benefit of being very flexible in the choice of a similarity measure and relatively insensitive to local minima. The method offers significant flexibility in the choice of feature set, and we demonstrate the advantages of this by performing registrations using univariate descriptors of surface curvature and myelination, multivariate feature sets derived from resting fMRI, and multimodal descriptors of surface curvature and myelination. We compare the results with two state of the art surface registration methods that use geometric features: FreeSurfer and Spherical Demons. In the future, the MSM technique will allow explorations into the best combinations of features and alignment strategies for inter-subject alignment of cortical functional areas for a wide range of neuroimaging data sets. © 2014 Elsevier Inc.","container-title":"NeuroImage","DOI":"10.1016/j.neuroimage.2014.05.069","ISSN":"10538119","page":"414-426","PMID":"24939340","title":"MSM: A new flexible framework for Multimodal Surface Matching","volume":"100","author":[{"family":"Robinson","given":"Emma C."},{"family":"Jbabdi","given":"Saad"},{"family":"Glasser","given":"Matthew F."},{"family":"Andersson","given":"Jesper"},{"family":"Burgess","given":"Gregory C."},{"family":"Harms","given":"Michael P."},{"family":"Smith","given":"Stephen M."},{"family":"Van Essen","given":"David C."},{"family":"Jenkinson","given":"Mark"}],"issued":{"date-parts":[["2014",10]]}}},{"id":5004,"uris":["http://www.mendeley.com/documents/?uuid=23b8a3e0-049c-48e5-806e-7854de886b35","http://zotero.org/users/993232/items/3R8DRTHI"],"itemData":{"id":5004,"type":"article-journal","abstract":"In brain imaging, accurate alignment of cortical surfaces is fundamental to the statistical sensitivity and spatial localisation of group studies, and cortical surface-based alignment has generally been accepted to be superior to volume-based approaches at aligning cortical areas. However, human subjects have considerable variation in cortical folding, and in the location of functional areas relative to these folds. This makes alignment of cortical areas a challenging problem. The Multimodal Surface Matching (MSM) tool is a flexible, spherical registration approach that enables accurate registration of surfaces based on a variety of different features. Using MSM, we have previously shown that driving cross-subject surface alignment, using areal features, such as resting state-networks and myelin maps, improves group task fMRI statistics and map sharpness. However, the initial implementation of MSM's regularisation function did not penalize all forms of surface distortion evenly. In some cases, this allowed peak distortions to exceed neurobiologically plausible limits, unless regularisation strength was increased to a level which prevented the algorithm from fully maximizing surface alignment. Here we propose and implement a new regularisation penalty, derived from physically relevant equations of strain (deformation) energy, and demonstrate that its use leads to improved and more robust alignment of multimodal imaging data. In addition, since spherical warps incorporate projection distortions that are unavoidable when mapping from a convoluted cortical surface to the sphere, we also propose constraints that enforce smooth deformation of cortical anatomies. We test the impact of this approach for longitudinal modelling of cortical development for neonates (born between 31 and 43 weeks of post-menstrual age) and demonstrate that the proposed method increases the biological interpretability of the distortion fields and improves the statistical significance of population-based analysis relative to other spherical methods.","container-title":"NeuroImage","DOI":"10.1016/j.neuroimage.2017.10.037","ISSN":"10959572","issue":"October 2017","page":"453-465","PMID":"29100940","publisher":"Elsevier Ltd","title":"Multimodal surface matching with higher-order smoothness constraints","volume":"167","author":[{"family":"Robinson","given":"Emma C."},{"family":"Garcia","given":"Kara"},{"family":"Glasser","given":"Matthew F."},{"family":"Chen","given":"Zhengdao"},{"family":"Coalson","given":"Timothy S."},{"family":"Makropoulos","given":"Antonios"},{"family":"Bozek","given":"Jelena"},{"family":"Wright","given":"Robert"},{"family":"Schuh","given":"Andreas"},{"family":"Webster","given":"Matthew"},{"family":"Hutter","given":"Jana"},{"family":"Price","given":"Anthony"},{"family":"Cordero Grande","given":"Lucilio"},{"family":"Hughes","given":"Emer"},{"family":"Tusor","given":"Nora"},{"family":"Bayly","given":"Philip V."},{"family":"Van Essen","given":"David C."},{"family":"Smith","given":"Stephen M."},{"family":"Edwards","given":"A. David"},{"family":"Hajnal","given":"Joseph"},{"family":"Jenkinson","given":"Mark"},{"family":"Glocker","given":"Ben"},{"family":"Rueckert","given":"Daniel"}],"issued":{"date-parts":[["2018"]]}}}],"schema":"https://github.com/citation-style-language/schema/raw/master/csl-citation.json"} </w:instrText>
      </w:r>
      <w:r w:rsidR="003B1456" w:rsidRPr="001B5FB3">
        <w:fldChar w:fldCharType="separate"/>
      </w:r>
      <w:r w:rsidR="00C91F71" w:rsidRPr="001B5FB3">
        <w:rPr>
          <w:rFonts w:ascii="Calibri" w:hAnsi="Calibri" w:cs="Calibri"/>
        </w:rPr>
        <w:t>Robinson et al., 2014, 2018</w:t>
      </w:r>
      <w:r w:rsidR="003B1456" w:rsidRPr="001B5FB3">
        <w:fldChar w:fldCharType="end"/>
      </w:r>
      <w:r w:rsidR="003B1456" w:rsidRPr="001B5FB3">
        <w:t xml:space="preserve">) which incorporates information about cortical folding, resting-state network and visuo-topic maps, </w:t>
      </w:r>
      <w:r w:rsidR="003B1456" w:rsidRPr="001B5FB3">
        <w:lastRenderedPageBreak/>
        <w:t xml:space="preserve">and areal features derived from myelin maps. </w:t>
      </w:r>
      <w:r w:rsidR="00C57318" w:rsidRPr="001B5FB3">
        <w:t xml:space="preserve">We applied additional </w:t>
      </w:r>
      <w:r w:rsidR="00904D51" w:rsidRPr="001B5FB3">
        <w:t xml:space="preserve">surface-based </w:t>
      </w:r>
      <w:r w:rsidR="00C57318" w:rsidRPr="001B5FB3">
        <w:t>spatial smoothing on top of that performed in the</w:t>
      </w:r>
      <w:r w:rsidR="003B1456" w:rsidRPr="001B5FB3">
        <w:t xml:space="preserve"> minimal pipeline to achieve an effective FWHM of 3.2 mm for resting-state and movie-watching data, and 4 mm for task data (twice the voxel resolution). For the </w:t>
      </w:r>
      <w:r w:rsidR="00981BA4" w:rsidRPr="001B5FB3">
        <w:t xml:space="preserve">task </w:t>
      </w:r>
      <w:r w:rsidR="003B1456" w:rsidRPr="001B5FB3">
        <w:t>data, we additionally applied a more stringent high pass temporal filter (</w:t>
      </w:r>
      <w:r w:rsidR="003B1456" w:rsidRPr="001B5FB3">
        <w:rPr>
          <w:rFonts w:cstheme="minorHAnsi"/>
        </w:rPr>
        <w:t>σ</w:t>
      </w:r>
      <w:r w:rsidR="003B1456" w:rsidRPr="001B5FB3">
        <w:t xml:space="preserve"> = 100 s).</w:t>
      </w:r>
    </w:p>
    <w:p w14:paraId="363B3AC2" w14:textId="77777777" w:rsidR="00250DA9" w:rsidRPr="001B5FB3" w:rsidRDefault="00250DA9" w:rsidP="00250DA9"/>
    <w:p w14:paraId="0AFAC8E6" w14:textId="7FE9EC6B" w:rsidR="00250DA9" w:rsidRPr="001B5FB3" w:rsidRDefault="00B57172" w:rsidP="00250DA9">
      <w:pPr>
        <w:pStyle w:val="Heading2"/>
      </w:pPr>
      <w:r w:rsidRPr="001B5FB3">
        <w:t xml:space="preserve">2.3 </w:t>
      </w:r>
      <w:r w:rsidR="00E75792" w:rsidRPr="001B5FB3">
        <w:t>R</w:t>
      </w:r>
      <w:r w:rsidR="00250DA9" w:rsidRPr="001B5FB3">
        <w:t>egions of interest</w:t>
      </w:r>
    </w:p>
    <w:p w14:paraId="28EF6153" w14:textId="5A1AD033" w:rsidR="00E75792" w:rsidRPr="001B5FB3" w:rsidRDefault="00E75792" w:rsidP="00E75792">
      <w:pPr>
        <w:pStyle w:val="Heading3"/>
      </w:pPr>
      <w:r w:rsidRPr="001B5FB3">
        <w:t>2.3.1 Face and scene-selective regions</w:t>
      </w:r>
    </w:p>
    <w:p w14:paraId="1D1E8169" w14:textId="77777777" w:rsidR="00AB221C" w:rsidRPr="001B5FB3" w:rsidRDefault="00AB221C" w:rsidP="00AB221C">
      <w:r w:rsidRPr="001B5FB3">
        <w:t xml:space="preserve">We functionally defined group-level regions of interest (ROIs) for the core face-selective </w:t>
      </w:r>
      <w:r w:rsidRPr="001B5FB3">
        <w:rPr>
          <w:rFonts w:cstheme="minorHAnsi"/>
        </w:rPr>
        <w:t>(</w:t>
      </w:r>
      <w:r w:rsidRPr="001B5FB3">
        <w:t>Occipital Face Area [OFA], Fusiform Face Area [FFA], Superior Temporal Sulcus [STS]) and scene-selective regions (Occipital Place Area [OPA], Parahippocampal Place Area [PPA], Retrosplenial Complex [RSC]). Supplementary Figure 1 shows the locations of the face- and scene-selective ROIs in each dataset. A summary of the location and size of each ROI is provided in Supplementary Table 2.</w:t>
      </w:r>
    </w:p>
    <w:p w14:paraId="58752698" w14:textId="18A5DAF2" w:rsidR="00AB221C" w:rsidRPr="001B5FB3" w:rsidRDefault="00C57318" w:rsidP="00AB221C">
      <w:r w:rsidRPr="001B5FB3">
        <w:t>We analysed t</w:t>
      </w:r>
      <w:r w:rsidR="00AB221C" w:rsidRPr="001B5FB3">
        <w:t>he Game of Thrones and Study</w:t>
      </w:r>
      <w:r w:rsidR="00524805" w:rsidRPr="001B5FB3">
        <w:t>F</w:t>
      </w:r>
      <w:r w:rsidR="00AB221C" w:rsidRPr="001B5FB3">
        <w:t xml:space="preserve">orrest data </w:t>
      </w:r>
      <w:r w:rsidRPr="001B5FB3">
        <w:t>using</w:t>
      </w:r>
      <w:r w:rsidR="00AB221C" w:rsidRPr="001B5FB3">
        <w:t xml:space="preserve"> FEAT. Boxcar regressors for each condition (Game of Thrones: faces, scenes, and scrambled</w:t>
      </w:r>
      <w:r w:rsidR="003E6A3B" w:rsidRPr="001B5FB3">
        <w:t xml:space="preserve"> faces</w:t>
      </w:r>
      <w:r w:rsidR="00AB221C" w:rsidRPr="001B5FB3">
        <w:t xml:space="preserve">; StudyForrest: bodies, faces, houses, objects, scenes, and scrambled) </w:t>
      </w:r>
      <w:r w:rsidRPr="001B5FB3">
        <w:t>were</w:t>
      </w:r>
      <w:r w:rsidR="00AB221C" w:rsidRPr="001B5FB3">
        <w:t xml:space="preserve"> convolved with a single-gamma hemodynamic response function. These </w:t>
      </w:r>
      <w:r w:rsidR="008C1EC3" w:rsidRPr="001B5FB3">
        <w:t xml:space="preserve">regressors </w:t>
      </w:r>
      <w:r w:rsidRPr="001B5FB3">
        <w:t xml:space="preserve">were entered a first-level GLM analysis </w:t>
      </w:r>
      <w:r w:rsidRPr="001B5FB3">
        <w:fldChar w:fldCharType="begin" w:fldLock="1"/>
      </w:r>
      <w:r w:rsidR="00CB6E03" w:rsidRPr="001B5FB3">
        <w:instrText xml:space="preserve"> ADDIN ZOTERO_ITEM CSL_CITATION {"citationID":"raobxAlS","properties":{"formattedCitation":"(Woolrich et al., 2001)","plainCitation":"(Woolrich et al., 2001)","noteIndex":0},"citationItems":[{"id":4964,"uris":["http://www.mendeley.com/documents/?uuid=dc006c18-f5d2-44e4-9e3d-9604b6b39ddd","http://zotero.org/users/993232/items/PGKVGKNW"],"itemData":{"id":4964,"type":"article-journal","abstract":"In functional magnetic resonance imaging statistical analysis there are problems with accounting for temporal autocorrelations when assessing change within voxels. Techniques to date have utilized temporal filtering strategies to either shape these autocorrelations or remove them. Shaping, or \"coloring,\" attempts to negate the effects of not accurately knowing the intrinsic autocorrelations by imposing known autocorrelation via temporal filtering. Removing the autocorrelation, or \"prewhitening,\" gives the best linear unbiased estimator, assuming that the autocorrelation is accurately known. For single-event designs, the efficiency of the estimator is considerably higher for prewhitening compared with coloring. However, it has been suggested that sufficiently accurate estimates of the autocorrelation are currently not available to give prewhitening acceptable bias. To overcome this, we consider different ways to estimate the autocorrelation for use in prewhitening. After highpass filtering is performed, a Tukey taper (set to smooth the spectral density more than would normally be used in spectral density estimation) performs best. Importantly, estimation is further improved by using nonlinear spatial filtering to smooth the estimated autocorrelation, but only within tissue type. Using this approach when prewhitening reduced bias to close to zero at probability levels as low as 1 × 10-5. © 2001 Academic Press.","container-title":"NeuroImage","DOI":"10.1006/nimg.2001.0931","ISSN":"10538119","issue":"6","page":"1370-1386","PMID":"11707093","title":"Temporal Autocorrelation in Univariate Linear Modeling of FMRI Data","volume":"14","author":[{"family":"Woolrich","given":"Mark W."},{"family":"Ripley","given":"Brian D."},{"family":"Brady","given":"Michael"},{"family":"Smith","given":"Stephen M."}],"issued":{"date-parts":[["2001",12]]}}}],"schema":"https://github.com/citation-style-language/schema/raw/master/csl-citation.json"} </w:instrText>
      </w:r>
      <w:r w:rsidRPr="001B5FB3">
        <w:fldChar w:fldCharType="separate"/>
      </w:r>
      <w:r w:rsidR="00B57172" w:rsidRPr="001B5FB3">
        <w:rPr>
          <w:rFonts w:ascii="Calibri" w:hAnsi="Calibri" w:cs="Calibri"/>
        </w:rPr>
        <w:t>(Woolrich et al., 2001)</w:t>
      </w:r>
      <w:r w:rsidRPr="001B5FB3">
        <w:fldChar w:fldCharType="end"/>
      </w:r>
      <w:r w:rsidRPr="001B5FB3">
        <w:t xml:space="preserve"> alongside </w:t>
      </w:r>
      <w:r w:rsidR="00AB221C" w:rsidRPr="001B5FB3">
        <w:t>their temporal derivatives and six head motion confound regressors</w:t>
      </w:r>
      <w:r w:rsidRPr="001B5FB3">
        <w:t>.</w:t>
      </w:r>
      <w:r w:rsidR="00AB221C" w:rsidRPr="001B5FB3">
        <w:t xml:space="preserve"> Face-selective contrasts were defined as “faces &gt; (scenes + scrambled</w:t>
      </w:r>
      <w:r w:rsidR="003E6A3B" w:rsidRPr="001B5FB3">
        <w:t xml:space="preserve"> faces</w:t>
      </w:r>
      <w:r w:rsidR="00AB221C" w:rsidRPr="001B5FB3">
        <w:t xml:space="preserve">)” </w:t>
      </w:r>
      <w:r w:rsidR="00524805" w:rsidRPr="001B5FB3">
        <w:t xml:space="preserve">for Game of Thrones </w:t>
      </w:r>
      <w:r w:rsidR="00AB221C" w:rsidRPr="001B5FB3">
        <w:t xml:space="preserve">and “faces &gt; (scenes + houses)” </w:t>
      </w:r>
      <w:r w:rsidR="00524805" w:rsidRPr="001B5FB3">
        <w:t>for</w:t>
      </w:r>
      <w:r w:rsidR="00AB221C" w:rsidRPr="001B5FB3">
        <w:t xml:space="preserve"> StudyForrest. Conversely, scene-selective contrasts were defined as “scenes &gt; (faces + scrambled</w:t>
      </w:r>
      <w:r w:rsidR="003E6A3B" w:rsidRPr="001B5FB3">
        <w:t xml:space="preserve"> faces</w:t>
      </w:r>
      <w:r w:rsidR="00AB221C" w:rsidRPr="001B5FB3">
        <w:t xml:space="preserve">)” </w:t>
      </w:r>
      <w:r w:rsidR="00524805" w:rsidRPr="001B5FB3">
        <w:t xml:space="preserve">for the Game of Thrones </w:t>
      </w:r>
      <w:r w:rsidR="00AB221C" w:rsidRPr="001B5FB3">
        <w:t xml:space="preserve">and “(scenes + houses) &gt; faces” </w:t>
      </w:r>
      <w:r w:rsidR="00524805" w:rsidRPr="001B5FB3">
        <w:t>for</w:t>
      </w:r>
      <w:r w:rsidR="00AB221C" w:rsidRPr="001B5FB3">
        <w:t xml:space="preserve"> StudyForrest. </w:t>
      </w:r>
      <w:r w:rsidR="008C1EC3" w:rsidRPr="001B5FB3">
        <w:t>For</w:t>
      </w:r>
      <w:r w:rsidR="00AB221C" w:rsidRPr="001B5FB3">
        <w:t xml:space="preserve"> the StudyForrest dataset</w:t>
      </w:r>
      <w:r w:rsidRPr="001B5FB3">
        <w:t xml:space="preserve"> only</w:t>
      </w:r>
      <w:r w:rsidR="00AB221C" w:rsidRPr="001B5FB3">
        <w:t xml:space="preserve">, </w:t>
      </w:r>
      <w:r w:rsidR="00AB221C" w:rsidRPr="001B5FB3">
        <w:lastRenderedPageBreak/>
        <w:t xml:space="preserve">first-level parameter estimates were </w:t>
      </w:r>
      <w:r w:rsidRPr="001B5FB3">
        <w:t>averaged</w:t>
      </w:r>
      <w:r w:rsidR="00AB221C" w:rsidRPr="001B5FB3">
        <w:t xml:space="preserve"> over scan runs </w:t>
      </w:r>
      <w:r w:rsidRPr="001B5FB3">
        <w:t>by</w:t>
      </w:r>
      <w:r w:rsidR="00AB221C" w:rsidRPr="001B5FB3">
        <w:t xml:space="preserve"> higher-level fixed effects analys</w:t>
      </w:r>
      <w:r w:rsidRPr="001B5FB3">
        <w:t>e</w:t>
      </w:r>
      <w:r w:rsidR="00AB221C" w:rsidRPr="001B5FB3">
        <w:t xml:space="preserve">s </w:t>
      </w:r>
      <w:r w:rsidR="00AB221C" w:rsidRPr="001B5FB3">
        <w:fldChar w:fldCharType="begin" w:fldLock="1"/>
      </w:r>
      <w:r w:rsidR="00CB6E03" w:rsidRPr="001B5FB3">
        <w:instrText xml:space="preserve"> ADDIN ZOTERO_ITEM CSL_CITATION {"citationID":"saKm0HuB","properties":{"formattedCitation":"(Woolrich et al., 2004)","plainCitation":"(Woolrich et al., 2004)","noteIndex":0},"citationItems":[{"id":4970,"uris":["http://www.mendeley.com/documents/?uuid=377a06d0-ec5c-4eb2-890f-3446cc510d02","http://zotero.org/users/993232/items/7JAKHL3K"],"itemData":{"id":4970,"type":"article-journal","abstract":"Functional magnetic resonance imaging studies often involve the acquisition of data from multiple sessions and/or multiple subjects. A hierarchical approach can be taken to modelling such data with a general linear model (GLM) at each level of the hierarchy introducing different random effects variance components. Inferring on these models is nontrivial with frequentist solutions being unavailable. A solution is to use a Bayesian framework. One important ingredient in this is the choice of prior on the variance components and top-level regression parameters. Due to the typically small numbers of sessions or subjects in neuroimaging, the choice of prior is critical. To alleviate this problem, we introduce to neuroimage modelling the approach of reference priors, which drives the choice of prior such that it is noninformative in an information-theoretic sense. We propose two inference techniques at the top level for multilevel hierarchies (a fast approach and a slower more accurate approach). We also demonstrate that we can infer on the top level of multilevel hierarchies by inferring on the levels of the hierarchy separately and passing summary statistics of a noncentral multivariate t distribution between them. © 2004 Elsevier Inc. All rights reserved.","container-title":"NeuroImage","DOI":"10.1016/j.neuroimage.2003.12.023","ISSN":"10538119","issue":"4","page":"1732-1747","PMID":"15050594","title":"Multilevel linear modelling for FMRI group analysis using Bayesian inference","volume":"21","author":[{"family":"Woolrich","given":"Mark W."},{"family":"Behrens","given":"Timothy E.J."},{"family":"Beckmann","given":"Christian F."},{"family":"Jenkinson","given":"Mark"},{"family":"Smith","given":"Stephen M."}],"issued":{"date-parts":[["2004"]]}}}],"schema":"https://github.com/citation-style-language/schema/raw/master/csl-citation.json"} </w:instrText>
      </w:r>
      <w:r w:rsidR="00AB221C" w:rsidRPr="001B5FB3">
        <w:fldChar w:fldCharType="separate"/>
      </w:r>
      <w:r w:rsidR="00B57172" w:rsidRPr="001B5FB3">
        <w:rPr>
          <w:rFonts w:ascii="Calibri" w:hAnsi="Calibri" w:cs="Calibri"/>
        </w:rPr>
        <w:t>(Woolrich et al., 2004)</w:t>
      </w:r>
      <w:r w:rsidR="00AB221C" w:rsidRPr="001B5FB3">
        <w:fldChar w:fldCharType="end"/>
      </w:r>
      <w:r w:rsidR="00AB221C" w:rsidRPr="001B5FB3">
        <w:t xml:space="preserve">. Individual estimates were then </w:t>
      </w:r>
      <w:r w:rsidRPr="001B5FB3">
        <w:t>combined over subjects by a higher-level</w:t>
      </w:r>
      <w:r w:rsidR="00AB221C" w:rsidRPr="001B5FB3">
        <w:t xml:space="preserve"> mixed-effects analysis </w:t>
      </w:r>
      <w:r w:rsidRPr="001B5FB3">
        <w:t>using</w:t>
      </w:r>
      <w:r w:rsidR="00AB221C" w:rsidRPr="001B5FB3">
        <w:t xml:space="preserve"> FLAME. ROIs </w:t>
      </w:r>
      <w:r w:rsidRPr="001B5FB3">
        <w:t xml:space="preserve">were defined </w:t>
      </w:r>
      <w:r w:rsidR="00AB221C" w:rsidRPr="001B5FB3">
        <w:t xml:space="preserve">using </w:t>
      </w:r>
      <w:r w:rsidRPr="001B5FB3">
        <w:t xml:space="preserve">a custom clustering algorithm applied to </w:t>
      </w:r>
      <w:r w:rsidR="00AB221C" w:rsidRPr="001B5FB3">
        <w:t xml:space="preserve">the face- and scene-selective statistical maps. </w:t>
      </w:r>
      <w:r w:rsidR="008C1EC3" w:rsidRPr="001B5FB3">
        <w:t>P</w:t>
      </w:r>
      <w:r w:rsidR="00AB221C" w:rsidRPr="001B5FB3">
        <w:t>eak voxels within each of the target regions</w:t>
      </w:r>
      <w:r w:rsidRPr="001B5FB3">
        <w:t xml:space="preserve"> were defined as seeds</w:t>
      </w:r>
      <w:r w:rsidR="00AB221C" w:rsidRPr="001B5FB3">
        <w:t xml:space="preserve">, and the algorithm </w:t>
      </w:r>
      <w:r w:rsidRPr="001B5FB3">
        <w:t>iteratively adjusted the statistical threshold to derive</w:t>
      </w:r>
      <w:r w:rsidR="00AB221C" w:rsidRPr="001B5FB3">
        <w:t xml:space="preserve"> clusters of 250 spatially contiguous voxels (2000 mm</w:t>
      </w:r>
      <w:r w:rsidR="00AB221C" w:rsidRPr="001B5FB3">
        <w:rPr>
          <w:vertAlign w:val="superscript"/>
        </w:rPr>
        <w:t>3</w:t>
      </w:r>
      <w:r w:rsidR="00AB221C" w:rsidRPr="001B5FB3">
        <w:t xml:space="preserve">) around </w:t>
      </w:r>
      <w:r w:rsidRPr="001B5FB3">
        <w:t>the seeds. A</w:t>
      </w:r>
      <w:r w:rsidR="00AB221C" w:rsidRPr="001B5FB3">
        <w:t xml:space="preserve">ctual </w:t>
      </w:r>
      <w:r w:rsidRPr="001B5FB3">
        <w:t xml:space="preserve">cluster </w:t>
      </w:r>
      <w:r w:rsidR="00AB221C" w:rsidRPr="001B5FB3">
        <w:t xml:space="preserve">sizes varied slightly as an optimal solution was not always </w:t>
      </w:r>
      <w:r w:rsidRPr="001B5FB3">
        <w:t>possible</w:t>
      </w:r>
      <w:r w:rsidR="00AB221C" w:rsidRPr="001B5FB3">
        <w:t>. Finally, group level ROIs were transformed from the MNI volume to each participant’s functional volume.</w:t>
      </w:r>
    </w:p>
    <w:p w14:paraId="2156702F" w14:textId="495594DC" w:rsidR="00AB221C" w:rsidRPr="001B5FB3" w:rsidRDefault="00C57318" w:rsidP="00AB221C">
      <w:r w:rsidRPr="001B5FB3">
        <w:t>We analysed the</w:t>
      </w:r>
      <w:r w:rsidR="00AB221C" w:rsidRPr="001B5FB3">
        <w:t xml:space="preserve"> HCP task data</w:t>
      </w:r>
      <w:r w:rsidRPr="001B5FB3">
        <w:t xml:space="preserve"> using</w:t>
      </w:r>
      <w:r w:rsidR="00AB221C" w:rsidRPr="001B5FB3">
        <w:t xml:space="preserve"> scripts from the HCP analysis pipelines (</w:t>
      </w:r>
      <w:hyperlink r:id="rId11" w:history="1">
        <w:r w:rsidR="00AB221C" w:rsidRPr="001B5FB3">
          <w:rPr>
            <w:rStyle w:val="Hyperlink"/>
            <w:color w:val="auto"/>
          </w:rPr>
          <w:t>https://github.com/Washington-University/HCPpipelines</w:t>
        </w:r>
      </w:hyperlink>
      <w:r w:rsidR="00AB221C" w:rsidRPr="001B5FB3">
        <w:t xml:space="preserve">; </w:t>
      </w:r>
      <w:r w:rsidR="00AB221C" w:rsidRPr="001B5FB3">
        <w:fldChar w:fldCharType="begin" w:fldLock="1"/>
      </w:r>
      <w:r w:rsidR="00CB6E03" w:rsidRPr="001B5FB3">
        <w:instrText xml:space="preserve"> ADDIN ZOTERO_ITEM CSL_CITATION {"citationID":"H60gyIBi","properties":{"formattedCitation":"(Glasser et al., 2013)","plainCitation":"(Glasser et al., 2013)","dontUpdate":true,"noteIndex":0},"citationItems":[{"id":5399,"uris":["http://www.mendeley.com/documents/?uuid=756ae88a-51f4-4120-9ccb-3e2012e89cc0","http://zotero.org/users/993232/items/3KTZAA4R"],"itemData":{"id":5399,"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 © 2013 Elsevier Inc.","container-title":"NeuroImage","DOI":"10.1016/j.neuroimage.2013.04.127","ISSN":"10538119","note":"arXiv: NIHMS150003\nISBN: 1053-8119","page":"105-124","PMID":"23668970","publisher":"Elsevier Inc.","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AB221C" w:rsidRPr="001B5FB3">
        <w:fldChar w:fldCharType="separate"/>
      </w:r>
      <w:r w:rsidR="00C91F71" w:rsidRPr="001B5FB3">
        <w:rPr>
          <w:rFonts w:ascii="Calibri" w:hAnsi="Calibri" w:cs="Calibri"/>
        </w:rPr>
        <w:t>Glasser et al., 2013</w:t>
      </w:r>
      <w:r w:rsidR="00AB221C" w:rsidRPr="001B5FB3">
        <w:fldChar w:fldCharType="end"/>
      </w:r>
      <w:r w:rsidR="00AB221C" w:rsidRPr="001B5FB3">
        <w:t xml:space="preserve">), which internally </w:t>
      </w:r>
      <w:r w:rsidR="00A108AE" w:rsidRPr="001B5FB3">
        <w:t>use</w:t>
      </w:r>
      <w:r w:rsidR="00AB221C" w:rsidRPr="001B5FB3">
        <w:t xml:space="preserve"> FEAT. </w:t>
      </w:r>
      <w:r w:rsidRPr="001B5FB3">
        <w:t>In the</w:t>
      </w:r>
      <w:r w:rsidR="00AB221C" w:rsidRPr="001B5FB3">
        <w:t xml:space="preserve"> working memory task</w:t>
      </w:r>
      <w:r w:rsidRPr="001B5FB3">
        <w:t xml:space="preserve">, participants perform a 0-back or 2-back recognition task on </w:t>
      </w:r>
      <w:r w:rsidR="00AB221C" w:rsidRPr="001B5FB3">
        <w:t xml:space="preserve">images from different visual object categories. </w:t>
      </w:r>
      <w:r w:rsidRPr="001B5FB3">
        <w:t>C</w:t>
      </w:r>
      <w:r w:rsidR="00AB221C" w:rsidRPr="001B5FB3">
        <w:t xml:space="preserve">ategory selective regions </w:t>
      </w:r>
      <w:r w:rsidRPr="001B5FB3">
        <w:t xml:space="preserve">can be localised from these data </w:t>
      </w:r>
      <w:r w:rsidR="00AB221C" w:rsidRPr="001B5FB3">
        <w:t>by</w:t>
      </w:r>
      <w:r w:rsidRPr="001B5FB3">
        <w:t xml:space="preserve"> contrasting the object categories while</w:t>
      </w:r>
      <w:r w:rsidR="00AB221C" w:rsidRPr="001B5FB3">
        <w:t xml:space="preserve"> collapsing over the recognition task</w:t>
      </w:r>
      <w:r w:rsidRPr="001B5FB3">
        <w:t>s</w:t>
      </w:r>
      <w:r w:rsidR="00AB221C" w:rsidRPr="001B5FB3">
        <w:t xml:space="preserve"> </w:t>
      </w:r>
      <w:r w:rsidR="00C05D38" w:rsidRPr="001B5FB3">
        <w:fldChar w:fldCharType="begin"/>
      </w:r>
      <w:r w:rsidR="00CB6E03" w:rsidRPr="001B5FB3">
        <w:instrText xml:space="preserve"> ADDIN ZOTERO_ITEM CSL_CITATION {"citationID":"qPYqSNZo","properties":{"formattedCitation":"(Barch et al., 2013)","plainCitation":"(Barch et al., 2013)","noteIndex":0},"citationItems":[{"id":7064,"uris":["http://zotero.org/users/993232/items/48F9JFCA"],"itemData":{"id":7064,"type":"article-journal","abstract":"The primary goal of the Human Connectome Project (HCP) is to delineate the typical patterns of structural and functional connectivity in the healthy adult human brain. However, we know that there are important individual differences in such patterns of connectivity, with evidence that this variability is associated with alterations in important cognitive and behavioral variables that affect real world function. The HCP data will be a critical stepping-off point for future studies that will examine how variation in human structural and functional connectivity play a role in adult and pediatric neurological and psychiatric disorders that account for a huge amount of public health resources. Thus, the HCP is collecting behavioral measures of a range of motor, sensory, cognitive and emotional processes that will delineate a core set of functions relevant to understanding the relationship between brain connectivity and human behavior. In addition, the HCP is using task-fMRI (tfMRI) to help delineate the relationships between individual differences in the neurobiological substrates of mental processing and both functional and structural connectivity, as well as to help characterize and validate the connectivity analyses to be conducted on the structural and functional connectivity data. This paper describes the logic and rationale behind the development of the behavioral, individual difference, and tfMRI batteries and provides preliminary data on the patterns of activation associated with each of the fMRI tasks, at both group and individual levels.","collection-title":"Mapping the Connectome","container-title":"NeuroImage","DOI":"10.1016/j.neuroimage.2013.05.033","ISSN":"1053-8119","journalAbbreviation":"NeuroImage","page":"169-189","source":"ScienceDirect","title":"Function in the human connectome: Task-fMRI and individual differences in behavior","title-short":"Function in the human connectome","volume":"80","author":[{"family":"Barch","given":"Deanna M."},{"family":"Burgess","given":"Gregory C."},{"family":"Harms","given":"Michael P."},{"family":"Petersen","given":"Steven E."},{"family":"Schlaggar","given":"Bradley L."},{"family":"Corbetta","given":"Maurizio"},{"family":"Glasser","given":"Matthew F."},{"family":"Curtiss","given":"Sandra"},{"family":"Dixit","given":"Sachin"},{"family":"Feldt","given":"Cindy"},{"family":"Nolan","given":"Dan"},{"family":"Bryant","given":"Edward"},{"family":"Hartley","given":"Tucker"},{"family":"Footer","given":"Owen"},{"family":"Bjork","given":"James M."},{"family":"Poldrack","given":"Russ"},{"family":"Smith","given":"Steve"},{"family":"Johansen-Berg","given":"Heidi"},{"family":"Snyder","given":"Abraham Z."},{"family":"Van Essen","given":"David C."}],"issued":{"date-parts":[["2013",10,15]]}}}],"schema":"https://github.com/citation-style-language/schema/raw/master/csl-citation.json"} </w:instrText>
      </w:r>
      <w:r w:rsidR="00C05D38" w:rsidRPr="001B5FB3">
        <w:fldChar w:fldCharType="separate"/>
      </w:r>
      <w:r w:rsidR="00B57172" w:rsidRPr="001B5FB3">
        <w:rPr>
          <w:rFonts w:ascii="Calibri" w:hAnsi="Calibri" w:cs="Calibri"/>
        </w:rPr>
        <w:t>(Barch et al., 2013)</w:t>
      </w:r>
      <w:r w:rsidR="00C05D38" w:rsidRPr="001B5FB3">
        <w:fldChar w:fldCharType="end"/>
      </w:r>
      <w:r w:rsidR="00AB221C" w:rsidRPr="001B5FB3">
        <w:t xml:space="preserve">. Eight boxcar regressors for each condition (bodies, faces, scenes, and tools in each task) </w:t>
      </w:r>
      <w:r w:rsidRPr="001B5FB3">
        <w:t>were</w:t>
      </w:r>
      <w:r w:rsidR="00AB221C" w:rsidRPr="001B5FB3">
        <w:t xml:space="preserve"> convolved with a double-gamma hemodynamic response function. These </w:t>
      </w:r>
      <w:r w:rsidR="008C1EC3" w:rsidRPr="001B5FB3">
        <w:t xml:space="preserve">regressors </w:t>
      </w:r>
      <w:r w:rsidR="00AB221C" w:rsidRPr="001B5FB3">
        <w:t xml:space="preserve">were entered into a first-level GLM analysis alongside their temporal derivatives plus twelve confound regressors comprising head motion parameters and their temporal derivatives. Face-selective responses were localised by the contrast of “faces &gt; scenes”, and scene-selective responses by the reverse contrast. Parameter estimates were </w:t>
      </w:r>
      <w:r w:rsidRPr="001B5FB3">
        <w:t>averaged</w:t>
      </w:r>
      <w:r w:rsidR="00AB221C" w:rsidRPr="001B5FB3">
        <w:t xml:space="preserve"> over scan runs within each participant by higher-level fixed-effects analys</w:t>
      </w:r>
      <w:r w:rsidR="008C1EC3" w:rsidRPr="001B5FB3">
        <w:t>e</w:t>
      </w:r>
      <w:r w:rsidR="00AB221C" w:rsidRPr="001B5FB3">
        <w:t xml:space="preserve">s, and then further over participants by a higher-level mixed-effects analysis using FLAME. </w:t>
      </w:r>
      <w:r w:rsidRPr="001B5FB3">
        <w:t>ROIs were defined on the cortical surface using</w:t>
      </w:r>
      <w:r w:rsidR="00AB221C" w:rsidRPr="001B5FB3">
        <w:t xml:space="preserve"> a</w:t>
      </w:r>
      <w:r w:rsidRPr="001B5FB3">
        <w:t xml:space="preserve"> custom</w:t>
      </w:r>
      <w:r w:rsidR="00AB221C" w:rsidRPr="001B5FB3">
        <w:t xml:space="preserve"> clustering </w:t>
      </w:r>
      <w:r w:rsidR="00AB221C" w:rsidRPr="001B5FB3">
        <w:lastRenderedPageBreak/>
        <w:t xml:space="preserve">algorithm to </w:t>
      </w:r>
      <w:r w:rsidRPr="001B5FB3">
        <w:t>derive</w:t>
      </w:r>
      <w:r w:rsidR="00AB221C" w:rsidRPr="001B5FB3">
        <w:t xml:space="preserve"> 500 mm</w:t>
      </w:r>
      <w:r w:rsidR="00AB221C" w:rsidRPr="001B5FB3">
        <w:rPr>
          <w:vertAlign w:val="superscript"/>
        </w:rPr>
        <w:t>2</w:t>
      </w:r>
      <w:r w:rsidR="00AB221C" w:rsidRPr="001B5FB3">
        <w:t xml:space="preserve"> clusters of spatially contiguous vertices</w:t>
      </w:r>
      <w:r w:rsidRPr="001B5FB3">
        <w:t xml:space="preserve"> </w:t>
      </w:r>
      <w:r w:rsidR="00AB221C" w:rsidRPr="001B5FB3">
        <w:t xml:space="preserve">around the peak vertices </w:t>
      </w:r>
      <w:r w:rsidRPr="001B5FB3">
        <w:t>for</w:t>
      </w:r>
      <w:r w:rsidR="00AB221C" w:rsidRPr="001B5FB3">
        <w:t xml:space="preserve"> each face</w:t>
      </w:r>
      <w:r w:rsidRPr="001B5FB3">
        <w:t xml:space="preserve"> and scene</w:t>
      </w:r>
      <w:r w:rsidR="00AB221C" w:rsidRPr="001B5FB3">
        <w:t xml:space="preserve"> region.</w:t>
      </w:r>
    </w:p>
    <w:p w14:paraId="1362CF39" w14:textId="77777777" w:rsidR="00E75792" w:rsidRPr="001B5FB3" w:rsidRDefault="00E75792" w:rsidP="00AB221C"/>
    <w:p w14:paraId="60FF04A1" w14:textId="1CDD3AD7" w:rsidR="00E75792" w:rsidRPr="001B5FB3" w:rsidRDefault="00E75792" w:rsidP="00E75792">
      <w:pPr>
        <w:pStyle w:val="Heading3"/>
      </w:pPr>
      <w:r w:rsidRPr="001B5FB3">
        <w:t>2.3.2 Cortical parcellation</w:t>
      </w:r>
    </w:p>
    <w:p w14:paraId="3C40E49A" w14:textId="4EC81751" w:rsidR="00E75792" w:rsidRPr="001B5FB3" w:rsidRDefault="00E75792" w:rsidP="00E75792">
      <w:r w:rsidRPr="001B5FB3">
        <w:t xml:space="preserve">We also obtained a whole-brain parcellation from the Schaefer atlas, which divides the cortex into a series of </w:t>
      </w:r>
      <w:r w:rsidR="00712310" w:rsidRPr="001B5FB3">
        <w:t>functionally distinct parcels based on</w:t>
      </w:r>
      <w:r w:rsidRPr="001B5FB3">
        <w:t xml:space="preserve"> resting-state functional connectivity </w:t>
      </w:r>
      <w:r w:rsidRPr="001B5FB3">
        <w:fldChar w:fldCharType="begin"/>
      </w:r>
      <w:r w:rsidRPr="001B5FB3">
        <w:instrText xml:space="preserve"> ADDIN ZOTERO_ITEM CSL_CITATION {"citationID":"Lerl6sKe","properties":{"formattedCitation":"(Schaefer et al., 2018)","plainCitation":"(Schaefer et al., 2018)","noteIndex":0},"citationItems":[{"id":5404,"uris":["http://zotero.org/users/993232/items/JDNBYFHV"],"itemData":{"id":5404,"type":"article-journal","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container-title":"Cerebral Cortex","DOI":"10.1093/cercor/bhx179","ISSN":"1047-3211","issue":"9","page":"3095-3114","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1B5FB3">
        <w:fldChar w:fldCharType="separate"/>
      </w:r>
      <w:r w:rsidRPr="001B5FB3">
        <w:rPr>
          <w:rFonts w:ascii="Calibri" w:hAnsi="Calibri" w:cs="Calibri"/>
        </w:rPr>
        <w:t>(Schaefer et al., 2018)</w:t>
      </w:r>
      <w:r w:rsidRPr="001B5FB3">
        <w:fldChar w:fldCharType="end"/>
      </w:r>
      <w:r w:rsidRPr="001B5FB3">
        <w:t>. We used the 200-area version of this parcellation (100 parcels in each hemisphere) as this has previously been shown t</w:t>
      </w:r>
      <w:r w:rsidR="00295095" w:rsidRPr="001B5FB3">
        <w:t>o maximise functional differences between parcels</w:t>
      </w:r>
      <w:r w:rsidRPr="001B5FB3">
        <w:t xml:space="preserve"> </w:t>
      </w:r>
      <w:r w:rsidR="00295095" w:rsidRPr="001B5FB3">
        <w:fldChar w:fldCharType="begin"/>
      </w:r>
      <w:r w:rsidR="00295095" w:rsidRPr="001B5FB3">
        <w:instrText xml:space="preserve"> ADDIN ZOTERO_ITEM CSL_CITATION {"citationID":"Ada2ky2y","properties":{"formattedCitation":"(Zhi et al., 2022)","plainCitation":"(Zhi et al., 2022)","noteIndex":0},"citationItems":[{"id":5326,"uris":["http://zotero.org/users/993232/items/BGT4V3GC"],"itemData":{"id":5326,"type":"article-journal","container-title":"Human Brain Mapping","DOI":"10.1002/hbm.25878","ISSN":"1065-9471","issue":"October 2021","page":"1-15","title":"Evaluating brain parcellations using the distance‐controlled boundary coefficient","author":[{"family":"Zhi","given":"Da"},{"family":"King","given":"Maedbh"},{"family":"Hernandez‐Castillo","given":"Carlos R."},{"family":"Diedrichsen","given":"Jörn"}],"issued":{"date-parts":[["2022",4,22]]}}}],"schema":"https://github.com/citation-style-language/schema/raw/master/csl-citation.json"} </w:instrText>
      </w:r>
      <w:r w:rsidR="00295095" w:rsidRPr="001B5FB3">
        <w:fldChar w:fldCharType="separate"/>
      </w:r>
      <w:r w:rsidR="00295095" w:rsidRPr="001B5FB3">
        <w:rPr>
          <w:rFonts w:ascii="Calibri" w:hAnsi="Calibri" w:cs="Calibri"/>
        </w:rPr>
        <w:t>(Zhi et al., 2022)</w:t>
      </w:r>
      <w:r w:rsidR="00295095" w:rsidRPr="001B5FB3">
        <w:fldChar w:fldCharType="end"/>
      </w:r>
      <w:r w:rsidR="00295095" w:rsidRPr="001B5FB3">
        <w:t xml:space="preserve">. For the Game of Thrones and StudyForrest datasets, cortical surfaces for each subject were reconstructed from their anatomical scans using Freesurfer </w:t>
      </w:r>
      <w:r w:rsidR="00295095" w:rsidRPr="001B5FB3">
        <w:fldChar w:fldCharType="begin"/>
      </w:r>
      <w:r w:rsidR="00295095" w:rsidRPr="001B5FB3">
        <w:instrText xml:space="preserve"> ADDIN ZOTERO_ITEM CSL_CITATION {"citationID":"5NNVC1AG","properties":{"formattedCitation":"(Dale et al., 1999)","plainCitation":"(Dale et al., 1999)","noteIndex":0},"citationItems":[{"id":4980,"uris":["http://zotero.org/users/993232/items/8WRR2LIN"],"itemData":{"id":4980,"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page":"179-194","title":"Cortical Surface-Based Analysis I. Segmentation and Surface Reconstruction","volume":"9","author":[{"family":"Dale","given":"Anders M."},{"family":"Fischl","given":"Bruce"},{"family":"Sereno","given":"Martin I."}],"issued":{"date-parts":[["1999",2]]}}}],"schema":"https://github.com/citation-style-language/schema/raw/master/csl-citation.json"} </w:instrText>
      </w:r>
      <w:r w:rsidR="00295095" w:rsidRPr="001B5FB3">
        <w:fldChar w:fldCharType="separate"/>
      </w:r>
      <w:r w:rsidR="00295095" w:rsidRPr="001B5FB3">
        <w:rPr>
          <w:rFonts w:ascii="Calibri" w:hAnsi="Calibri" w:cs="Calibri"/>
        </w:rPr>
        <w:t>(Dale et al., 1999)</w:t>
      </w:r>
      <w:r w:rsidR="00295095" w:rsidRPr="001B5FB3">
        <w:fldChar w:fldCharType="end"/>
      </w:r>
      <w:r w:rsidR="00295095" w:rsidRPr="001B5FB3">
        <w:t xml:space="preserve">. The parcellation was transformed from the </w:t>
      </w:r>
      <w:r w:rsidR="00295095" w:rsidRPr="001B5FB3">
        <w:rPr>
          <w:i/>
          <w:iCs/>
        </w:rPr>
        <w:t>fsaverage</w:t>
      </w:r>
      <w:r w:rsidR="00295095" w:rsidRPr="001B5FB3">
        <w:t xml:space="preserve"> surface to </w:t>
      </w:r>
      <w:r w:rsidR="00712310" w:rsidRPr="001B5FB3">
        <w:t>each</w:t>
      </w:r>
      <w:r w:rsidR="00295095" w:rsidRPr="001B5FB3">
        <w:t xml:space="preserve"> subject</w:t>
      </w:r>
      <w:r w:rsidR="001B5FB3">
        <w:t>’</w:t>
      </w:r>
      <w:r w:rsidR="00295095" w:rsidRPr="001B5FB3">
        <w:t>s native surface, and then further projected back into the</w:t>
      </w:r>
      <w:r w:rsidR="00712310" w:rsidRPr="001B5FB3">
        <w:t>ir</w:t>
      </w:r>
      <w:r w:rsidR="00295095" w:rsidRPr="001B5FB3">
        <w:t xml:space="preserve"> functional volume</w:t>
      </w:r>
      <w:r w:rsidR="00712310" w:rsidRPr="001B5FB3">
        <w:t>s</w:t>
      </w:r>
      <w:r w:rsidR="00295095" w:rsidRPr="001B5FB3">
        <w:t>. For the HCP datasets, we used the parcellation as provided on the fsLR32k surface.</w:t>
      </w:r>
    </w:p>
    <w:p w14:paraId="3BE14AA2" w14:textId="77777777" w:rsidR="00AB221C" w:rsidRPr="001B5FB3" w:rsidRDefault="00AB221C" w:rsidP="00A73AF9"/>
    <w:p w14:paraId="2AFB0F86" w14:textId="490CF1C5" w:rsidR="00250DA9" w:rsidRPr="001B5FB3" w:rsidRDefault="00B57172" w:rsidP="00250DA9">
      <w:pPr>
        <w:pStyle w:val="Heading2"/>
      </w:pPr>
      <w:r w:rsidRPr="001B5FB3">
        <w:t xml:space="preserve">2.4 </w:t>
      </w:r>
      <w:r w:rsidR="00A73AF9" w:rsidRPr="001B5FB3">
        <w:t>F</w:t>
      </w:r>
      <w:r w:rsidR="00250DA9" w:rsidRPr="001B5FB3">
        <w:t>unctional connectivity</w:t>
      </w:r>
      <w:r w:rsidR="00A73AF9" w:rsidRPr="001B5FB3">
        <w:t xml:space="preserve"> analyses</w:t>
      </w:r>
    </w:p>
    <w:p w14:paraId="27A4EAF0" w14:textId="75B3EBDF" w:rsidR="00A73AF9" w:rsidRPr="001B5FB3" w:rsidRDefault="00B57172" w:rsidP="00A73AF9">
      <w:pPr>
        <w:pStyle w:val="Heading3"/>
      </w:pPr>
      <w:r w:rsidRPr="001B5FB3">
        <w:t xml:space="preserve">2.4.1 </w:t>
      </w:r>
      <w:r w:rsidR="00402978" w:rsidRPr="001B5FB3">
        <w:t>Measuring s</w:t>
      </w:r>
      <w:r w:rsidR="00A73AF9" w:rsidRPr="001B5FB3">
        <w:t>plit-half connectivity</w:t>
      </w:r>
    </w:p>
    <w:p w14:paraId="5BF5073F" w14:textId="5A18FEF2" w:rsidR="00D7303F" w:rsidRPr="001B5FB3" w:rsidRDefault="004333E6" w:rsidP="00402978">
      <w:r w:rsidRPr="001B5FB3">
        <w:t xml:space="preserve">Connectivity analyses were performed in the native functional volumes for the Game of Thrones and StudyForrest datasets, and in the fsLR32k standard space for the HCP datasets. </w:t>
      </w:r>
      <w:r w:rsidR="00E43F70" w:rsidRPr="001B5FB3">
        <w:t>T</w:t>
      </w:r>
      <w:r w:rsidR="00402978" w:rsidRPr="001B5FB3">
        <w:t xml:space="preserve">he pre-processed and denoised functional timeseries </w:t>
      </w:r>
      <w:r w:rsidR="00524805" w:rsidRPr="001B5FB3">
        <w:t xml:space="preserve">from the movie-watching and resting-state scans </w:t>
      </w:r>
      <w:r w:rsidR="00402978" w:rsidRPr="001B5FB3">
        <w:t xml:space="preserve">were converted to units of percent signal change. The timeseries were then divided into two independent splits of each dataset. For the Game of Thrones dataset, </w:t>
      </w:r>
      <w:r w:rsidR="00C05D38" w:rsidRPr="001B5FB3">
        <w:t xml:space="preserve">which contains only a single scan run, </w:t>
      </w:r>
      <w:r w:rsidR="00402978" w:rsidRPr="001B5FB3">
        <w:t xml:space="preserve">timeseries were split between the first and second halves of </w:t>
      </w:r>
      <w:r w:rsidR="00402978" w:rsidRPr="001B5FB3">
        <w:lastRenderedPageBreak/>
        <w:t>the scan run. For the StudyForrest and HCP datasets, timeseries were concatenated over odd and even scan runs separately. Timeseries were then averaged over grayordinates within each of the face and scene regions</w:t>
      </w:r>
      <w:r w:rsidR="00D3419E" w:rsidRPr="001B5FB3">
        <w:t xml:space="preserve"> and</w:t>
      </w:r>
      <w:r w:rsidR="00402978" w:rsidRPr="001B5FB3">
        <w:t xml:space="preserve"> the</w:t>
      </w:r>
      <w:r w:rsidR="00295095" w:rsidRPr="001B5FB3">
        <w:t xml:space="preserve"> 200 Schaefer parcels</w:t>
      </w:r>
      <w:r w:rsidR="00402978" w:rsidRPr="001B5FB3">
        <w:t>. For each data split independently, functional connectivity was measured by correlating the averaged timeseries of each face and scene region with the average</w:t>
      </w:r>
      <w:r w:rsidR="00461FEE" w:rsidRPr="001B5FB3">
        <w:t>d</w:t>
      </w:r>
      <w:r w:rsidR="00402978" w:rsidRPr="001B5FB3">
        <w:t xml:space="preserve"> timeseries for each </w:t>
      </w:r>
      <w:r w:rsidR="00295095" w:rsidRPr="001B5FB3">
        <w:t>parcel</w:t>
      </w:r>
      <w:r w:rsidR="00402978" w:rsidRPr="001B5FB3">
        <w:t xml:space="preserve">. </w:t>
      </w:r>
      <w:r w:rsidR="00365D02" w:rsidRPr="001B5FB3">
        <w:t>This produce</w:t>
      </w:r>
      <w:r w:rsidR="00E43F70" w:rsidRPr="001B5FB3">
        <w:t>d</w:t>
      </w:r>
      <w:r w:rsidR="00365D02" w:rsidRPr="001B5FB3">
        <w:t xml:space="preserve"> a series of correlation/connectivity matrices for each</w:t>
      </w:r>
      <w:r w:rsidR="00904D51" w:rsidRPr="001B5FB3">
        <w:t xml:space="preserve"> subject and</w:t>
      </w:r>
      <w:r w:rsidR="00365D02" w:rsidRPr="001B5FB3">
        <w:t xml:space="preserve"> data split, with </w:t>
      </w:r>
      <w:r w:rsidR="00475CE6" w:rsidRPr="001B5FB3">
        <w:t xml:space="preserve">6 </w:t>
      </w:r>
      <w:r w:rsidR="00365D02" w:rsidRPr="001B5FB3">
        <w:t>face</w:t>
      </w:r>
      <w:r w:rsidR="00475CE6" w:rsidRPr="001B5FB3">
        <w:t xml:space="preserve"> or </w:t>
      </w:r>
      <w:r w:rsidR="00365D02" w:rsidRPr="001B5FB3">
        <w:t>scene regions</w:t>
      </w:r>
      <w:r w:rsidR="00475CE6" w:rsidRPr="001B5FB3">
        <w:t xml:space="preserve"> (across both hemispheres)</w:t>
      </w:r>
      <w:r w:rsidR="00365D02" w:rsidRPr="001B5FB3">
        <w:t xml:space="preserve"> represented </w:t>
      </w:r>
      <w:r w:rsidR="00475CE6" w:rsidRPr="001B5FB3">
        <w:t>in</w:t>
      </w:r>
      <w:r w:rsidR="00365D02" w:rsidRPr="001B5FB3">
        <w:t xml:space="preserve"> the rows and </w:t>
      </w:r>
      <w:r w:rsidR="00295095" w:rsidRPr="001B5FB3">
        <w:t>200 parcels</w:t>
      </w:r>
      <w:r w:rsidR="00365D02" w:rsidRPr="001B5FB3">
        <w:t xml:space="preserve"> </w:t>
      </w:r>
      <w:r w:rsidR="00475CE6" w:rsidRPr="001B5FB3">
        <w:t xml:space="preserve">(across both hemispheres) </w:t>
      </w:r>
      <w:r w:rsidR="00365D02" w:rsidRPr="001B5FB3">
        <w:t xml:space="preserve">represented </w:t>
      </w:r>
      <w:r w:rsidR="00475CE6" w:rsidRPr="001B5FB3">
        <w:t>in</w:t>
      </w:r>
      <w:r w:rsidR="00365D02" w:rsidRPr="001B5FB3">
        <w:t xml:space="preserve"> the columns. </w:t>
      </w:r>
      <w:r w:rsidR="00402978" w:rsidRPr="001B5FB3">
        <w:t xml:space="preserve">All correlations were converted to units of Fisher’s </w:t>
      </w:r>
      <w:r w:rsidR="00402978" w:rsidRPr="001B5FB3">
        <w:rPr>
          <w:i/>
          <w:iCs/>
        </w:rPr>
        <w:t>z</w:t>
      </w:r>
      <w:r w:rsidR="00402978" w:rsidRPr="001B5FB3">
        <w:t xml:space="preserve"> prior to further analysis.</w:t>
      </w:r>
    </w:p>
    <w:p w14:paraId="7C8C686E" w14:textId="77777777" w:rsidR="00EC716D" w:rsidRPr="001B5FB3" w:rsidRDefault="00EC716D" w:rsidP="00402978"/>
    <w:p w14:paraId="145BD762" w14:textId="29CE1980" w:rsidR="00D7303F" w:rsidRPr="001B5FB3" w:rsidRDefault="00B57172" w:rsidP="00D7303F">
      <w:pPr>
        <w:pStyle w:val="Heading3"/>
      </w:pPr>
      <w:r w:rsidRPr="001B5FB3">
        <w:t xml:space="preserve">2.4.2 </w:t>
      </w:r>
      <w:r w:rsidR="00D7303F" w:rsidRPr="001B5FB3">
        <w:t>Comparing fingerprints</w:t>
      </w:r>
      <w:r w:rsidR="006114C6" w:rsidRPr="001B5FB3">
        <w:t xml:space="preserve"> between subjects</w:t>
      </w:r>
    </w:p>
    <w:p w14:paraId="539E0319" w14:textId="1789C943" w:rsidR="006114C6" w:rsidRPr="001B5FB3" w:rsidRDefault="006114C6" w:rsidP="00365D02">
      <w:r w:rsidRPr="001B5FB3">
        <w:t xml:space="preserve">We tested the ability to individuate subjects using the split-half connectivity fingerprints of the face and scene networks. For each subject, their connectivity matrices (between the 6 face/scene regions and </w:t>
      </w:r>
      <w:r w:rsidR="00295095" w:rsidRPr="001B5FB3">
        <w:t>200 Schaefer parcels</w:t>
      </w:r>
      <w:r w:rsidRPr="001B5FB3">
        <w:t xml:space="preserve">) were correlated across the data splits both with their own matrix from the other data split (within-subject comparison) and with the matrices from each of the other subjects in the same dataset (between-subject comparisons). </w:t>
      </w:r>
    </w:p>
    <w:p w14:paraId="7AB6CF4C" w14:textId="24AD0753" w:rsidR="006114C6" w:rsidRPr="001B5FB3" w:rsidRDefault="006114C6" w:rsidP="00365D02">
      <w:r w:rsidRPr="001B5FB3">
        <w:t xml:space="preserve">We performed two analyses to individuate subjects. We first conducted a parametric analysis. For each subject, the between-subject correlations were averaged over the other subjects and data splits, such that each subject was allocated a within-subject correlation and an average between-subject correlation. We then </w:t>
      </w:r>
      <w:r w:rsidR="00A32386" w:rsidRPr="001B5FB3">
        <w:t>used</w:t>
      </w:r>
      <w:r w:rsidRPr="001B5FB3">
        <w:t xml:space="preserve"> paired-samples t-</w:t>
      </w:r>
      <w:r w:rsidR="005342A2" w:rsidRPr="001B5FB3">
        <w:t xml:space="preserve">tests </w:t>
      </w:r>
      <w:r w:rsidR="00A32386" w:rsidRPr="001B5FB3">
        <w:t xml:space="preserve">to </w:t>
      </w:r>
      <w:r w:rsidR="005342A2" w:rsidRPr="001B5FB3">
        <w:t>contrast</w:t>
      </w:r>
      <w:r w:rsidRPr="001B5FB3">
        <w:t xml:space="preserve"> the within-</w:t>
      </w:r>
      <w:r w:rsidR="001B5FB3">
        <w:t>subject</w:t>
      </w:r>
      <w:r w:rsidRPr="001B5FB3">
        <w:t xml:space="preserve"> versus average between-subject correlations across subjects.</w:t>
      </w:r>
    </w:p>
    <w:p w14:paraId="4725719D" w14:textId="1059BD13" w:rsidR="00AC17B1" w:rsidRPr="001B5FB3" w:rsidRDefault="006114C6" w:rsidP="00365D02">
      <w:r w:rsidRPr="001B5FB3">
        <w:t xml:space="preserve">Secondly, we performed classification analyses, </w:t>
      </w:r>
      <w:r w:rsidR="00AC17B1" w:rsidRPr="001B5FB3">
        <w:t>applying</w:t>
      </w:r>
      <w:r w:rsidRPr="001B5FB3">
        <w:t xml:space="preserve"> two alternative classification strategies. We conducted a pairwise classification analysis that compared each pair of </w:t>
      </w:r>
      <w:r w:rsidRPr="001B5FB3">
        <w:lastRenderedPageBreak/>
        <w:t xml:space="preserve">subjects in turn. For a given subject, we compared their within-subject correlation against their between-subject correlations with each of the other subjects in turn. For each comparison, the subject was considered correctly classified if their within-subject correlation was higher than the between-subject correlation. This produced a </w:t>
      </w:r>
      <w:r w:rsidR="00AC17B1" w:rsidRPr="001B5FB3">
        <w:t xml:space="preserve">total of </w:t>
      </w:r>
      <w:r w:rsidR="00A932BA" w:rsidRPr="001B5FB3">
        <w:t>2(</w:t>
      </w:r>
      <w:r w:rsidR="00AC17B1" w:rsidRPr="001B5FB3">
        <w:rPr>
          <w:i/>
          <w:iCs/>
        </w:rPr>
        <w:t>N</w:t>
      </w:r>
      <w:r w:rsidR="00AC17B1" w:rsidRPr="001B5FB3">
        <w:rPr>
          <w:rFonts w:cstheme="minorHAnsi"/>
        </w:rPr>
        <w:t>−</w:t>
      </w:r>
      <w:r w:rsidR="00AC17B1" w:rsidRPr="001B5FB3">
        <w:t>1</w:t>
      </w:r>
      <w:r w:rsidR="00A932BA" w:rsidRPr="001B5FB3">
        <w:t>)</w:t>
      </w:r>
      <w:r w:rsidR="00AC17B1" w:rsidRPr="001B5FB3">
        <w:t xml:space="preserve"> </w:t>
      </w:r>
      <w:r w:rsidRPr="001B5FB3">
        <w:t xml:space="preserve">binary </w:t>
      </w:r>
      <w:r w:rsidR="00C566CC" w:rsidRPr="001B5FB3">
        <w:t>values</w:t>
      </w:r>
      <w:r w:rsidRPr="001B5FB3">
        <w:t xml:space="preserve"> (one for each</w:t>
      </w:r>
      <w:r w:rsidR="00A932BA" w:rsidRPr="001B5FB3">
        <w:t xml:space="preserve"> data split and</w:t>
      </w:r>
      <w:r w:rsidRPr="001B5FB3">
        <w:t xml:space="preserve"> </w:t>
      </w:r>
      <w:r w:rsidR="00AC17B1" w:rsidRPr="001B5FB3">
        <w:t>between-subject comparison</w:t>
      </w:r>
      <w:r w:rsidRPr="001B5FB3">
        <w:t xml:space="preserve">), which were averaged </w:t>
      </w:r>
      <w:r w:rsidR="00A32386" w:rsidRPr="001B5FB3">
        <w:t xml:space="preserve">together </w:t>
      </w:r>
      <w:r w:rsidRPr="001B5FB3">
        <w:t xml:space="preserve">to produce </w:t>
      </w:r>
      <w:r w:rsidR="00C566CC" w:rsidRPr="001B5FB3">
        <w:t>an</w:t>
      </w:r>
      <w:r w:rsidRPr="001B5FB3">
        <w:t xml:space="preserve"> overall proportion decoding accuracy for that subject.</w:t>
      </w:r>
      <w:r w:rsidR="00AC17B1" w:rsidRPr="001B5FB3">
        <w:t xml:space="preserve"> We also repeated this analysis using a one-</w:t>
      </w:r>
      <w:r w:rsidR="005342A2" w:rsidRPr="001B5FB3">
        <w:t>versus</w:t>
      </w:r>
      <w:r w:rsidR="00AC17B1" w:rsidRPr="001B5FB3">
        <w:t xml:space="preserve">-rest classification strategy, in which a subject </w:t>
      </w:r>
      <w:r w:rsidR="00A32386" w:rsidRPr="001B5FB3">
        <w:t>wa</w:t>
      </w:r>
      <w:r w:rsidR="00AC17B1" w:rsidRPr="001B5FB3">
        <w:t xml:space="preserve">s only considered correctly classified if their within-subject correlation </w:t>
      </w:r>
      <w:r w:rsidR="00A32386" w:rsidRPr="001B5FB3">
        <w:t>wa</w:t>
      </w:r>
      <w:r w:rsidR="00AC17B1" w:rsidRPr="001B5FB3">
        <w:t xml:space="preserve">s higher than </w:t>
      </w:r>
      <w:r w:rsidR="00AC17B1" w:rsidRPr="001B5FB3">
        <w:rPr>
          <w:i/>
          <w:iCs/>
        </w:rPr>
        <w:t>all</w:t>
      </w:r>
      <w:r w:rsidR="00AC17B1" w:rsidRPr="001B5FB3">
        <w:t xml:space="preserve"> their correlations with the other subjects</w:t>
      </w:r>
      <w:r w:rsidR="00A932BA" w:rsidRPr="001B5FB3">
        <w:t>. For each subject, this produced two binary values (one per data split) which were averaged together</w:t>
      </w:r>
      <w:r w:rsidR="00AC17B1" w:rsidRPr="001B5FB3">
        <w:t>. Thus, t</w:t>
      </w:r>
      <w:r w:rsidR="00A932BA" w:rsidRPr="001B5FB3">
        <w:t>h</w:t>
      </w:r>
      <w:r w:rsidR="00AC17B1" w:rsidRPr="001B5FB3">
        <w:t>e expected chance level is 50% accuracy under the pairwise strategy, and 100/</w:t>
      </w:r>
      <w:r w:rsidR="00AC17B1" w:rsidRPr="001B5FB3">
        <w:rPr>
          <w:i/>
          <w:iCs/>
        </w:rPr>
        <w:t>N</w:t>
      </w:r>
      <w:r w:rsidR="00AC17B1" w:rsidRPr="001B5FB3">
        <w:t xml:space="preserve"> percent accuracy in the one-</w:t>
      </w:r>
      <w:r w:rsidR="005342A2" w:rsidRPr="001B5FB3">
        <w:t>versus</w:t>
      </w:r>
      <w:r w:rsidR="00AC17B1" w:rsidRPr="001B5FB3">
        <w:t>-rest strategy. For both strategies, statistical significance was assessed using permutation testing</w:t>
      </w:r>
      <w:r w:rsidR="00A32386" w:rsidRPr="001B5FB3">
        <w:t>. T</w:t>
      </w:r>
      <w:r w:rsidR="00AC17B1" w:rsidRPr="001B5FB3">
        <w:t xml:space="preserve">he order of subjects was randomly shuffled in each data split independently, then decoding accuracies were calculated as </w:t>
      </w:r>
      <w:r w:rsidR="00B61375" w:rsidRPr="001B5FB3">
        <w:t xml:space="preserve">described </w:t>
      </w:r>
      <w:r w:rsidR="00AC17B1" w:rsidRPr="001B5FB3">
        <w:t>above</w:t>
      </w:r>
      <w:r w:rsidR="00B61375" w:rsidRPr="001B5FB3">
        <w:t xml:space="preserve"> and</w:t>
      </w:r>
      <w:r w:rsidR="00AC17B1" w:rsidRPr="001B5FB3">
        <w:t xml:space="preserve"> averaged over subjects. This was repeated for 10,000 permutations to derive an empirical null distribution (including the “true” permutation, without shuffling the subjects). Statistical significance was defined by the proportion of values in the null distribution greater than or equal to the true group average accuracy.</w:t>
      </w:r>
    </w:p>
    <w:p w14:paraId="667718E5" w14:textId="6FC06478" w:rsidR="006114C6" w:rsidRPr="001B5FB3" w:rsidRDefault="005342A2" w:rsidP="00365D02">
      <w:r w:rsidRPr="001B5FB3">
        <w:t>In</w:t>
      </w:r>
      <w:r w:rsidR="006114C6" w:rsidRPr="001B5FB3">
        <w:t xml:space="preserve"> </w:t>
      </w:r>
      <w:r w:rsidR="00AC17B1" w:rsidRPr="001B5FB3">
        <w:t xml:space="preserve">assessing statistical significance </w:t>
      </w:r>
      <w:r w:rsidRPr="001B5FB3">
        <w:t>for</w:t>
      </w:r>
      <w:r w:rsidR="00AC17B1" w:rsidRPr="001B5FB3">
        <w:t xml:space="preserve"> </w:t>
      </w:r>
      <w:r w:rsidR="006114C6" w:rsidRPr="001B5FB3">
        <w:t xml:space="preserve">both the parametric and classification analyses, a </w:t>
      </w:r>
      <w:r w:rsidR="00CE2988" w:rsidRPr="001B5FB3">
        <w:t>Holm-Bonferroni</w:t>
      </w:r>
      <w:r w:rsidR="006114C6" w:rsidRPr="001B5FB3">
        <w:t xml:space="preserve"> correction for multiple comparisons </w:t>
      </w:r>
      <w:r w:rsidR="00CE2988" w:rsidRPr="001B5FB3">
        <w:fldChar w:fldCharType="begin"/>
      </w:r>
      <w:r w:rsidR="00CB6E03" w:rsidRPr="001B5FB3">
        <w:instrText xml:space="preserve"> ADDIN ZOTERO_ITEM CSL_CITATION {"citationID":"zvziQ2Gj","properties":{"formattedCitation":"(Holm, 1979)","plainCitation":"(Holm, 1979)","noteIndex":0},"citationItems":[{"id":2931,"uris":["http://zotero.org/users/993232/items/K9T3X64P"],"itemData":{"id":2931,"type":"article-journal","container-title":"Scandinavian Journal of Statistics","issue":"2","page":"65-70","title":"A Simple Sequentially Rejective Multiple Test Procedure","volume":"6","author":[{"family":"Holm","given":"Sture"}],"issued":{"date-parts":[["1979"]]}}}],"schema":"https://github.com/citation-style-language/schema/raw/master/csl-citation.json"} </w:instrText>
      </w:r>
      <w:r w:rsidR="00CE2988" w:rsidRPr="001B5FB3">
        <w:fldChar w:fldCharType="separate"/>
      </w:r>
      <w:r w:rsidR="00B57172" w:rsidRPr="001B5FB3">
        <w:rPr>
          <w:rFonts w:ascii="Calibri" w:hAnsi="Calibri" w:cs="Calibri"/>
        </w:rPr>
        <w:t>(Holm, 1979)</w:t>
      </w:r>
      <w:r w:rsidR="00CE2988" w:rsidRPr="001B5FB3">
        <w:fldChar w:fldCharType="end"/>
      </w:r>
      <w:r w:rsidR="00CE2988" w:rsidRPr="001B5FB3">
        <w:t xml:space="preserve"> </w:t>
      </w:r>
      <w:r w:rsidR="00AC17B1" w:rsidRPr="001B5FB3">
        <w:t xml:space="preserve">was applied </w:t>
      </w:r>
      <w:r w:rsidR="006114C6" w:rsidRPr="001B5FB3">
        <w:t>over the face/scene networks and the 4 datasets (8 comparisons).</w:t>
      </w:r>
    </w:p>
    <w:p w14:paraId="3C2B9DF2" w14:textId="77777777" w:rsidR="006114C6" w:rsidRPr="001B5FB3" w:rsidRDefault="006114C6" w:rsidP="00365D02"/>
    <w:p w14:paraId="666E3093" w14:textId="5A08C9DF" w:rsidR="00AC17B1" w:rsidRPr="001B5FB3" w:rsidRDefault="00B57172" w:rsidP="00AC17B1">
      <w:pPr>
        <w:pStyle w:val="Heading3"/>
      </w:pPr>
      <w:r w:rsidRPr="001B5FB3">
        <w:lastRenderedPageBreak/>
        <w:t xml:space="preserve">2.4.3 </w:t>
      </w:r>
      <w:r w:rsidR="00AC17B1" w:rsidRPr="001B5FB3">
        <w:t xml:space="preserve">Comparing </w:t>
      </w:r>
      <w:r w:rsidR="007F6D58" w:rsidRPr="001B5FB3">
        <w:t>region-level</w:t>
      </w:r>
      <w:r w:rsidR="00AC17B1" w:rsidRPr="001B5FB3">
        <w:t xml:space="preserve"> fingerprints</w:t>
      </w:r>
    </w:p>
    <w:p w14:paraId="45C81268" w14:textId="63FE819B" w:rsidR="00AC17B1" w:rsidRPr="001B5FB3" w:rsidRDefault="00C566CC" w:rsidP="00365D02">
      <w:r w:rsidRPr="001B5FB3">
        <w:t>We next adapted our approach to compare split-half connectivity fingerprints for individual regions</w:t>
      </w:r>
      <w:r w:rsidR="007F2E9E" w:rsidRPr="001B5FB3">
        <w:t xml:space="preserve"> within the face and scene networks separately</w:t>
      </w:r>
      <w:r w:rsidRPr="001B5FB3">
        <w:t>.</w:t>
      </w:r>
      <w:r w:rsidR="00475CE6" w:rsidRPr="001B5FB3">
        <w:t xml:space="preserve"> Each row of the connectivity matrices represents a </w:t>
      </w:r>
      <w:r w:rsidR="007F6D58" w:rsidRPr="001B5FB3">
        <w:rPr>
          <w:i/>
          <w:iCs/>
        </w:rPr>
        <w:t>region-level</w:t>
      </w:r>
      <w:r w:rsidR="00475CE6" w:rsidRPr="001B5FB3">
        <w:t xml:space="preserve"> connectivity fingerprint, measuring the pattern of connectivity between a specific face or scene </w:t>
      </w:r>
      <w:r w:rsidR="007F2E9E" w:rsidRPr="001B5FB3">
        <w:t>region</w:t>
      </w:r>
      <w:r w:rsidR="00475CE6" w:rsidRPr="001B5FB3">
        <w:t xml:space="preserve"> with each of </w:t>
      </w:r>
      <w:r w:rsidR="00295095" w:rsidRPr="001B5FB3">
        <w:t>200 Schaefer parcels</w:t>
      </w:r>
      <w:r w:rsidR="00475CE6" w:rsidRPr="001B5FB3">
        <w:t>. We test</w:t>
      </w:r>
      <w:r w:rsidR="00440C51" w:rsidRPr="001B5FB3">
        <w:t>ed</w:t>
      </w:r>
      <w:r w:rsidR="00475CE6" w:rsidRPr="001B5FB3">
        <w:t xml:space="preserve"> the ability to decode individual regions</w:t>
      </w:r>
      <w:r w:rsidR="00440C51" w:rsidRPr="001B5FB3">
        <w:t xml:space="preserve"> </w:t>
      </w:r>
      <w:r w:rsidR="00475CE6" w:rsidRPr="001B5FB3">
        <w:t>from the</w:t>
      </w:r>
      <w:r w:rsidR="00440C51" w:rsidRPr="001B5FB3">
        <w:t xml:space="preserve">se </w:t>
      </w:r>
      <w:r w:rsidR="007F6D58" w:rsidRPr="001B5FB3">
        <w:t>region-level</w:t>
      </w:r>
      <w:r w:rsidR="00475CE6" w:rsidRPr="001B5FB3">
        <w:t xml:space="preserve"> connectivity fingerprints.</w:t>
      </w:r>
      <w:r w:rsidR="00440C51" w:rsidRPr="001B5FB3">
        <w:t xml:space="preserve"> For each</w:t>
      </w:r>
      <w:r w:rsidR="007F2E9E" w:rsidRPr="001B5FB3">
        <w:t xml:space="preserve"> </w:t>
      </w:r>
      <w:r w:rsidR="00440C51" w:rsidRPr="001B5FB3">
        <w:t xml:space="preserve">subject and region, we correlated the </w:t>
      </w:r>
      <w:r w:rsidR="007F6D58" w:rsidRPr="001B5FB3">
        <w:t>region-level</w:t>
      </w:r>
      <w:r w:rsidR="00440C51" w:rsidRPr="001B5FB3">
        <w:t xml:space="preserve"> connectivity fingerprints across the data splits. This produced a 6</w:t>
      </w:r>
      <w:r w:rsidR="00440C51" w:rsidRPr="001B5FB3">
        <w:rPr>
          <w:rFonts w:cstheme="minorHAnsi"/>
        </w:rPr>
        <w:t>×</w:t>
      </w:r>
      <w:r w:rsidR="00440C51" w:rsidRPr="001B5FB3">
        <w:t>6 asymmetrical matrix of second-order correlations (comprising 6 within-region and 30 between-region comparisons) for each subject. Note that for simplicity, we only considered within-subject comparisons for this analysis.</w:t>
      </w:r>
    </w:p>
    <w:p w14:paraId="209BD2B6" w14:textId="5871E37C" w:rsidR="00440C51" w:rsidRPr="001B5FB3" w:rsidRDefault="002325D7" w:rsidP="00365D02">
      <w:r w:rsidRPr="001B5FB3">
        <w:t xml:space="preserve">We </w:t>
      </w:r>
      <w:r w:rsidR="007F2E9E" w:rsidRPr="001B5FB3">
        <w:t>applied both parametric and classification analyses to decode the face and scene regions. In the parametric analysis, the correlations were averaged over each of the within-</w:t>
      </w:r>
      <w:r w:rsidR="00E61DB1">
        <w:t>region</w:t>
      </w:r>
      <w:r w:rsidR="007F2E9E" w:rsidRPr="001B5FB3">
        <w:t xml:space="preserve"> and between-region comparisons separately, such that each subject was allocated an average within-region and an average between-region correlation. </w:t>
      </w:r>
      <w:r w:rsidR="005342A2" w:rsidRPr="001B5FB3">
        <w:t xml:space="preserve">We then </w:t>
      </w:r>
      <w:r w:rsidR="00A32386" w:rsidRPr="001B5FB3">
        <w:t>used</w:t>
      </w:r>
      <w:r w:rsidR="005342A2" w:rsidRPr="001B5FB3">
        <w:t xml:space="preserve"> paired-samples t-tests </w:t>
      </w:r>
      <w:r w:rsidR="00A32386" w:rsidRPr="001B5FB3">
        <w:t xml:space="preserve">to </w:t>
      </w:r>
      <w:r w:rsidR="005342A2" w:rsidRPr="001B5FB3">
        <w:t>contrast the within- versus between-region correlations across subjects.</w:t>
      </w:r>
    </w:p>
    <w:p w14:paraId="599816B6" w14:textId="19747ABF" w:rsidR="005342A2" w:rsidRPr="001B5FB3" w:rsidRDefault="005342A2" w:rsidP="005342A2">
      <w:r w:rsidRPr="001B5FB3">
        <w:t xml:space="preserve">Next, we again performed classification analyses using both pairwise and one-versus-rest strategies. In the pairwise approach, for each subject and region we compared the within-region correlation against the between-region correlations with each of the other regions in turn. For each comparison, the region </w:t>
      </w:r>
      <w:r w:rsidR="00A32386" w:rsidRPr="001B5FB3">
        <w:t xml:space="preserve">was </w:t>
      </w:r>
      <w:r w:rsidRPr="001B5FB3">
        <w:t xml:space="preserve">considered correctly classified if the within-region correlation was higher than the between-region correlation. This produced a total of 60 binary values (one for each of the 30 region pairings and data splits), which were averaged </w:t>
      </w:r>
      <w:r w:rsidR="00A32386" w:rsidRPr="001B5FB3">
        <w:t xml:space="preserve">together </w:t>
      </w:r>
      <w:r w:rsidRPr="001B5FB3">
        <w:t xml:space="preserve">to produce an overall proportion decoding accuracy for that subject. With the one-versus-rest strategy, a region was only considered correctly classified if its within-region </w:t>
      </w:r>
      <w:r w:rsidRPr="001B5FB3">
        <w:lastRenderedPageBreak/>
        <w:t xml:space="preserve">correlation was higher than </w:t>
      </w:r>
      <w:r w:rsidRPr="001B5FB3">
        <w:rPr>
          <w:i/>
          <w:iCs/>
        </w:rPr>
        <w:t>all</w:t>
      </w:r>
      <w:r w:rsidRPr="001B5FB3">
        <w:t xml:space="preserve"> of its correlations with the other regions. This produced 12 binary values (one for each of the 6 regions and data splits), which were averaged </w:t>
      </w:r>
      <w:r w:rsidR="00A32386" w:rsidRPr="001B5FB3">
        <w:t xml:space="preserve">together </w:t>
      </w:r>
      <w:r w:rsidRPr="001B5FB3">
        <w:t xml:space="preserve">to yield an overall proportion decoding accuracy for that subject. Thus, the expected chance level is 50% accuracy under the pairwise strategy, and [100/6 = 16.67%] for the one-versus-rest strategy. Again, statistical significance was assessed using permutation testing – the order of regions was randomly shuffled in each data split independently (applying the same </w:t>
      </w:r>
      <w:r w:rsidR="00A32386" w:rsidRPr="001B5FB3">
        <w:t xml:space="preserve">random </w:t>
      </w:r>
      <w:r w:rsidRPr="001B5FB3">
        <w:t xml:space="preserve">ordering </w:t>
      </w:r>
      <w:r w:rsidR="00A32386" w:rsidRPr="001B5FB3">
        <w:t>across</w:t>
      </w:r>
      <w:r w:rsidRPr="001B5FB3">
        <w:t xml:space="preserve"> subject</w:t>
      </w:r>
      <w:r w:rsidR="00A32386" w:rsidRPr="001B5FB3">
        <w:t>s</w:t>
      </w:r>
      <w:r w:rsidRPr="001B5FB3">
        <w:t xml:space="preserve">), then decoding accuracies were calculated as </w:t>
      </w:r>
      <w:r w:rsidR="00B61375" w:rsidRPr="001B5FB3">
        <w:t xml:space="preserve">described </w:t>
      </w:r>
      <w:r w:rsidRPr="001B5FB3">
        <w:t xml:space="preserve">above and averaged over subjects. This was repeated for 10,000 permutations to derive an empirical null distribution (including the “true” permutation, without shuffling the </w:t>
      </w:r>
      <w:r w:rsidR="00B61375" w:rsidRPr="001B5FB3">
        <w:t>regions</w:t>
      </w:r>
      <w:r w:rsidRPr="001B5FB3">
        <w:t>). Statistical significance was defined by the proportion of values in the null distribution greater than or equal to the true group average accuracy.</w:t>
      </w:r>
    </w:p>
    <w:p w14:paraId="3AAC3808" w14:textId="2FF80C9C" w:rsidR="005342A2" w:rsidRPr="001B5FB3" w:rsidRDefault="005342A2" w:rsidP="005342A2">
      <w:r w:rsidRPr="001B5FB3">
        <w:t xml:space="preserve">In assessing statistical significance for both the parametric and classification analyses, a </w:t>
      </w:r>
      <w:r w:rsidR="00CE2988" w:rsidRPr="001B5FB3">
        <w:t>Holm-Bonferroni</w:t>
      </w:r>
      <w:r w:rsidRPr="001B5FB3">
        <w:t xml:space="preserve"> correction for multiple comparisons </w:t>
      </w:r>
      <w:r w:rsidR="00CE2988" w:rsidRPr="001B5FB3">
        <w:fldChar w:fldCharType="begin"/>
      </w:r>
      <w:r w:rsidR="00CB6E03" w:rsidRPr="001B5FB3">
        <w:instrText xml:space="preserve"> ADDIN ZOTERO_ITEM CSL_CITATION {"citationID":"pzVNjxJZ","properties":{"formattedCitation":"(Holm, 1979)","plainCitation":"(Holm, 1979)","noteIndex":0},"citationItems":[{"id":2931,"uris":["http://zotero.org/users/993232/items/K9T3X64P"],"itemData":{"id":2931,"type":"article-journal","container-title":"Scandinavian Journal of Statistics","issue":"2","page":"65-70","title":"A Simple Sequentially Rejective Multiple Test Procedure","volume":"6","author":[{"family":"Holm","given":"Sture"}],"issued":{"date-parts":[["1979"]]}}}],"schema":"https://github.com/citation-style-language/schema/raw/master/csl-citation.json"} </w:instrText>
      </w:r>
      <w:r w:rsidR="00CE2988" w:rsidRPr="001B5FB3">
        <w:fldChar w:fldCharType="separate"/>
      </w:r>
      <w:r w:rsidR="00B57172" w:rsidRPr="001B5FB3">
        <w:rPr>
          <w:rFonts w:ascii="Calibri" w:hAnsi="Calibri" w:cs="Calibri"/>
        </w:rPr>
        <w:t>(Holm, 1979)</w:t>
      </w:r>
      <w:r w:rsidR="00CE2988" w:rsidRPr="001B5FB3">
        <w:fldChar w:fldCharType="end"/>
      </w:r>
      <w:r w:rsidR="00CE2988" w:rsidRPr="001B5FB3">
        <w:t xml:space="preserve"> </w:t>
      </w:r>
      <w:r w:rsidRPr="001B5FB3">
        <w:t>was applied over the face/scene networks and the 4 datasets (8 comparisons).</w:t>
      </w:r>
    </w:p>
    <w:p w14:paraId="3C725857" w14:textId="77777777" w:rsidR="005342A2" w:rsidRPr="001B5FB3" w:rsidRDefault="005342A2" w:rsidP="00365D02"/>
    <w:p w14:paraId="7F11A933" w14:textId="279E5047" w:rsidR="00A73AF9" w:rsidRPr="001B5FB3" w:rsidRDefault="00B57172" w:rsidP="00A73AF9">
      <w:pPr>
        <w:pStyle w:val="Heading3"/>
      </w:pPr>
      <w:r w:rsidRPr="001B5FB3">
        <w:t xml:space="preserve">2.4.4 </w:t>
      </w:r>
      <w:r w:rsidR="00A73AF9" w:rsidRPr="001B5FB3">
        <w:t xml:space="preserve">Comparing </w:t>
      </w:r>
      <w:r w:rsidR="00D3419E" w:rsidRPr="001B5FB3">
        <w:t>fingerprints</w:t>
      </w:r>
      <w:r w:rsidR="00A73AF9" w:rsidRPr="001B5FB3">
        <w:t xml:space="preserve"> between </w:t>
      </w:r>
      <w:r w:rsidR="00D3419E" w:rsidRPr="001B5FB3">
        <w:t>HCP tasks</w:t>
      </w:r>
    </w:p>
    <w:p w14:paraId="7CB89FB6" w14:textId="296F581F" w:rsidR="00B61375" w:rsidRPr="001B5FB3" w:rsidRDefault="00EC716D" w:rsidP="00250DA9">
      <w:r w:rsidRPr="001B5FB3">
        <w:t xml:space="preserve">Finally, we compared the connectivity fingerprints between subjects and within and between the movie-watching and rest-state tasks of the HCP dataset. For each subject, their connectivity matrices for each task were correlated across the data splits with the other subjects in both tasks. These correlations were then grouped into within-movie-watching, within-resting-state, and between-task comparisons, and averaged within each grouping. This </w:t>
      </w:r>
      <w:r w:rsidR="00A32386" w:rsidRPr="001B5FB3">
        <w:t>yielded</w:t>
      </w:r>
      <w:r w:rsidRPr="001B5FB3">
        <w:t xml:space="preserve"> three averaged correlation values per subject.</w:t>
      </w:r>
    </w:p>
    <w:p w14:paraId="057F44FC" w14:textId="59715441" w:rsidR="006511DE" w:rsidRPr="001B5FB3" w:rsidRDefault="00CE7350" w:rsidP="00CE2988">
      <w:pPr>
        <w:rPr>
          <w:rFonts w:cstheme="minorHAnsi"/>
        </w:rPr>
      </w:pPr>
      <w:r w:rsidRPr="001B5FB3">
        <w:lastRenderedPageBreak/>
        <w:t>W</w:t>
      </w:r>
      <w:r w:rsidR="006B65E6" w:rsidRPr="001B5FB3">
        <w:t xml:space="preserve">e then conducted further parametric analyses to compare correlations across the task combinations. </w:t>
      </w:r>
      <w:r w:rsidR="0029711A" w:rsidRPr="001B5FB3">
        <w:t>A t</w:t>
      </w:r>
      <w:r w:rsidRPr="001B5FB3">
        <w:t>wo</w:t>
      </w:r>
      <w:r w:rsidR="00CE2988" w:rsidRPr="001B5FB3">
        <w:t xml:space="preserve">-way repeated-measures ANOVA </w:t>
      </w:r>
      <w:r w:rsidR="0029711A" w:rsidRPr="001B5FB3">
        <w:t xml:space="preserve">was conducted </w:t>
      </w:r>
      <w:r w:rsidR="00CE2988" w:rsidRPr="001B5FB3">
        <w:t xml:space="preserve">with factors for the </w:t>
      </w:r>
      <w:r w:rsidR="0029711A" w:rsidRPr="001B5FB3">
        <w:t>network (face, scene)</w:t>
      </w:r>
      <w:r w:rsidR="00CE2988" w:rsidRPr="001B5FB3">
        <w:t xml:space="preserve"> and task</w:t>
      </w:r>
      <w:r w:rsidR="0029711A" w:rsidRPr="001B5FB3">
        <w:t>-</w:t>
      </w:r>
      <w:r w:rsidR="00CE2988" w:rsidRPr="001B5FB3">
        <w:t xml:space="preserve">comparison (within-movie-watching, within-resting-state, between-task). Effect sizes are reported in units of partial and generalised eta squared </w:t>
      </w:r>
      <w:r w:rsidR="00CE2988" w:rsidRPr="001B5FB3">
        <w:fldChar w:fldCharType="begin"/>
      </w:r>
      <w:r w:rsidR="00CB6E03" w:rsidRPr="001B5FB3">
        <w:instrText xml:space="preserve"> ADDIN ZOTERO_ITEM CSL_CITATION {"citationID":"Ai6bkz34","properties":{"formattedCitation":"(Bakeman, 2005; Olejnik &amp; Algina, 2003)","plainCitation":"(Bakeman, 2005; Olejnik &amp; Algina, 2003)","noteIndex":0},"citationItems":[{"id":1669,"uris":["http://zotero.org/users/993232/items/QRPEN9HE"],"itemData":{"id":1669,"type":"article-journal","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eta2G; Olejnik &amp; Algina, 2003). Here, we present this method, explain that eta2G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container-title":"Behavior Research Methods","DOI":"10.3758/BF03192707","ISSN":"1554-351X","issue":"3","note":"ISBN: 1554-351X (Print)\\r1554-351X (Linking)","page":"379-384","PMID":"16405133","title":"Recommended effect size statistics for repeated measures designs.","volume":"37","author":[{"family":"Bakeman","given":"Roger"}],"issued":{"date-parts":[["2005"]]}}},{"id":2896,"uris":["http://zotero.org/users/993232/items/L3IYW4WT"],"itemData":{"id":2896,"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container-title":"Psychological Methods","DOI":"10.1037/1082-989X.8.4.434","ISSN":"1082989X","issue":"4","note":"ISBN: 1082-989X","page":"434-447","PMID":"14664681","title":"Generalized Eta and Omega Squared Statistics: Measures of Effect Size for Some Common Research Designs","volume":"8","author":[{"family":"Olejnik","given":"Stephen"},{"family":"Algina","given":"James"}],"issued":{"date-parts":[["2003"]]}}}],"schema":"https://github.com/citation-style-language/schema/raw/master/csl-citation.json"} </w:instrText>
      </w:r>
      <w:r w:rsidR="00CE2988" w:rsidRPr="001B5FB3">
        <w:fldChar w:fldCharType="separate"/>
      </w:r>
      <w:r w:rsidR="00B57172" w:rsidRPr="001B5FB3">
        <w:rPr>
          <w:rFonts w:ascii="Calibri" w:hAnsi="Calibri" w:cs="Calibri"/>
        </w:rPr>
        <w:t>(Bakeman, 2005; Olejnik &amp; Algina, 2003)</w:t>
      </w:r>
      <w:r w:rsidR="00CE2988" w:rsidRPr="001B5FB3">
        <w:fldChar w:fldCharType="end"/>
      </w:r>
      <w:r w:rsidR="00CE2988" w:rsidRPr="001B5FB3">
        <w:t>.</w:t>
      </w:r>
      <w:r w:rsidR="0029711A" w:rsidRPr="001B5FB3">
        <w:t xml:space="preserve"> We also employed a series of post-hoc paired-samples t-tests contrasting each pairwise combination of task-comparisons for each network. A Holm-Bonferroni correction </w:t>
      </w:r>
      <w:r w:rsidR="0029711A" w:rsidRPr="001B5FB3">
        <w:fldChar w:fldCharType="begin"/>
      </w:r>
      <w:r w:rsidR="00CB6E03" w:rsidRPr="001B5FB3">
        <w:instrText xml:space="preserve"> ADDIN ZOTERO_ITEM CSL_CITATION {"citationID":"61xzbXDG","properties":{"formattedCitation":"(Holm, 1979)","plainCitation":"(Holm, 1979)","noteIndex":0},"citationItems":[{"id":2931,"uris":["http://zotero.org/users/993232/items/K9T3X64P"],"itemData":{"id":2931,"type":"article-journal","container-title":"Scandinavian Journal of Statistics","issue":"2","page":"65-70","title":"A Simple Sequentially Rejective Multiple Test Procedure","volume":"6","author":[{"family":"Holm","given":"Sture"}],"issued":{"date-parts":[["1979"]]}}}],"schema":"https://github.com/citation-style-language/schema/raw/master/csl-citation.json"} </w:instrText>
      </w:r>
      <w:r w:rsidR="0029711A" w:rsidRPr="001B5FB3">
        <w:fldChar w:fldCharType="separate"/>
      </w:r>
      <w:r w:rsidR="00B57172" w:rsidRPr="001B5FB3">
        <w:rPr>
          <w:rFonts w:ascii="Calibri" w:hAnsi="Calibri" w:cs="Calibri"/>
        </w:rPr>
        <w:t>(Holm, 1979)</w:t>
      </w:r>
      <w:r w:rsidR="0029711A" w:rsidRPr="001B5FB3">
        <w:fldChar w:fldCharType="end"/>
      </w:r>
      <w:r w:rsidR="0029711A" w:rsidRPr="001B5FB3">
        <w:t xml:space="preserve"> was applied over the </w:t>
      </w:r>
      <w:r w:rsidRPr="001B5FB3">
        <w:t>3</w:t>
      </w:r>
      <w:r w:rsidR="0029711A" w:rsidRPr="001B5FB3">
        <w:t xml:space="preserve"> pairwise combinations</w:t>
      </w:r>
      <w:r w:rsidRPr="001B5FB3">
        <w:t xml:space="preserve"> and</w:t>
      </w:r>
      <w:r w:rsidR="0029711A" w:rsidRPr="001B5FB3">
        <w:t xml:space="preserve"> </w:t>
      </w:r>
      <w:r w:rsidR="00A32386" w:rsidRPr="001B5FB3">
        <w:t>face/scene</w:t>
      </w:r>
      <w:r w:rsidR="0029711A" w:rsidRPr="001B5FB3">
        <w:t xml:space="preserve"> networks (</w:t>
      </w:r>
      <w:r w:rsidRPr="001B5FB3">
        <w:t>6</w:t>
      </w:r>
      <w:r w:rsidR="0029711A" w:rsidRPr="001B5FB3">
        <w:t xml:space="preserve"> comparisons).</w:t>
      </w:r>
    </w:p>
    <w:p w14:paraId="2BBCBDB6" w14:textId="6CAD17C0" w:rsidR="00250DA9" w:rsidRPr="001B5FB3" w:rsidRDefault="00250DA9" w:rsidP="00E43F70">
      <w:r w:rsidRPr="001B5FB3">
        <w:br w:type="page"/>
      </w:r>
    </w:p>
    <w:p w14:paraId="5AEA0DFB" w14:textId="0E664CBF" w:rsidR="00250DA9" w:rsidRPr="001B5FB3" w:rsidRDefault="00B57172" w:rsidP="00250DA9">
      <w:pPr>
        <w:pStyle w:val="Heading1"/>
      </w:pPr>
      <w:r w:rsidRPr="001B5FB3">
        <w:lastRenderedPageBreak/>
        <w:t xml:space="preserve">3. </w:t>
      </w:r>
      <w:r w:rsidR="00250DA9" w:rsidRPr="001B5FB3">
        <w:t>Result</w:t>
      </w:r>
      <w:r w:rsidR="00E63E92" w:rsidRPr="001B5FB3">
        <w:t>s</w:t>
      </w:r>
    </w:p>
    <w:p w14:paraId="7E7C36F6" w14:textId="1E8515EE" w:rsidR="00171B07" w:rsidRPr="001B5FB3" w:rsidRDefault="00850003" w:rsidP="000F26D2">
      <w:r w:rsidRPr="001B5FB3">
        <w:t xml:space="preserve">We measured the functional connectivity of face- and scene-selective regions </w:t>
      </w:r>
      <w:r w:rsidR="00A632C7" w:rsidRPr="001B5FB3">
        <w:t xml:space="preserve">to </w:t>
      </w:r>
      <w:r w:rsidR="00171B07" w:rsidRPr="001B5FB3">
        <w:t>200 cortical parcels</w:t>
      </w:r>
      <w:r w:rsidR="00A632C7" w:rsidRPr="001B5FB3">
        <w:t xml:space="preserve"> across the whole brain </w:t>
      </w:r>
      <w:r w:rsidR="00171B07" w:rsidRPr="001B5FB3">
        <w:fldChar w:fldCharType="begin"/>
      </w:r>
      <w:r w:rsidR="00171B07" w:rsidRPr="001B5FB3">
        <w:instrText xml:space="preserve"> ADDIN ZOTERO_ITEM CSL_CITATION {"citationID":"8wyxDZMh","properties":{"formattedCitation":"(Schaefer et al., 2018)","plainCitation":"(Schaefer et al., 2018)","noteIndex":0},"citationItems":[{"id":5404,"uris":["http://zotero.org/users/993232/items/JDNBYFHV"],"itemData":{"id":5404,"type":"article-journal","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container-title":"Cerebral Cortex","DOI":"10.1093/cercor/bhx179","ISSN":"1047-3211","issue":"9","page":"3095-3114","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171B07" w:rsidRPr="001B5FB3">
        <w:fldChar w:fldCharType="separate"/>
      </w:r>
      <w:r w:rsidR="00171B07" w:rsidRPr="001B5FB3">
        <w:rPr>
          <w:rFonts w:ascii="Calibri" w:hAnsi="Calibri" w:cs="Calibri"/>
        </w:rPr>
        <w:t>(Schaefer et al., 2018)</w:t>
      </w:r>
      <w:r w:rsidR="00171B07" w:rsidRPr="001B5FB3">
        <w:fldChar w:fldCharType="end"/>
      </w:r>
      <w:r w:rsidRPr="001B5FB3">
        <w:t xml:space="preserve"> </w:t>
      </w:r>
      <w:r w:rsidR="00A632C7" w:rsidRPr="001B5FB3">
        <w:t>in</w:t>
      </w:r>
      <w:r w:rsidRPr="001B5FB3">
        <w:t xml:space="preserve"> three movie-watching </w:t>
      </w:r>
      <w:r w:rsidR="00BC592A" w:rsidRPr="001B5FB3">
        <w:t xml:space="preserve">datasets </w:t>
      </w:r>
      <w:r w:rsidRPr="001B5FB3">
        <w:t xml:space="preserve">(Game of Thrones, StudyForrest, and HCP – Movie) and one resting-state </w:t>
      </w:r>
      <w:r w:rsidR="007A77B5" w:rsidRPr="001B5FB3">
        <w:t xml:space="preserve">dataset </w:t>
      </w:r>
      <w:r w:rsidRPr="001B5FB3">
        <w:t>(HCP – Rest).</w:t>
      </w:r>
      <w:r w:rsidR="00171B07" w:rsidRPr="001B5FB3">
        <w:t xml:space="preserve"> Importantly, face- and scene-selective regions were defined from independent task-based functional localisers specific to each dataset.</w:t>
      </w:r>
      <w:r w:rsidRPr="001B5FB3">
        <w:t xml:space="preserve"> Connectivity was estimated </w:t>
      </w:r>
      <w:r w:rsidR="007A77B5" w:rsidRPr="001B5FB3">
        <w:t>in</w:t>
      </w:r>
      <w:r w:rsidRPr="001B5FB3">
        <w:t xml:space="preserve"> two independent splits of each dataset. </w:t>
      </w:r>
    </w:p>
    <w:p w14:paraId="55413B34" w14:textId="0C6C37DF" w:rsidR="00850003" w:rsidRDefault="00712310" w:rsidP="000F26D2">
      <w:pPr>
        <w:rPr>
          <w:rFonts w:cstheme="minorHAnsi"/>
        </w:rPr>
      </w:pPr>
      <w:r w:rsidRPr="001B5FB3">
        <w:t>T</w:t>
      </w:r>
      <w:r w:rsidR="00171B07" w:rsidRPr="001B5FB3">
        <w:t xml:space="preserve">he Schaefer parcels can be labelled according to their overlap with 17 </w:t>
      </w:r>
      <w:r w:rsidRPr="001B5FB3">
        <w:t>resting-state</w:t>
      </w:r>
      <w:r w:rsidR="00171B07" w:rsidRPr="001B5FB3">
        <w:t xml:space="preserve"> networks in the Yeo atlas </w:t>
      </w:r>
      <w:r w:rsidR="00171B07" w:rsidRPr="001B5FB3">
        <w:fldChar w:fldCharType="begin"/>
      </w:r>
      <w:r w:rsidR="00171B07" w:rsidRPr="001B5FB3">
        <w:instrText xml:space="preserve"> ADDIN ZOTERO_ITEM CSL_CITATION {"citationID":"HY1tW2Z9","properties":{"formattedCitation":"(Yeo et al., 2011)","plainCitation":"(Yeo et al., 2011)","noteIndex":0},"citationItems":[{"id":5147,"uris":["http://zotero.org/users/993232/items/TUK84UQB"],"itemData":{"id":5147,"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page":"1125-1165","PMID":"21653723","title":"The organization of the human cerebral cortex estimated by intrinsic functional connectivity","volume":"106","author":[{"family":"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171B07" w:rsidRPr="001B5FB3">
        <w:fldChar w:fldCharType="separate"/>
      </w:r>
      <w:r w:rsidR="00171B07" w:rsidRPr="001B5FB3">
        <w:rPr>
          <w:rFonts w:ascii="Calibri" w:hAnsi="Calibri" w:cs="Calibri"/>
        </w:rPr>
        <w:t>(Yeo et al., 2011)</w:t>
      </w:r>
      <w:r w:rsidR="00171B07" w:rsidRPr="001B5FB3">
        <w:fldChar w:fldCharType="end"/>
      </w:r>
      <w:r w:rsidR="00171B07" w:rsidRPr="001B5FB3">
        <w:t xml:space="preserve">. To visualise the connectivity fingerprints for each region, we averaged the connectivity values over subjects and over parcels within each of these 17 networks (Figure 1). </w:t>
      </w:r>
      <w:r w:rsidR="007A77B5" w:rsidRPr="001B5FB3">
        <w:t>C</w:t>
      </w:r>
      <w:r w:rsidR="00850003" w:rsidRPr="001B5FB3">
        <w:t xml:space="preserve">onnectivity patterns </w:t>
      </w:r>
      <w:r w:rsidR="00171B07" w:rsidRPr="001B5FB3">
        <w:t xml:space="preserve">within each network </w:t>
      </w:r>
      <w:r w:rsidR="00BC592A" w:rsidRPr="001B5FB3">
        <w:t xml:space="preserve">were </w:t>
      </w:r>
      <w:r w:rsidR="00850003" w:rsidRPr="001B5FB3">
        <w:t>similar across datasets and between splits within each dataset.</w:t>
      </w:r>
      <w:r w:rsidR="000F26D2" w:rsidRPr="001B5FB3">
        <w:t xml:space="preserve"> </w:t>
      </w:r>
      <w:r w:rsidR="000F26D2" w:rsidRPr="001B5FB3">
        <w:rPr>
          <w:rFonts w:cstheme="minorHAnsi"/>
        </w:rPr>
        <w:t xml:space="preserve">Within the face network, the OFA and FFA were preferentially connected with early visual and dorsal attention networks. In contrast, the STS showed stronger connectivity with the temporoparietal and default mode networks. </w:t>
      </w:r>
      <w:r w:rsidR="001E55A6" w:rsidRPr="001B5FB3">
        <w:rPr>
          <w:rFonts w:cstheme="minorHAnsi"/>
        </w:rPr>
        <w:t>Meanwhile, withi</w:t>
      </w:r>
      <w:r w:rsidR="000F26D2" w:rsidRPr="001B5FB3">
        <w:rPr>
          <w:rFonts w:cstheme="minorHAnsi"/>
        </w:rPr>
        <w:t xml:space="preserve">n the scene network, the OPA </w:t>
      </w:r>
      <w:r w:rsidR="001E55A6" w:rsidRPr="001B5FB3">
        <w:rPr>
          <w:rFonts w:cstheme="minorHAnsi"/>
        </w:rPr>
        <w:t xml:space="preserve">was preferentially connected </w:t>
      </w:r>
      <w:r w:rsidR="000F26D2" w:rsidRPr="001B5FB3">
        <w:rPr>
          <w:rFonts w:cstheme="minorHAnsi"/>
        </w:rPr>
        <w:t xml:space="preserve">with early visual and dorsal attention networks, </w:t>
      </w:r>
      <w:r w:rsidR="001E55A6" w:rsidRPr="001B5FB3">
        <w:rPr>
          <w:rFonts w:cstheme="minorHAnsi"/>
        </w:rPr>
        <w:t>while</w:t>
      </w:r>
      <w:r w:rsidR="000F26D2" w:rsidRPr="001B5FB3">
        <w:rPr>
          <w:rFonts w:cstheme="minorHAnsi"/>
        </w:rPr>
        <w:t xml:space="preserve"> the RSC </w:t>
      </w:r>
      <w:r w:rsidR="001E55A6" w:rsidRPr="001B5FB3">
        <w:rPr>
          <w:rFonts w:cstheme="minorHAnsi"/>
        </w:rPr>
        <w:t>was more strongly connected with</w:t>
      </w:r>
      <w:r w:rsidR="000F26D2" w:rsidRPr="001B5FB3">
        <w:rPr>
          <w:rFonts w:cstheme="minorHAnsi"/>
        </w:rPr>
        <w:t xml:space="preserve"> anterior visual, frontoparietal control, and default mode networks.</w:t>
      </w:r>
    </w:p>
    <w:p w14:paraId="1CDD8049" w14:textId="5DA283EE" w:rsidR="002E0AD8" w:rsidRPr="001B5FB3" w:rsidRDefault="002E0AD8" w:rsidP="000F26D2">
      <w:r>
        <w:rPr>
          <w:noProof/>
          <w14:ligatures w14:val="standardContextual"/>
        </w:rPr>
        <w:lastRenderedPageBreak/>
        <mc:AlternateContent>
          <mc:Choice Requires="wpc">
            <w:drawing>
              <wp:inline distT="0" distB="0" distL="0" distR="0" wp14:anchorId="7607293E" wp14:editId="4B79C7C7">
                <wp:extent cx="5724000" cy="6815788"/>
                <wp:effectExtent l="0" t="0" r="0" b="4445"/>
                <wp:docPr id="1232750512"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27693633" name="Picture 42769363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11"/>
                            <a:ext cx="5724000" cy="5343545"/>
                          </a:xfrm>
                          <a:prstGeom prst="rect">
                            <a:avLst/>
                          </a:prstGeom>
                          <a:noFill/>
                          <a:ln>
                            <a:noFill/>
                          </a:ln>
                        </pic:spPr>
                      </pic:pic>
                      <wps:wsp>
                        <wps:cNvPr id="654948472" name="Text Box 654948472"/>
                        <wps:cNvSpPr txBox="1"/>
                        <wps:spPr>
                          <a:xfrm>
                            <a:off x="0" y="5518566"/>
                            <a:ext cx="5724000" cy="1297223"/>
                          </a:xfrm>
                          <a:prstGeom prst="rect">
                            <a:avLst/>
                          </a:prstGeom>
                          <a:solidFill>
                            <a:schemeClr val="lt1"/>
                          </a:solidFill>
                          <a:ln w="6350">
                            <a:noFill/>
                          </a:ln>
                        </wps:spPr>
                        <wps:txbx>
                          <w:txbxContent>
                            <w:p w14:paraId="3673E1D8" w14:textId="77777777" w:rsidR="002E0AD8" w:rsidRPr="001B5FB3" w:rsidRDefault="002E0AD8" w:rsidP="002E0AD8">
                              <w:pPr>
                                <w:spacing w:line="240" w:lineRule="auto"/>
                              </w:pPr>
                              <w:r w:rsidRPr="001B5FB3">
                                <w:rPr>
                                  <w:b/>
                                  <w:bCs/>
                                </w:rPr>
                                <w:t>Figure 1.</w:t>
                              </w:r>
                              <w:r w:rsidRPr="001B5FB3">
                                <w:t xml:space="preserve"> Functional connectivity fingerprints of (a) face and (b) scene-selective regions with the 200-area Schaefer parcellation of the cortex (Schaefer </w:t>
                              </w:r>
                              <w:r w:rsidRPr="001B5FB3">
                                <w:rPr>
                                  <w:i/>
                                  <w:iCs/>
                                </w:rPr>
                                <w:t>et al.</w:t>
                              </w:r>
                              <w:r w:rsidRPr="001B5FB3">
                                <w:t xml:space="preserve">, 2018), averaged over subjects and over parcels in each of 17 resting-state networks (Yeo </w:t>
                              </w:r>
                              <w:r w:rsidRPr="001B5FB3">
                                <w:rPr>
                                  <w:i/>
                                  <w:iCs/>
                                </w:rPr>
                                <w:t>et al.</w:t>
                              </w:r>
                              <w:r w:rsidRPr="001B5FB3">
                                <w:t>, 2011). Connectivity was estimated separately for two independent splits of each of the Game of Thrones, StudyForrest, and HCP movie-watching and resting-state datasets. Locations of parcels, colour-coded by the 17 resting-state networks, are illustrated along the bottom.</w:t>
                              </w:r>
                            </w:p>
                            <w:p w14:paraId="3418E44A" w14:textId="77777777" w:rsidR="002E0AD8" w:rsidRDefault="002E0AD8"/>
                          </w:txbxContent>
                        </wps:txbx>
                        <wps:bodyPr rot="0" spcFirstLastPara="0" vertOverflow="overflow" horzOverflow="overflow" vert="horz" wrap="square" lIns="0" tIns="45437" rIns="0" bIns="45437" numCol="1" spcCol="0" rtlCol="0" fromWordArt="0" anchor="t" anchorCtr="0" forceAA="0" compatLnSpc="1">
                          <a:prstTxWarp prst="textNoShape">
                            <a:avLst/>
                          </a:prstTxWarp>
                          <a:noAutofit/>
                        </wps:bodyPr>
                      </wps:wsp>
                    </wpc:wpc>
                  </a:graphicData>
                </a:graphic>
              </wp:inline>
            </w:drawing>
          </mc:Choice>
          <mc:Fallback>
            <w:pict>
              <v:group w14:anchorId="7607293E" id="Canvas 1" o:spid="_x0000_s1026" editas="canvas" style="width:450.7pt;height:536.7pt;mso-position-horizontal-relative:char;mso-position-vertical-relative:line" coordsize="57238,6815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238;height:68154;visibility:visible;mso-wrap-style:square" filled="t">
                  <v:fill o:detectmouseclick="t"/>
                  <v:path o:connecttype="none"/>
                </v:shape>
                <v:shape id="Picture 427693633" o:spid="_x0000_s1028" type="#_x0000_t75" style="position:absolute;width:57240;height:53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">
                  <v:imagedata r:id="rId13" o:title=""/>
                </v:shape>
                <v:shapetype id="_x0000_t202" coordsize="21600,21600" o:spt="202" path="m,l,21600r21600,l21600,xe">
                  <v:stroke joinstyle="miter"/>
                  <v:path gradientshapeok="t" o:connecttype="rect"/>
                </v:shapetype>
                <v:shape id="Text Box 654948472" o:spid="_x0000_s1029" type="#_x0000_t202" style="position:absolute;top:55185;width:57240;height:1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" fillcolor="white [3201]" stroked="f" strokeweight=".5pt">
                  <v:textbox inset="0,1.2621mm,0,1.2621mm">
                    <w:txbxContent>
                      <w:p w14:paraId="3673E1D8" w14:textId="77777777" w:rsidR="002E0AD8" w:rsidRPr="001B5FB3" w:rsidRDefault="002E0AD8" w:rsidP="002E0AD8">
                        <w:pPr>
                          <w:spacing w:line="240" w:lineRule="auto"/>
                        </w:pPr>
                        <w:r w:rsidRPr="001B5FB3">
                          <w:rPr>
                            <w:b/>
                            <w:bCs/>
                          </w:rPr>
                          <w:t>Figure 1.</w:t>
                        </w:r>
                        <w:r w:rsidRPr="001B5FB3">
                          <w:t xml:space="preserve"> Functional connectivity fingerprints of (a) face and (b) scene-selective regions with the 200-area Schaefer parcellation of the cortex (Schaefer </w:t>
                        </w:r>
                        <w:r w:rsidRPr="001B5FB3">
                          <w:rPr>
                            <w:i/>
                            <w:iCs/>
                          </w:rPr>
                          <w:t>et al.</w:t>
                        </w:r>
                        <w:r w:rsidRPr="001B5FB3">
                          <w:t xml:space="preserve">, 2018), averaged over subjects and over parcels in each of 17 resting-state networks (Yeo </w:t>
                        </w:r>
                        <w:r w:rsidRPr="001B5FB3">
                          <w:rPr>
                            <w:i/>
                            <w:iCs/>
                          </w:rPr>
                          <w:t>et al.</w:t>
                        </w:r>
                        <w:r w:rsidRPr="001B5FB3">
                          <w:t>, 2011). Connectivity was estimated separately for two independent splits of each of the Game of Thrones, StudyForrest, and HCP movie-watching and resting-state datasets. Locations of parcels, colour-coded by the 17 resting-state networks, are illustrated along the bottom.</w:t>
                        </w:r>
                      </w:p>
                      <w:p w14:paraId="3418E44A" w14:textId="77777777" w:rsidR="002E0AD8" w:rsidRDefault="002E0AD8"/>
                    </w:txbxContent>
                  </v:textbox>
                </v:shape>
                <w10:anchorlock/>
              </v:group>
            </w:pict>
          </mc:Fallback>
        </mc:AlternateContent>
      </w:r>
    </w:p>
    <w:p w14:paraId="2D1D5FEA" w14:textId="4F04B4E8" w:rsidR="00B87FA2" w:rsidRPr="001B5FB3" w:rsidRDefault="00B57172" w:rsidP="00B87FA2">
      <w:pPr>
        <w:pStyle w:val="Heading2"/>
      </w:pPr>
      <w:r w:rsidRPr="001B5FB3">
        <w:t xml:space="preserve">3.1 </w:t>
      </w:r>
      <w:r w:rsidR="006114C6" w:rsidRPr="001B5FB3">
        <w:t>Individuating</w:t>
      </w:r>
      <w:r w:rsidR="00B87FA2" w:rsidRPr="001B5FB3">
        <w:t xml:space="preserve"> subjects</w:t>
      </w:r>
    </w:p>
    <w:p w14:paraId="7C630873" w14:textId="7B7BE505" w:rsidR="00950046" w:rsidRPr="001B5FB3" w:rsidRDefault="00B87FA2" w:rsidP="00B87FA2">
      <w:r w:rsidRPr="001B5FB3">
        <w:t xml:space="preserve">We </w:t>
      </w:r>
      <w:r w:rsidR="00947F6A" w:rsidRPr="001B5FB3">
        <w:t>cor</w:t>
      </w:r>
      <w:r w:rsidR="00276B71" w:rsidRPr="001B5FB3">
        <w:t>r</w:t>
      </w:r>
      <w:r w:rsidR="00947F6A" w:rsidRPr="001B5FB3">
        <w:t>elated</w:t>
      </w:r>
      <w:r w:rsidRPr="001B5FB3">
        <w:t xml:space="preserve"> </w:t>
      </w:r>
      <w:r w:rsidR="00950046" w:rsidRPr="001B5FB3">
        <w:t xml:space="preserve">the </w:t>
      </w:r>
      <w:r w:rsidRPr="001B5FB3">
        <w:t>connectivity fingerprint</w:t>
      </w:r>
      <w:r w:rsidR="00950046" w:rsidRPr="001B5FB3">
        <w:t xml:space="preserve">s </w:t>
      </w:r>
      <w:r w:rsidR="00947F6A" w:rsidRPr="001B5FB3">
        <w:t xml:space="preserve">across the data splits </w:t>
      </w:r>
      <w:r w:rsidRPr="001B5FB3">
        <w:t xml:space="preserve">within- </w:t>
      </w:r>
      <w:r w:rsidR="00950046" w:rsidRPr="001B5FB3">
        <w:t>and</w:t>
      </w:r>
      <w:r w:rsidRPr="001B5FB3">
        <w:t xml:space="preserve"> between</w:t>
      </w:r>
      <w:r w:rsidR="00950046" w:rsidRPr="001B5FB3">
        <w:t>-</w:t>
      </w:r>
      <w:r w:rsidRPr="001B5FB3">
        <w:t>subjects</w:t>
      </w:r>
      <w:r w:rsidR="00947F6A" w:rsidRPr="001B5FB3">
        <w:t xml:space="preserve"> in each dataset</w:t>
      </w:r>
      <w:r w:rsidRPr="001B5FB3">
        <w:t xml:space="preserve">. Figure </w:t>
      </w:r>
      <w:r w:rsidR="00950046" w:rsidRPr="001B5FB3">
        <w:t>2a</w:t>
      </w:r>
      <w:r w:rsidRPr="001B5FB3">
        <w:t xml:space="preserve"> illustrates the distributions of fingerprint similarities over subjects for within- and between-subject comparisons. In all cases, positive correlations were observed between connectivity fingerprints for both within- and between-subject </w:t>
      </w:r>
      <w:r w:rsidRPr="001B5FB3">
        <w:lastRenderedPageBreak/>
        <w:t xml:space="preserve">comparisons. Nevertheless, a series </w:t>
      </w:r>
      <w:r w:rsidR="009212A6" w:rsidRPr="001B5FB3">
        <w:t xml:space="preserve">of </w:t>
      </w:r>
      <w:r w:rsidRPr="001B5FB3">
        <w:t xml:space="preserve">paired-samples t-tests (Table </w:t>
      </w:r>
      <w:r w:rsidR="00950046" w:rsidRPr="001B5FB3">
        <w:t>1</w:t>
      </w:r>
      <w:r w:rsidRPr="001B5FB3">
        <w:t>) indicated that fingerprint</w:t>
      </w:r>
      <w:r w:rsidR="00950046" w:rsidRPr="001B5FB3">
        <w:t xml:space="preserve">s </w:t>
      </w:r>
      <w:r w:rsidRPr="001B5FB3">
        <w:t>were significantly</w:t>
      </w:r>
      <w:r w:rsidR="00950046" w:rsidRPr="001B5FB3">
        <w:t xml:space="preserve"> more similar</w:t>
      </w:r>
      <w:r w:rsidRPr="001B5FB3">
        <w:t xml:space="preserve"> within than between-subjects (all </w:t>
      </w:r>
      <w:r w:rsidRPr="001B5FB3">
        <w:rPr>
          <w:i/>
          <w:iCs/>
        </w:rPr>
        <w:t>p</w:t>
      </w:r>
      <w:r w:rsidRPr="001B5FB3">
        <w:t xml:space="preserve"> &lt; .0</w:t>
      </w:r>
      <w:r w:rsidR="00F2481C" w:rsidRPr="001B5FB3">
        <w:t>01</w:t>
      </w:r>
      <w:r w:rsidRPr="001B5FB3">
        <w:t>).</w:t>
      </w:r>
      <w:r w:rsidR="00950046" w:rsidRPr="001B5FB3">
        <w:t xml:space="preserve"> </w:t>
      </w:r>
      <w:r w:rsidR="00E466BA" w:rsidRPr="001B5FB3">
        <w:t>Notably</w:t>
      </w:r>
      <w:r w:rsidR="00950046" w:rsidRPr="001B5FB3">
        <w:t>, the high within-subject correlations also demonstrate high split-half reliability of the connectivity fingerprints.</w:t>
      </w:r>
    </w:p>
    <w:p w14:paraId="1037010A" w14:textId="6F34017D" w:rsidR="00B87FA2" w:rsidRPr="001B5FB3" w:rsidRDefault="002E0AD8" w:rsidP="00E4013D">
      <w:pPr>
        <w:jc w:val="center"/>
      </w:pPr>
      <w:r>
        <w:rPr>
          <w:noProof/>
          <w14:ligatures w14:val="standardContextual"/>
        </w:rPr>
        <mc:AlternateContent>
          <mc:Choice Requires="wpc">
            <w:drawing>
              <wp:inline distT="0" distB="0" distL="0" distR="0" wp14:anchorId="725E9440" wp14:editId="6ED55A52">
                <wp:extent cx="5723890" cy="4466533"/>
                <wp:effectExtent l="0" t="0" r="0" b="0"/>
                <wp:docPr id="861696752"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205740182" name="Text Box 1205740182"/>
                        <wps:cNvSpPr txBox="1"/>
                        <wps:spPr>
                          <a:xfrm>
                            <a:off x="0" y="2300225"/>
                            <a:ext cx="5723890" cy="2130935"/>
                          </a:xfrm>
                          <a:prstGeom prst="rect">
                            <a:avLst/>
                          </a:prstGeom>
                          <a:solidFill>
                            <a:schemeClr val="lt1"/>
                          </a:solidFill>
                          <a:ln w="6350">
                            <a:noFill/>
                          </a:ln>
                        </wps:spPr>
                        <wps:txbx>
                          <w:txbxContent>
                            <w:p w14:paraId="1BAC5D84" w14:textId="77777777" w:rsidR="002E0AD8" w:rsidRPr="001B5FB3" w:rsidRDefault="002E0AD8" w:rsidP="002E0AD8">
                              <w:pPr>
                                <w:spacing w:line="240" w:lineRule="auto"/>
                              </w:pPr>
                              <w:r w:rsidRPr="001B5FB3">
                                <w:rPr>
                                  <w:b/>
                                  <w:bCs/>
                                </w:rPr>
                                <w:t>Figure 2.</w:t>
                              </w:r>
                              <w:r w:rsidRPr="001B5FB3">
                                <w:t xml:space="preserve"> Individuation of subjects by connectivity fingerprints of face and scene networks. Connectivity fingerprints were correlated within and between subjects across the data splits.  </w:t>
                              </w:r>
                              <w:r w:rsidRPr="001B5FB3">
                                <w:br/>
                                <w:t xml:space="preserve">(a) Violin plots illustrate distributions of within-subject and average between-subject correlations over subjects. Asterisks denote significant within versus between-subject correlation differences as determined by paired-samples t-tests (all </w:t>
                              </w:r>
                              <w:r w:rsidRPr="001B5FB3">
                                <w:rPr>
                                  <w:i/>
                                  <w:iCs/>
                                </w:rPr>
                                <w:t>p</w:t>
                              </w:r>
                              <w:r w:rsidRPr="001B5FB3">
                                <w:t xml:space="preserve"> &lt; .001). (b) Decoding accuracy using pairwise classification strategy. For each subject, an overall accuracy is calculated over a series of classifications testing if their within-subject correlation is higher than their correlation with each other subject in turn. Bars illustrate means and 95% confidence intervals over subjects. Asterisks denote significant decoding accuracies determined by permutation testing (all </w:t>
                              </w:r>
                              <w:r w:rsidRPr="001B5FB3">
                                <w:rPr>
                                  <w:i/>
                                  <w:iCs/>
                                </w:rPr>
                                <w:t>p</w:t>
                              </w:r>
                              <w:r w:rsidRPr="001B5FB3">
                                <w:t xml:space="preserve"> &lt; .001). The dashed line indicates the expected chance level.</w:t>
                              </w:r>
                            </w:p>
                            <w:p w14:paraId="1015C0B8" w14:textId="77777777" w:rsidR="002E0AD8" w:rsidRDefault="002E0AD8" w:rsidP="002E0AD8"/>
                          </w:txbxContent>
                        </wps:txbx>
                        <wps:bodyPr rot="0" spcFirstLastPara="0" vertOverflow="overflow" horzOverflow="overflow" vert="horz" wrap="square" lIns="0" tIns="45656" rIns="0" bIns="45656" numCol="1" spcCol="0" rtlCol="0" fromWordArt="0" anchor="t" anchorCtr="0" forceAA="0" compatLnSpc="1">
                          <a:prstTxWarp prst="textNoShape">
                            <a:avLst/>
                          </a:prstTxWarp>
                          <a:noAutofit/>
                        </wps:bodyPr>
                      </wps:wsp>
                      <pic:pic xmlns:pic="http://schemas.openxmlformats.org/drawingml/2006/picture">
                        <pic:nvPicPr>
                          <pic:cNvPr id="1445851657" name="Picture 144585165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10"/>
                            <a:ext cx="5723890" cy="2300211"/>
                          </a:xfrm>
                          <a:prstGeom prst="rect">
                            <a:avLst/>
                          </a:prstGeom>
                          <a:noFill/>
                          <a:ln>
                            <a:noFill/>
                          </a:ln>
                        </pic:spPr>
                      </pic:pic>
                    </wpc:wpc>
                  </a:graphicData>
                </a:graphic>
              </wp:inline>
            </w:drawing>
          </mc:Choice>
          <mc:Fallback>
            <w:pict>
              <v:group w14:anchorId="725E9440" id="_x0000_s1030" editas="canvas" style="width:450.7pt;height:351.7pt;mso-position-horizontal-relative:char;mso-position-vertical-relative:line" coordsize="57238,4465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">
                <v:shape id="_x0000_s1031" type="#_x0000_t75" style="position:absolute;width:57238;height:44659;visibility:visible;mso-wrap-style:square" filled="t">
                  <v:fill o:detectmouseclick="t"/>
                  <v:path o:connecttype="none"/>
                </v:shape>
                <v:shape id="Text Box 1205740182" o:spid="_x0000_s1032" type="#_x0000_t202" style="position:absolute;top:23002;width:57238;height:2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" fillcolor="white [3201]" stroked="f" strokeweight=".5pt">
                  <v:textbox inset="0,1.2682mm,0,1.2682mm">
                    <w:txbxContent>
                      <w:p w14:paraId="1BAC5D84" w14:textId="77777777" w:rsidR="002E0AD8" w:rsidRPr="001B5FB3" w:rsidRDefault="002E0AD8" w:rsidP="002E0AD8">
                        <w:pPr>
                          <w:spacing w:line="240" w:lineRule="auto"/>
                        </w:pPr>
                        <w:r w:rsidRPr="001B5FB3">
                          <w:rPr>
                            <w:b/>
                            <w:bCs/>
                          </w:rPr>
                          <w:t>Figure 2.</w:t>
                        </w:r>
                        <w:r w:rsidRPr="001B5FB3">
                          <w:t xml:space="preserve"> Individuation of subjects by connectivity fingerprints of face and scene networks. Connectivity fingerprints were correlated within and between subjects across the data splits.  </w:t>
                        </w:r>
                        <w:r w:rsidRPr="001B5FB3">
                          <w:br/>
                          <w:t xml:space="preserve">(a) Violin plots illustrate distributions of within-subject and average between-subject correlations over subjects. Asterisks denote significant within versus between-subject correlation differences as determined by paired-samples t-tests (all </w:t>
                        </w:r>
                        <w:r w:rsidRPr="001B5FB3">
                          <w:rPr>
                            <w:i/>
                            <w:iCs/>
                          </w:rPr>
                          <w:t>p</w:t>
                        </w:r>
                        <w:r w:rsidRPr="001B5FB3">
                          <w:t xml:space="preserve"> &lt; .001). (b) Decoding accuracy using pairwise classification strategy. For each subject, an overall accuracy is calculated over a series of classifications testing if their within-subject correlation is higher than their correlation with each other subject in turn. Bars illustrate means and 95% confidence intervals over subjects. Asterisks denote significant decoding accuracies determined by permutation testing (all </w:t>
                        </w:r>
                        <w:r w:rsidRPr="001B5FB3">
                          <w:rPr>
                            <w:i/>
                            <w:iCs/>
                          </w:rPr>
                          <w:t>p</w:t>
                        </w:r>
                        <w:r w:rsidRPr="001B5FB3">
                          <w:t xml:space="preserve"> &lt; .001). The dashed line indicates the expected chance level.</w:t>
                        </w:r>
                      </w:p>
                      <w:p w14:paraId="1015C0B8" w14:textId="77777777" w:rsidR="002E0AD8" w:rsidRDefault="002E0AD8" w:rsidP="002E0AD8"/>
                    </w:txbxContent>
                  </v:textbox>
                </v:shape>
                <v:shape id="Picture 1445851657" o:spid="_x0000_s1033" type="#_x0000_t75" style="position:absolute;width:57238;height:23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">
                  <v:imagedata r:id="rId15" o:title=""/>
                </v:shape>
                <w10:anchorlock/>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126"/>
        <w:gridCol w:w="1531"/>
        <w:gridCol w:w="1134"/>
        <w:gridCol w:w="1134"/>
        <w:gridCol w:w="1134"/>
      </w:tblGrid>
      <w:tr w:rsidR="001B5FB3" w:rsidRPr="001B5FB3" w14:paraId="2178EB2E" w14:textId="77777777" w:rsidTr="00DD5D41">
        <w:trPr>
          <w:cantSplit/>
          <w:trHeight w:val="737"/>
        </w:trPr>
        <w:tc>
          <w:tcPr>
            <w:tcW w:w="8902" w:type="dxa"/>
            <w:gridSpan w:val="6"/>
            <w:tcBorders>
              <w:bottom w:val="single" w:sz="4" w:space="0" w:color="auto"/>
            </w:tcBorders>
          </w:tcPr>
          <w:p w14:paraId="292F9521" w14:textId="09DCB689" w:rsidR="00B87FA2" w:rsidRPr="001B5FB3" w:rsidRDefault="00B87FA2" w:rsidP="00DD5D41">
            <w:pPr>
              <w:keepNext/>
              <w:spacing w:line="276" w:lineRule="auto"/>
              <w:rPr>
                <w:rFonts w:cstheme="minorHAnsi"/>
                <w:szCs w:val="24"/>
              </w:rPr>
            </w:pPr>
            <w:r w:rsidRPr="001B5FB3">
              <w:rPr>
                <w:rFonts w:cstheme="minorHAnsi"/>
                <w:b/>
                <w:bCs/>
                <w:szCs w:val="24"/>
              </w:rPr>
              <w:lastRenderedPageBreak/>
              <w:t xml:space="preserve">Table </w:t>
            </w:r>
            <w:r w:rsidR="0037272F" w:rsidRPr="001B5FB3">
              <w:rPr>
                <w:rFonts w:cstheme="minorHAnsi"/>
                <w:b/>
                <w:bCs/>
                <w:szCs w:val="24"/>
              </w:rPr>
              <w:t>1</w:t>
            </w:r>
            <w:r w:rsidRPr="001B5FB3">
              <w:rPr>
                <w:rFonts w:cstheme="minorHAnsi"/>
                <w:b/>
                <w:bCs/>
                <w:szCs w:val="24"/>
              </w:rPr>
              <w:t>.</w:t>
            </w:r>
            <w:r w:rsidRPr="001B5FB3">
              <w:rPr>
                <w:rFonts w:cstheme="minorHAnsi"/>
                <w:szCs w:val="24"/>
              </w:rPr>
              <w:t xml:space="preserve"> Paired-samples t-tests contrasting within-subject &gt; between-subject </w:t>
            </w:r>
            <w:r w:rsidR="003B4C45" w:rsidRPr="001B5FB3">
              <w:rPr>
                <w:rFonts w:cstheme="minorHAnsi"/>
                <w:szCs w:val="24"/>
              </w:rPr>
              <w:t xml:space="preserve">connectivity fingerprint </w:t>
            </w:r>
            <w:r w:rsidRPr="001B5FB3">
              <w:rPr>
                <w:rFonts w:cstheme="minorHAnsi"/>
                <w:szCs w:val="24"/>
              </w:rPr>
              <w:t>correlations.</w:t>
            </w:r>
          </w:p>
        </w:tc>
      </w:tr>
      <w:tr w:rsidR="001B5FB3" w:rsidRPr="001B5FB3" w14:paraId="54982A7D" w14:textId="77777777" w:rsidTr="00A32386">
        <w:trPr>
          <w:cantSplit/>
        </w:trPr>
        <w:tc>
          <w:tcPr>
            <w:tcW w:w="1843" w:type="dxa"/>
            <w:tcBorders>
              <w:top w:val="single" w:sz="4" w:space="0" w:color="auto"/>
              <w:bottom w:val="single" w:sz="4" w:space="0" w:color="auto"/>
            </w:tcBorders>
          </w:tcPr>
          <w:p w14:paraId="36E31589" w14:textId="42A8837B" w:rsidR="00B87FA2" w:rsidRPr="001B5FB3" w:rsidRDefault="0037272F" w:rsidP="00DD5D41">
            <w:pPr>
              <w:keepNext/>
              <w:spacing w:line="276" w:lineRule="auto"/>
              <w:jc w:val="left"/>
              <w:rPr>
                <w:rFonts w:cstheme="minorHAnsi"/>
                <w:szCs w:val="24"/>
              </w:rPr>
            </w:pPr>
            <w:r w:rsidRPr="001B5FB3">
              <w:rPr>
                <w:rFonts w:cstheme="minorHAnsi"/>
                <w:szCs w:val="24"/>
              </w:rPr>
              <w:t>Network</w:t>
            </w:r>
          </w:p>
        </w:tc>
        <w:tc>
          <w:tcPr>
            <w:tcW w:w="2126" w:type="dxa"/>
            <w:tcBorders>
              <w:top w:val="single" w:sz="4" w:space="0" w:color="auto"/>
              <w:bottom w:val="single" w:sz="4" w:space="0" w:color="auto"/>
            </w:tcBorders>
          </w:tcPr>
          <w:p w14:paraId="40BDE9BC" w14:textId="77777777" w:rsidR="00B87FA2" w:rsidRPr="001B5FB3" w:rsidRDefault="00B87FA2" w:rsidP="00DD5D41">
            <w:pPr>
              <w:keepNext/>
              <w:spacing w:line="276" w:lineRule="auto"/>
              <w:jc w:val="left"/>
              <w:rPr>
                <w:rFonts w:cstheme="minorHAnsi"/>
                <w:szCs w:val="24"/>
              </w:rPr>
            </w:pPr>
            <w:r w:rsidRPr="001B5FB3">
              <w:rPr>
                <w:rFonts w:cstheme="minorHAnsi"/>
                <w:szCs w:val="24"/>
              </w:rPr>
              <w:t>Dataset</w:t>
            </w:r>
          </w:p>
        </w:tc>
        <w:tc>
          <w:tcPr>
            <w:tcW w:w="1531" w:type="dxa"/>
            <w:tcBorders>
              <w:top w:val="single" w:sz="4" w:space="0" w:color="auto"/>
              <w:bottom w:val="single" w:sz="4" w:space="0" w:color="auto"/>
            </w:tcBorders>
          </w:tcPr>
          <w:p w14:paraId="50BC9747" w14:textId="77777777" w:rsidR="00B87FA2" w:rsidRPr="001B5FB3" w:rsidRDefault="00B87FA2" w:rsidP="00DD5D41">
            <w:pPr>
              <w:keepNext/>
              <w:spacing w:line="276" w:lineRule="auto"/>
              <w:jc w:val="left"/>
              <w:rPr>
                <w:rFonts w:cstheme="minorHAnsi"/>
                <w:szCs w:val="24"/>
              </w:rPr>
            </w:pPr>
            <w:r w:rsidRPr="001B5FB3">
              <w:rPr>
                <w:rFonts w:cstheme="minorHAnsi"/>
                <w:szCs w:val="24"/>
              </w:rPr>
              <w:t xml:space="preserve">Cohen’s </w:t>
            </w:r>
            <w:r w:rsidRPr="001B5FB3">
              <w:rPr>
                <w:rFonts w:cstheme="minorHAnsi"/>
                <w:i/>
                <w:iCs/>
                <w:szCs w:val="24"/>
              </w:rPr>
              <w:t>d</w:t>
            </w:r>
            <w:r w:rsidRPr="001B5FB3">
              <w:rPr>
                <w:rFonts w:cstheme="minorHAnsi"/>
                <w:i/>
                <w:iCs/>
                <w:szCs w:val="24"/>
                <w:vertAlign w:val="subscript"/>
              </w:rPr>
              <w:t>av</w:t>
            </w:r>
          </w:p>
        </w:tc>
        <w:tc>
          <w:tcPr>
            <w:tcW w:w="1134" w:type="dxa"/>
            <w:tcBorders>
              <w:top w:val="single" w:sz="4" w:space="0" w:color="auto"/>
              <w:bottom w:val="single" w:sz="4" w:space="0" w:color="auto"/>
            </w:tcBorders>
          </w:tcPr>
          <w:p w14:paraId="6E0471A8" w14:textId="77777777" w:rsidR="00B87FA2" w:rsidRPr="001B5FB3" w:rsidRDefault="00B87FA2" w:rsidP="00DD5D41">
            <w:pPr>
              <w:keepNext/>
              <w:spacing w:line="276" w:lineRule="auto"/>
              <w:jc w:val="left"/>
              <w:rPr>
                <w:rFonts w:cstheme="minorHAnsi"/>
                <w:szCs w:val="24"/>
              </w:rPr>
            </w:pPr>
            <w:r w:rsidRPr="001B5FB3">
              <w:rPr>
                <w:rFonts w:cstheme="minorHAnsi"/>
                <w:szCs w:val="24"/>
              </w:rPr>
              <w:t>t</w:t>
            </w:r>
          </w:p>
        </w:tc>
        <w:tc>
          <w:tcPr>
            <w:tcW w:w="1134" w:type="dxa"/>
            <w:tcBorders>
              <w:top w:val="single" w:sz="4" w:space="0" w:color="auto"/>
              <w:bottom w:val="single" w:sz="4" w:space="0" w:color="auto"/>
            </w:tcBorders>
          </w:tcPr>
          <w:p w14:paraId="3B892554" w14:textId="77777777" w:rsidR="00B87FA2" w:rsidRPr="001B5FB3" w:rsidRDefault="00B87FA2" w:rsidP="00DD5D41">
            <w:pPr>
              <w:keepNext/>
              <w:spacing w:line="276" w:lineRule="auto"/>
              <w:jc w:val="left"/>
              <w:rPr>
                <w:rFonts w:cstheme="minorHAnsi"/>
                <w:szCs w:val="24"/>
              </w:rPr>
            </w:pPr>
            <w:r w:rsidRPr="001B5FB3">
              <w:rPr>
                <w:rFonts w:cstheme="minorHAnsi"/>
                <w:szCs w:val="24"/>
              </w:rPr>
              <w:t>DoF</w:t>
            </w:r>
          </w:p>
        </w:tc>
        <w:tc>
          <w:tcPr>
            <w:tcW w:w="1134" w:type="dxa"/>
            <w:tcBorders>
              <w:top w:val="single" w:sz="4" w:space="0" w:color="auto"/>
              <w:bottom w:val="single" w:sz="4" w:space="0" w:color="auto"/>
            </w:tcBorders>
          </w:tcPr>
          <w:p w14:paraId="1769E58E" w14:textId="77777777" w:rsidR="00B87FA2" w:rsidRPr="001B5FB3" w:rsidRDefault="00B87FA2" w:rsidP="00DD5D41">
            <w:pPr>
              <w:keepNext/>
              <w:spacing w:line="276" w:lineRule="auto"/>
              <w:jc w:val="left"/>
              <w:rPr>
                <w:rFonts w:cstheme="minorHAnsi"/>
                <w:szCs w:val="24"/>
              </w:rPr>
            </w:pPr>
            <w:r w:rsidRPr="001B5FB3">
              <w:rPr>
                <w:rFonts w:cstheme="minorHAnsi"/>
                <w:i/>
                <w:iCs/>
                <w:szCs w:val="24"/>
              </w:rPr>
              <w:t>p</w:t>
            </w:r>
          </w:p>
        </w:tc>
      </w:tr>
      <w:tr w:rsidR="001B5FB3" w:rsidRPr="001B5FB3" w14:paraId="2FBB8B56" w14:textId="77777777" w:rsidTr="00CB6E03">
        <w:trPr>
          <w:cantSplit/>
          <w:trHeight w:val="337"/>
        </w:trPr>
        <w:tc>
          <w:tcPr>
            <w:tcW w:w="1843" w:type="dxa"/>
            <w:vMerge w:val="restart"/>
            <w:tcBorders>
              <w:top w:val="single" w:sz="4" w:space="0" w:color="auto"/>
            </w:tcBorders>
          </w:tcPr>
          <w:p w14:paraId="6CA2D633" w14:textId="17EE9570" w:rsidR="00CB6E03" w:rsidRPr="001B5FB3" w:rsidRDefault="00CB6E03" w:rsidP="00CB6E03">
            <w:pPr>
              <w:keepNext/>
              <w:spacing w:line="276" w:lineRule="auto"/>
              <w:jc w:val="left"/>
              <w:rPr>
                <w:rFonts w:cstheme="minorHAnsi"/>
                <w:szCs w:val="24"/>
              </w:rPr>
            </w:pPr>
            <w:r w:rsidRPr="001B5FB3">
              <w:rPr>
                <w:rFonts w:cstheme="minorHAnsi"/>
                <w:szCs w:val="24"/>
              </w:rPr>
              <w:t>Face</w:t>
            </w:r>
          </w:p>
        </w:tc>
        <w:tc>
          <w:tcPr>
            <w:tcW w:w="2126" w:type="dxa"/>
            <w:tcBorders>
              <w:top w:val="single" w:sz="4" w:space="0" w:color="auto"/>
            </w:tcBorders>
          </w:tcPr>
          <w:p w14:paraId="3E0045BC" w14:textId="77777777" w:rsidR="00CB6E03" w:rsidRPr="001B5FB3" w:rsidRDefault="00CB6E03" w:rsidP="00CB6E03">
            <w:pPr>
              <w:keepNext/>
              <w:spacing w:line="276" w:lineRule="auto"/>
              <w:jc w:val="left"/>
              <w:rPr>
                <w:rFonts w:cstheme="minorHAnsi"/>
                <w:szCs w:val="24"/>
              </w:rPr>
            </w:pPr>
            <w:r w:rsidRPr="001B5FB3">
              <w:rPr>
                <w:rFonts w:cstheme="minorHAnsi"/>
                <w:szCs w:val="24"/>
              </w:rPr>
              <w:t>GoT</w:t>
            </w:r>
          </w:p>
        </w:tc>
        <w:tc>
          <w:tcPr>
            <w:tcW w:w="1531" w:type="dxa"/>
            <w:tcBorders>
              <w:top w:val="single" w:sz="4" w:space="0" w:color="auto"/>
            </w:tcBorders>
          </w:tcPr>
          <w:p w14:paraId="2B8003A8" w14:textId="6BF3312C" w:rsidR="00CB6E03" w:rsidRPr="001B5FB3" w:rsidRDefault="00CB6E03" w:rsidP="00CB6E03">
            <w:pPr>
              <w:keepNext/>
              <w:spacing w:line="276" w:lineRule="auto"/>
              <w:jc w:val="left"/>
              <w:rPr>
                <w:rFonts w:cstheme="minorHAnsi"/>
                <w:szCs w:val="24"/>
              </w:rPr>
            </w:pPr>
            <w:r w:rsidRPr="001B5FB3">
              <w:rPr>
                <w:rFonts w:ascii="Calibri" w:hAnsi="Calibri" w:cs="Calibri"/>
                <w:szCs w:val="24"/>
              </w:rPr>
              <w:t>5.22</w:t>
            </w:r>
          </w:p>
        </w:tc>
        <w:tc>
          <w:tcPr>
            <w:tcW w:w="1134" w:type="dxa"/>
            <w:tcBorders>
              <w:top w:val="single" w:sz="4" w:space="0" w:color="auto"/>
            </w:tcBorders>
          </w:tcPr>
          <w:p w14:paraId="69190D02" w14:textId="349BE2E0" w:rsidR="00CB6E03" w:rsidRPr="001B5FB3" w:rsidRDefault="00CB6E03" w:rsidP="00CB6E03">
            <w:pPr>
              <w:keepNext/>
              <w:spacing w:line="276" w:lineRule="auto"/>
              <w:jc w:val="left"/>
              <w:rPr>
                <w:rFonts w:cstheme="minorHAnsi"/>
                <w:szCs w:val="24"/>
              </w:rPr>
            </w:pPr>
            <w:r w:rsidRPr="001B5FB3">
              <w:rPr>
                <w:rFonts w:ascii="Calibri" w:hAnsi="Calibri" w:cs="Calibri"/>
                <w:szCs w:val="24"/>
              </w:rPr>
              <w:t>29.79</w:t>
            </w:r>
          </w:p>
        </w:tc>
        <w:tc>
          <w:tcPr>
            <w:tcW w:w="1134" w:type="dxa"/>
            <w:tcBorders>
              <w:top w:val="single" w:sz="4" w:space="0" w:color="auto"/>
            </w:tcBorders>
          </w:tcPr>
          <w:p w14:paraId="011502C9" w14:textId="77777777" w:rsidR="00CB6E03" w:rsidRPr="001B5FB3" w:rsidRDefault="00CB6E03" w:rsidP="00CB6E03">
            <w:pPr>
              <w:keepNext/>
              <w:spacing w:line="276" w:lineRule="auto"/>
              <w:jc w:val="left"/>
              <w:rPr>
                <w:rFonts w:cstheme="minorHAnsi"/>
                <w:szCs w:val="24"/>
              </w:rPr>
            </w:pPr>
            <w:r w:rsidRPr="001B5FB3">
              <w:rPr>
                <w:rFonts w:cstheme="minorHAnsi"/>
                <w:szCs w:val="24"/>
              </w:rPr>
              <w:t>44</w:t>
            </w:r>
          </w:p>
        </w:tc>
        <w:tc>
          <w:tcPr>
            <w:tcW w:w="1134" w:type="dxa"/>
            <w:tcBorders>
              <w:top w:val="single" w:sz="4" w:space="0" w:color="auto"/>
            </w:tcBorders>
          </w:tcPr>
          <w:p w14:paraId="1E189291"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5446199C" w14:textId="77777777" w:rsidTr="00CB6E03">
        <w:trPr>
          <w:cantSplit/>
          <w:trHeight w:val="337"/>
        </w:trPr>
        <w:tc>
          <w:tcPr>
            <w:tcW w:w="1843" w:type="dxa"/>
            <w:vMerge/>
          </w:tcPr>
          <w:p w14:paraId="48DD2C3C" w14:textId="77777777" w:rsidR="00CB6E03" w:rsidRPr="001B5FB3" w:rsidRDefault="00CB6E03" w:rsidP="00CB6E03">
            <w:pPr>
              <w:keepNext/>
              <w:spacing w:line="276" w:lineRule="auto"/>
              <w:jc w:val="left"/>
              <w:rPr>
                <w:rFonts w:cstheme="minorHAnsi"/>
                <w:szCs w:val="24"/>
              </w:rPr>
            </w:pPr>
          </w:p>
        </w:tc>
        <w:tc>
          <w:tcPr>
            <w:tcW w:w="2126" w:type="dxa"/>
          </w:tcPr>
          <w:p w14:paraId="67F6CEA7" w14:textId="77777777" w:rsidR="00CB6E03" w:rsidRPr="001B5FB3" w:rsidRDefault="00CB6E03" w:rsidP="00CB6E03">
            <w:pPr>
              <w:keepNext/>
              <w:spacing w:line="276" w:lineRule="auto"/>
              <w:jc w:val="left"/>
              <w:rPr>
                <w:rFonts w:cstheme="minorHAnsi"/>
                <w:szCs w:val="24"/>
              </w:rPr>
            </w:pPr>
            <w:r w:rsidRPr="001B5FB3">
              <w:rPr>
                <w:rFonts w:cstheme="minorHAnsi"/>
                <w:szCs w:val="24"/>
              </w:rPr>
              <w:t>StudyForrest</w:t>
            </w:r>
          </w:p>
        </w:tc>
        <w:tc>
          <w:tcPr>
            <w:tcW w:w="1531" w:type="dxa"/>
          </w:tcPr>
          <w:p w14:paraId="0262BE87" w14:textId="5E270247" w:rsidR="00CB6E03" w:rsidRPr="001B5FB3" w:rsidRDefault="00CB6E03" w:rsidP="00CB6E03">
            <w:pPr>
              <w:keepNext/>
              <w:spacing w:line="276" w:lineRule="auto"/>
              <w:jc w:val="left"/>
              <w:rPr>
                <w:rFonts w:cstheme="minorHAnsi"/>
                <w:szCs w:val="24"/>
              </w:rPr>
            </w:pPr>
            <w:r w:rsidRPr="001B5FB3">
              <w:rPr>
                <w:rFonts w:ascii="Calibri" w:hAnsi="Calibri" w:cs="Calibri"/>
                <w:szCs w:val="24"/>
              </w:rPr>
              <w:t>11.18</w:t>
            </w:r>
          </w:p>
        </w:tc>
        <w:tc>
          <w:tcPr>
            <w:tcW w:w="1134" w:type="dxa"/>
          </w:tcPr>
          <w:p w14:paraId="2133FD10" w14:textId="25DD58F5" w:rsidR="00CB6E03" w:rsidRPr="001B5FB3" w:rsidRDefault="00CB6E03" w:rsidP="00CB6E03">
            <w:pPr>
              <w:keepNext/>
              <w:spacing w:line="276" w:lineRule="auto"/>
              <w:jc w:val="left"/>
              <w:rPr>
                <w:rFonts w:cstheme="minorHAnsi"/>
                <w:szCs w:val="24"/>
              </w:rPr>
            </w:pPr>
            <w:r w:rsidRPr="001B5FB3">
              <w:rPr>
                <w:rFonts w:ascii="Calibri" w:hAnsi="Calibri" w:cs="Calibri"/>
                <w:szCs w:val="24"/>
              </w:rPr>
              <w:t>30.02</w:t>
            </w:r>
          </w:p>
        </w:tc>
        <w:tc>
          <w:tcPr>
            <w:tcW w:w="1134" w:type="dxa"/>
          </w:tcPr>
          <w:p w14:paraId="6280153F" w14:textId="77777777" w:rsidR="00CB6E03" w:rsidRPr="001B5FB3" w:rsidRDefault="00CB6E03" w:rsidP="00CB6E03">
            <w:pPr>
              <w:keepNext/>
              <w:spacing w:line="276" w:lineRule="auto"/>
              <w:jc w:val="left"/>
              <w:rPr>
                <w:rFonts w:cstheme="minorHAnsi"/>
                <w:szCs w:val="24"/>
              </w:rPr>
            </w:pPr>
            <w:r w:rsidRPr="001B5FB3">
              <w:rPr>
                <w:rFonts w:cstheme="minorHAnsi"/>
                <w:szCs w:val="24"/>
              </w:rPr>
              <w:t>14</w:t>
            </w:r>
          </w:p>
        </w:tc>
        <w:tc>
          <w:tcPr>
            <w:tcW w:w="1134" w:type="dxa"/>
          </w:tcPr>
          <w:p w14:paraId="66BBF8D6"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40E86B2B" w14:textId="77777777" w:rsidTr="00CB6E03">
        <w:trPr>
          <w:cantSplit/>
          <w:trHeight w:val="337"/>
        </w:trPr>
        <w:tc>
          <w:tcPr>
            <w:tcW w:w="1843" w:type="dxa"/>
            <w:vMerge/>
          </w:tcPr>
          <w:p w14:paraId="205156C8" w14:textId="77777777" w:rsidR="00CB6E03" w:rsidRPr="001B5FB3" w:rsidRDefault="00CB6E03" w:rsidP="00CB6E03">
            <w:pPr>
              <w:keepNext/>
              <w:spacing w:line="276" w:lineRule="auto"/>
              <w:jc w:val="left"/>
              <w:rPr>
                <w:rFonts w:cstheme="minorHAnsi"/>
                <w:szCs w:val="24"/>
              </w:rPr>
            </w:pPr>
          </w:p>
        </w:tc>
        <w:tc>
          <w:tcPr>
            <w:tcW w:w="2126" w:type="dxa"/>
          </w:tcPr>
          <w:p w14:paraId="6B7AF9B7" w14:textId="77777777" w:rsidR="00CB6E03" w:rsidRPr="001B5FB3" w:rsidRDefault="00CB6E03" w:rsidP="00CB6E03">
            <w:pPr>
              <w:keepNext/>
              <w:spacing w:line="276" w:lineRule="auto"/>
              <w:jc w:val="left"/>
              <w:rPr>
                <w:rFonts w:cstheme="minorHAnsi"/>
                <w:szCs w:val="24"/>
              </w:rPr>
            </w:pPr>
            <w:r w:rsidRPr="001B5FB3">
              <w:rPr>
                <w:rFonts w:cstheme="minorHAnsi"/>
                <w:szCs w:val="24"/>
              </w:rPr>
              <w:t>HCP (Movie)</w:t>
            </w:r>
          </w:p>
        </w:tc>
        <w:tc>
          <w:tcPr>
            <w:tcW w:w="1531" w:type="dxa"/>
          </w:tcPr>
          <w:p w14:paraId="67CAD11F" w14:textId="2170B940" w:rsidR="00CB6E03" w:rsidRPr="001B5FB3" w:rsidRDefault="00CB6E03" w:rsidP="00CB6E03">
            <w:pPr>
              <w:keepNext/>
              <w:spacing w:line="276" w:lineRule="auto"/>
              <w:jc w:val="left"/>
              <w:rPr>
                <w:rFonts w:cstheme="minorHAnsi"/>
                <w:szCs w:val="24"/>
              </w:rPr>
            </w:pPr>
            <w:r w:rsidRPr="001B5FB3">
              <w:rPr>
                <w:rFonts w:ascii="Calibri" w:hAnsi="Calibri" w:cs="Calibri"/>
                <w:szCs w:val="24"/>
              </w:rPr>
              <w:t>3.57</w:t>
            </w:r>
          </w:p>
        </w:tc>
        <w:tc>
          <w:tcPr>
            <w:tcW w:w="1134" w:type="dxa"/>
          </w:tcPr>
          <w:p w14:paraId="6AC584FA" w14:textId="452273E9" w:rsidR="00CB6E03" w:rsidRPr="001B5FB3" w:rsidRDefault="00CB6E03" w:rsidP="00CB6E03">
            <w:pPr>
              <w:keepNext/>
              <w:spacing w:line="276" w:lineRule="auto"/>
              <w:jc w:val="left"/>
              <w:rPr>
                <w:rFonts w:cstheme="minorHAnsi"/>
                <w:szCs w:val="24"/>
              </w:rPr>
            </w:pPr>
            <w:r w:rsidRPr="001B5FB3">
              <w:rPr>
                <w:rFonts w:ascii="Calibri" w:hAnsi="Calibri" w:cs="Calibri"/>
                <w:szCs w:val="24"/>
              </w:rPr>
              <w:t>38.14</w:t>
            </w:r>
          </w:p>
        </w:tc>
        <w:tc>
          <w:tcPr>
            <w:tcW w:w="1134" w:type="dxa"/>
          </w:tcPr>
          <w:p w14:paraId="368B482F" w14:textId="77777777"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Pr>
          <w:p w14:paraId="185CF324"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59FA8922" w14:textId="77777777" w:rsidTr="00CB6E03">
        <w:trPr>
          <w:cantSplit/>
          <w:trHeight w:val="454"/>
        </w:trPr>
        <w:tc>
          <w:tcPr>
            <w:tcW w:w="1843" w:type="dxa"/>
            <w:vMerge/>
          </w:tcPr>
          <w:p w14:paraId="2F642837" w14:textId="77777777" w:rsidR="00CB6E03" w:rsidRPr="001B5FB3" w:rsidRDefault="00CB6E03" w:rsidP="00CB6E03">
            <w:pPr>
              <w:keepNext/>
              <w:spacing w:line="276" w:lineRule="auto"/>
              <w:jc w:val="left"/>
              <w:rPr>
                <w:rFonts w:cstheme="minorHAnsi"/>
                <w:szCs w:val="24"/>
              </w:rPr>
            </w:pPr>
          </w:p>
        </w:tc>
        <w:tc>
          <w:tcPr>
            <w:tcW w:w="2126" w:type="dxa"/>
          </w:tcPr>
          <w:p w14:paraId="3067866C" w14:textId="77777777" w:rsidR="00CB6E03" w:rsidRPr="001B5FB3" w:rsidRDefault="00CB6E03" w:rsidP="00CB6E03">
            <w:pPr>
              <w:keepNext/>
              <w:spacing w:line="276" w:lineRule="auto"/>
              <w:jc w:val="left"/>
              <w:rPr>
                <w:rFonts w:cstheme="minorHAnsi"/>
                <w:szCs w:val="24"/>
              </w:rPr>
            </w:pPr>
            <w:r w:rsidRPr="001B5FB3">
              <w:rPr>
                <w:rFonts w:cstheme="minorHAnsi"/>
                <w:szCs w:val="24"/>
              </w:rPr>
              <w:t>HCP (Rest)</w:t>
            </w:r>
          </w:p>
        </w:tc>
        <w:tc>
          <w:tcPr>
            <w:tcW w:w="1531" w:type="dxa"/>
          </w:tcPr>
          <w:p w14:paraId="0E9C98CE" w14:textId="17485CED" w:rsidR="00CB6E03" w:rsidRPr="001B5FB3" w:rsidRDefault="00CB6E03" w:rsidP="00CB6E03">
            <w:pPr>
              <w:keepNext/>
              <w:spacing w:line="276" w:lineRule="auto"/>
              <w:jc w:val="left"/>
              <w:rPr>
                <w:rFonts w:cstheme="minorHAnsi"/>
                <w:szCs w:val="24"/>
              </w:rPr>
            </w:pPr>
            <w:r w:rsidRPr="001B5FB3">
              <w:rPr>
                <w:rFonts w:ascii="Calibri" w:hAnsi="Calibri" w:cs="Calibri"/>
                <w:szCs w:val="24"/>
              </w:rPr>
              <w:t>3.42</w:t>
            </w:r>
          </w:p>
        </w:tc>
        <w:tc>
          <w:tcPr>
            <w:tcW w:w="1134" w:type="dxa"/>
          </w:tcPr>
          <w:p w14:paraId="289ED9D3" w14:textId="7F7B22CE" w:rsidR="00CB6E03" w:rsidRPr="001B5FB3" w:rsidRDefault="00CB6E03" w:rsidP="00CB6E03">
            <w:pPr>
              <w:keepNext/>
              <w:spacing w:line="276" w:lineRule="auto"/>
              <w:jc w:val="left"/>
              <w:rPr>
                <w:rFonts w:cstheme="minorHAnsi"/>
                <w:szCs w:val="24"/>
              </w:rPr>
            </w:pPr>
            <w:r w:rsidRPr="001B5FB3">
              <w:rPr>
                <w:rFonts w:ascii="Calibri" w:hAnsi="Calibri" w:cs="Calibri"/>
                <w:szCs w:val="24"/>
              </w:rPr>
              <w:t>31.99</w:t>
            </w:r>
          </w:p>
        </w:tc>
        <w:tc>
          <w:tcPr>
            <w:tcW w:w="1134" w:type="dxa"/>
          </w:tcPr>
          <w:p w14:paraId="711735F6" w14:textId="77777777"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Pr>
          <w:p w14:paraId="227E150E"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3555200C" w14:textId="77777777" w:rsidTr="00CB6E03">
        <w:trPr>
          <w:cantSplit/>
          <w:trHeight w:val="337"/>
        </w:trPr>
        <w:tc>
          <w:tcPr>
            <w:tcW w:w="1843" w:type="dxa"/>
            <w:vMerge w:val="restart"/>
          </w:tcPr>
          <w:p w14:paraId="6EA3162E" w14:textId="2349D7BB" w:rsidR="00CB6E03" w:rsidRPr="001B5FB3" w:rsidRDefault="00CB6E03" w:rsidP="00CB6E03">
            <w:pPr>
              <w:keepNext/>
              <w:spacing w:line="276" w:lineRule="auto"/>
              <w:jc w:val="left"/>
              <w:rPr>
                <w:rFonts w:cstheme="minorHAnsi"/>
                <w:szCs w:val="24"/>
              </w:rPr>
            </w:pPr>
            <w:r w:rsidRPr="001B5FB3">
              <w:rPr>
                <w:rFonts w:cstheme="minorHAnsi"/>
                <w:szCs w:val="24"/>
              </w:rPr>
              <w:t>Scene</w:t>
            </w:r>
          </w:p>
        </w:tc>
        <w:tc>
          <w:tcPr>
            <w:tcW w:w="2126" w:type="dxa"/>
          </w:tcPr>
          <w:p w14:paraId="0196CEFD" w14:textId="77777777" w:rsidR="00CB6E03" w:rsidRPr="001B5FB3" w:rsidRDefault="00CB6E03" w:rsidP="00CB6E03">
            <w:pPr>
              <w:keepNext/>
              <w:spacing w:line="276" w:lineRule="auto"/>
              <w:jc w:val="left"/>
              <w:rPr>
                <w:rFonts w:cstheme="minorHAnsi"/>
                <w:szCs w:val="24"/>
              </w:rPr>
            </w:pPr>
            <w:r w:rsidRPr="001B5FB3">
              <w:rPr>
                <w:rFonts w:cstheme="minorHAnsi"/>
                <w:szCs w:val="24"/>
              </w:rPr>
              <w:t>GoT</w:t>
            </w:r>
          </w:p>
        </w:tc>
        <w:tc>
          <w:tcPr>
            <w:tcW w:w="1531" w:type="dxa"/>
          </w:tcPr>
          <w:p w14:paraId="118F5F29" w14:textId="5D1EEC83" w:rsidR="00CB6E03" w:rsidRPr="001B5FB3" w:rsidRDefault="00CB6E03" w:rsidP="00CB6E03">
            <w:pPr>
              <w:keepNext/>
              <w:spacing w:line="276" w:lineRule="auto"/>
              <w:jc w:val="left"/>
              <w:rPr>
                <w:rFonts w:cstheme="minorHAnsi"/>
                <w:szCs w:val="24"/>
              </w:rPr>
            </w:pPr>
            <w:r w:rsidRPr="001B5FB3">
              <w:rPr>
                <w:rFonts w:ascii="Calibri" w:hAnsi="Calibri" w:cs="Calibri"/>
                <w:szCs w:val="24"/>
              </w:rPr>
              <w:t>4.63</w:t>
            </w:r>
          </w:p>
        </w:tc>
        <w:tc>
          <w:tcPr>
            <w:tcW w:w="1134" w:type="dxa"/>
          </w:tcPr>
          <w:p w14:paraId="4442518E" w14:textId="51A03B3D" w:rsidR="00CB6E03" w:rsidRPr="001B5FB3" w:rsidRDefault="00CB6E03" w:rsidP="00CB6E03">
            <w:pPr>
              <w:keepNext/>
              <w:spacing w:line="276" w:lineRule="auto"/>
              <w:jc w:val="left"/>
              <w:rPr>
                <w:rFonts w:cstheme="minorHAnsi"/>
                <w:szCs w:val="24"/>
              </w:rPr>
            </w:pPr>
            <w:r w:rsidRPr="001B5FB3">
              <w:rPr>
                <w:rFonts w:ascii="Calibri" w:hAnsi="Calibri" w:cs="Calibri"/>
                <w:szCs w:val="24"/>
              </w:rPr>
              <w:t>31.77</w:t>
            </w:r>
          </w:p>
        </w:tc>
        <w:tc>
          <w:tcPr>
            <w:tcW w:w="1134" w:type="dxa"/>
          </w:tcPr>
          <w:p w14:paraId="3F3F99A1" w14:textId="77777777" w:rsidR="00CB6E03" w:rsidRPr="001B5FB3" w:rsidRDefault="00CB6E03" w:rsidP="00CB6E03">
            <w:pPr>
              <w:keepNext/>
              <w:spacing w:line="276" w:lineRule="auto"/>
              <w:jc w:val="left"/>
              <w:rPr>
                <w:rFonts w:cstheme="minorHAnsi"/>
                <w:szCs w:val="24"/>
              </w:rPr>
            </w:pPr>
            <w:r w:rsidRPr="001B5FB3">
              <w:rPr>
                <w:rFonts w:cstheme="minorHAnsi"/>
                <w:szCs w:val="24"/>
              </w:rPr>
              <w:t>44</w:t>
            </w:r>
          </w:p>
        </w:tc>
        <w:tc>
          <w:tcPr>
            <w:tcW w:w="1134" w:type="dxa"/>
          </w:tcPr>
          <w:p w14:paraId="05F579FA"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3F30F3DF" w14:textId="77777777" w:rsidTr="00CB6E03">
        <w:trPr>
          <w:cantSplit/>
          <w:trHeight w:val="337"/>
        </w:trPr>
        <w:tc>
          <w:tcPr>
            <w:tcW w:w="1843" w:type="dxa"/>
            <w:vMerge/>
          </w:tcPr>
          <w:p w14:paraId="1DBB36FE" w14:textId="77777777" w:rsidR="00CB6E03" w:rsidRPr="001B5FB3" w:rsidRDefault="00CB6E03" w:rsidP="00CB6E03">
            <w:pPr>
              <w:keepNext/>
              <w:spacing w:line="276" w:lineRule="auto"/>
              <w:jc w:val="left"/>
              <w:rPr>
                <w:rFonts w:cstheme="minorHAnsi"/>
                <w:szCs w:val="24"/>
              </w:rPr>
            </w:pPr>
          </w:p>
        </w:tc>
        <w:tc>
          <w:tcPr>
            <w:tcW w:w="2126" w:type="dxa"/>
          </w:tcPr>
          <w:p w14:paraId="32395E74" w14:textId="77777777" w:rsidR="00CB6E03" w:rsidRPr="001B5FB3" w:rsidRDefault="00CB6E03" w:rsidP="00CB6E03">
            <w:pPr>
              <w:keepNext/>
              <w:spacing w:line="276" w:lineRule="auto"/>
              <w:jc w:val="left"/>
              <w:rPr>
                <w:rFonts w:cstheme="minorHAnsi"/>
                <w:szCs w:val="24"/>
              </w:rPr>
            </w:pPr>
            <w:r w:rsidRPr="001B5FB3">
              <w:rPr>
                <w:rFonts w:cstheme="minorHAnsi"/>
                <w:szCs w:val="24"/>
              </w:rPr>
              <w:t>StudyForrest</w:t>
            </w:r>
          </w:p>
        </w:tc>
        <w:tc>
          <w:tcPr>
            <w:tcW w:w="1531" w:type="dxa"/>
          </w:tcPr>
          <w:p w14:paraId="5DE95A1C" w14:textId="1EBC37EC" w:rsidR="00CB6E03" w:rsidRPr="001B5FB3" w:rsidRDefault="00CB6E03" w:rsidP="00CB6E03">
            <w:pPr>
              <w:keepNext/>
              <w:spacing w:line="276" w:lineRule="auto"/>
              <w:jc w:val="left"/>
              <w:rPr>
                <w:rFonts w:cstheme="minorHAnsi"/>
                <w:szCs w:val="24"/>
              </w:rPr>
            </w:pPr>
            <w:r w:rsidRPr="001B5FB3">
              <w:rPr>
                <w:rFonts w:ascii="Calibri" w:hAnsi="Calibri" w:cs="Calibri"/>
                <w:szCs w:val="24"/>
              </w:rPr>
              <w:t>5.83</w:t>
            </w:r>
          </w:p>
        </w:tc>
        <w:tc>
          <w:tcPr>
            <w:tcW w:w="1134" w:type="dxa"/>
          </w:tcPr>
          <w:p w14:paraId="5C32D96F" w14:textId="3FD1CA00" w:rsidR="00CB6E03" w:rsidRPr="001B5FB3" w:rsidRDefault="00CB6E03" w:rsidP="00CB6E03">
            <w:pPr>
              <w:keepNext/>
              <w:spacing w:line="276" w:lineRule="auto"/>
              <w:jc w:val="left"/>
              <w:rPr>
                <w:rFonts w:cstheme="minorHAnsi"/>
                <w:szCs w:val="24"/>
              </w:rPr>
            </w:pPr>
            <w:r w:rsidRPr="001B5FB3">
              <w:rPr>
                <w:rFonts w:ascii="Calibri" w:hAnsi="Calibri" w:cs="Calibri"/>
                <w:szCs w:val="24"/>
              </w:rPr>
              <w:t>17.82</w:t>
            </w:r>
          </w:p>
        </w:tc>
        <w:tc>
          <w:tcPr>
            <w:tcW w:w="1134" w:type="dxa"/>
          </w:tcPr>
          <w:p w14:paraId="25CC5B6E" w14:textId="77777777" w:rsidR="00CB6E03" w:rsidRPr="001B5FB3" w:rsidRDefault="00CB6E03" w:rsidP="00CB6E03">
            <w:pPr>
              <w:keepNext/>
              <w:spacing w:line="276" w:lineRule="auto"/>
              <w:jc w:val="left"/>
              <w:rPr>
                <w:rFonts w:cstheme="minorHAnsi"/>
                <w:szCs w:val="24"/>
              </w:rPr>
            </w:pPr>
            <w:r w:rsidRPr="001B5FB3">
              <w:rPr>
                <w:rFonts w:cstheme="minorHAnsi"/>
                <w:szCs w:val="24"/>
              </w:rPr>
              <w:t>14</w:t>
            </w:r>
          </w:p>
        </w:tc>
        <w:tc>
          <w:tcPr>
            <w:tcW w:w="1134" w:type="dxa"/>
          </w:tcPr>
          <w:p w14:paraId="2BDC5837"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368E273F" w14:textId="77777777" w:rsidTr="00CB6E03">
        <w:trPr>
          <w:cantSplit/>
          <w:trHeight w:val="337"/>
        </w:trPr>
        <w:tc>
          <w:tcPr>
            <w:tcW w:w="1843" w:type="dxa"/>
            <w:vMerge/>
          </w:tcPr>
          <w:p w14:paraId="54088D33" w14:textId="77777777" w:rsidR="00CB6E03" w:rsidRPr="001B5FB3" w:rsidRDefault="00CB6E03" w:rsidP="00CB6E03">
            <w:pPr>
              <w:keepNext/>
              <w:spacing w:line="276" w:lineRule="auto"/>
              <w:jc w:val="left"/>
              <w:rPr>
                <w:rFonts w:cstheme="minorHAnsi"/>
                <w:szCs w:val="24"/>
              </w:rPr>
            </w:pPr>
          </w:p>
        </w:tc>
        <w:tc>
          <w:tcPr>
            <w:tcW w:w="2126" w:type="dxa"/>
          </w:tcPr>
          <w:p w14:paraId="671DB98A" w14:textId="77777777" w:rsidR="00CB6E03" w:rsidRPr="001B5FB3" w:rsidRDefault="00CB6E03" w:rsidP="00CB6E03">
            <w:pPr>
              <w:keepNext/>
              <w:spacing w:line="276" w:lineRule="auto"/>
              <w:jc w:val="left"/>
              <w:rPr>
                <w:rFonts w:cstheme="minorHAnsi"/>
                <w:szCs w:val="24"/>
              </w:rPr>
            </w:pPr>
            <w:r w:rsidRPr="001B5FB3">
              <w:rPr>
                <w:rFonts w:cstheme="minorHAnsi"/>
                <w:szCs w:val="24"/>
              </w:rPr>
              <w:t>HCP (Movie)</w:t>
            </w:r>
          </w:p>
        </w:tc>
        <w:tc>
          <w:tcPr>
            <w:tcW w:w="1531" w:type="dxa"/>
          </w:tcPr>
          <w:p w14:paraId="7A63BF11" w14:textId="0CC1C371" w:rsidR="00CB6E03" w:rsidRPr="001B5FB3" w:rsidRDefault="00CB6E03" w:rsidP="00CB6E03">
            <w:pPr>
              <w:keepNext/>
              <w:spacing w:line="276" w:lineRule="auto"/>
              <w:jc w:val="left"/>
              <w:rPr>
                <w:rFonts w:cstheme="minorHAnsi"/>
                <w:szCs w:val="24"/>
              </w:rPr>
            </w:pPr>
            <w:r w:rsidRPr="001B5FB3">
              <w:rPr>
                <w:rFonts w:ascii="Calibri" w:hAnsi="Calibri" w:cs="Calibri"/>
                <w:szCs w:val="24"/>
              </w:rPr>
              <w:t>2.73</w:t>
            </w:r>
          </w:p>
        </w:tc>
        <w:tc>
          <w:tcPr>
            <w:tcW w:w="1134" w:type="dxa"/>
          </w:tcPr>
          <w:p w14:paraId="5FA5EA82" w14:textId="6A90F020" w:rsidR="00CB6E03" w:rsidRPr="001B5FB3" w:rsidRDefault="00CB6E03" w:rsidP="00CB6E03">
            <w:pPr>
              <w:keepNext/>
              <w:spacing w:line="276" w:lineRule="auto"/>
              <w:jc w:val="left"/>
              <w:rPr>
                <w:rFonts w:cstheme="minorHAnsi"/>
                <w:szCs w:val="24"/>
              </w:rPr>
            </w:pPr>
            <w:r w:rsidRPr="001B5FB3">
              <w:rPr>
                <w:rFonts w:ascii="Calibri" w:hAnsi="Calibri" w:cs="Calibri"/>
                <w:szCs w:val="24"/>
              </w:rPr>
              <w:t>30.10</w:t>
            </w:r>
          </w:p>
        </w:tc>
        <w:tc>
          <w:tcPr>
            <w:tcW w:w="1134" w:type="dxa"/>
          </w:tcPr>
          <w:p w14:paraId="7B225676" w14:textId="77777777"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Pr>
          <w:p w14:paraId="6F5BF9E1"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CB6E03" w:rsidRPr="001B5FB3" w14:paraId="7765A62C" w14:textId="77777777" w:rsidTr="00CB6E03">
        <w:trPr>
          <w:cantSplit/>
          <w:trHeight w:val="454"/>
        </w:trPr>
        <w:tc>
          <w:tcPr>
            <w:tcW w:w="1843" w:type="dxa"/>
            <w:vMerge/>
            <w:tcBorders>
              <w:bottom w:val="single" w:sz="4" w:space="0" w:color="auto"/>
            </w:tcBorders>
          </w:tcPr>
          <w:p w14:paraId="06847521" w14:textId="77777777" w:rsidR="00CB6E03" w:rsidRPr="001B5FB3" w:rsidRDefault="00CB6E03" w:rsidP="00CB6E03">
            <w:pPr>
              <w:keepNext/>
              <w:spacing w:line="276" w:lineRule="auto"/>
              <w:jc w:val="left"/>
              <w:rPr>
                <w:rFonts w:cstheme="minorHAnsi"/>
                <w:szCs w:val="24"/>
              </w:rPr>
            </w:pPr>
          </w:p>
        </w:tc>
        <w:tc>
          <w:tcPr>
            <w:tcW w:w="2126" w:type="dxa"/>
            <w:tcBorders>
              <w:bottom w:val="single" w:sz="4" w:space="0" w:color="auto"/>
            </w:tcBorders>
          </w:tcPr>
          <w:p w14:paraId="228E3347" w14:textId="77777777" w:rsidR="00CB6E03" w:rsidRPr="001B5FB3" w:rsidRDefault="00CB6E03" w:rsidP="00CB6E03">
            <w:pPr>
              <w:keepNext/>
              <w:spacing w:line="276" w:lineRule="auto"/>
              <w:jc w:val="left"/>
              <w:rPr>
                <w:rFonts w:cstheme="minorHAnsi"/>
                <w:szCs w:val="24"/>
              </w:rPr>
            </w:pPr>
            <w:r w:rsidRPr="001B5FB3">
              <w:rPr>
                <w:rFonts w:cstheme="minorHAnsi"/>
                <w:szCs w:val="24"/>
              </w:rPr>
              <w:t>HCP (Rest)</w:t>
            </w:r>
          </w:p>
        </w:tc>
        <w:tc>
          <w:tcPr>
            <w:tcW w:w="1531" w:type="dxa"/>
            <w:tcBorders>
              <w:bottom w:val="single" w:sz="4" w:space="0" w:color="auto"/>
            </w:tcBorders>
          </w:tcPr>
          <w:p w14:paraId="4451FECA" w14:textId="4E2FBA47" w:rsidR="00CB6E03" w:rsidRPr="001B5FB3" w:rsidRDefault="00CB6E03" w:rsidP="00CB6E03">
            <w:pPr>
              <w:keepNext/>
              <w:spacing w:line="276" w:lineRule="auto"/>
              <w:jc w:val="left"/>
              <w:rPr>
                <w:rFonts w:cstheme="minorHAnsi"/>
                <w:szCs w:val="24"/>
              </w:rPr>
            </w:pPr>
            <w:r w:rsidRPr="001B5FB3">
              <w:rPr>
                <w:rFonts w:ascii="Calibri" w:hAnsi="Calibri" w:cs="Calibri"/>
                <w:szCs w:val="24"/>
              </w:rPr>
              <w:t>3.09</w:t>
            </w:r>
          </w:p>
        </w:tc>
        <w:tc>
          <w:tcPr>
            <w:tcW w:w="1134" w:type="dxa"/>
            <w:tcBorders>
              <w:bottom w:val="single" w:sz="4" w:space="0" w:color="auto"/>
            </w:tcBorders>
          </w:tcPr>
          <w:p w14:paraId="18A8569D" w14:textId="54AD6F88" w:rsidR="00CB6E03" w:rsidRPr="001B5FB3" w:rsidRDefault="00CB6E03" w:rsidP="00CB6E03">
            <w:pPr>
              <w:keepNext/>
              <w:spacing w:line="276" w:lineRule="auto"/>
              <w:jc w:val="left"/>
              <w:rPr>
                <w:rFonts w:cstheme="minorHAnsi"/>
                <w:szCs w:val="24"/>
              </w:rPr>
            </w:pPr>
            <w:r w:rsidRPr="001B5FB3">
              <w:rPr>
                <w:rFonts w:ascii="Calibri" w:hAnsi="Calibri" w:cs="Calibri"/>
                <w:szCs w:val="24"/>
              </w:rPr>
              <w:t>28.35</w:t>
            </w:r>
          </w:p>
        </w:tc>
        <w:tc>
          <w:tcPr>
            <w:tcW w:w="1134" w:type="dxa"/>
            <w:tcBorders>
              <w:bottom w:val="single" w:sz="4" w:space="0" w:color="auto"/>
            </w:tcBorders>
          </w:tcPr>
          <w:p w14:paraId="0D0F869A" w14:textId="77777777"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Borders>
              <w:bottom w:val="single" w:sz="4" w:space="0" w:color="auto"/>
            </w:tcBorders>
          </w:tcPr>
          <w:p w14:paraId="27AB72F3"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bl>
    <w:p w14:paraId="18E8B234" w14:textId="77777777" w:rsidR="00B87FA2" w:rsidRPr="001B5FB3" w:rsidRDefault="00B87FA2" w:rsidP="00B87FA2"/>
    <w:p w14:paraId="156BB6BF" w14:textId="4873A028" w:rsidR="00F32F42" w:rsidRPr="001B5FB3" w:rsidRDefault="003B4C45" w:rsidP="00F32F42">
      <w:r w:rsidRPr="001B5FB3">
        <w:t>W</w:t>
      </w:r>
      <w:r w:rsidR="00F32F42" w:rsidRPr="001B5FB3">
        <w:t xml:space="preserve">e </w:t>
      </w:r>
      <w:r w:rsidRPr="001B5FB3">
        <w:t xml:space="preserve">also </w:t>
      </w:r>
      <w:r w:rsidR="00F32F42" w:rsidRPr="001B5FB3">
        <w:t xml:space="preserve">applied a classification analysis to </w:t>
      </w:r>
      <w:r w:rsidRPr="001B5FB3">
        <w:t xml:space="preserve">individuate subjects from </w:t>
      </w:r>
      <w:r w:rsidR="00F32F42" w:rsidRPr="001B5FB3">
        <w:t xml:space="preserve">the connectivity fingerprints. Using a pairwise decoding strategy, we compared each subject’s within-subject correlation against their between-subject correlation with each other subject in turn. A comparison was considered correctly classified if the within-subject correlation was higher than the between-subject correlation. The accuracies were then averaged over comparisons within each subject. Figure </w:t>
      </w:r>
      <w:r w:rsidR="00E4013D" w:rsidRPr="001B5FB3">
        <w:t>2</w:t>
      </w:r>
      <w:r w:rsidR="00F32F42" w:rsidRPr="001B5FB3">
        <w:t>b illustrates the mean and confidence intervals of th</w:t>
      </w:r>
      <w:r w:rsidR="00AA2A06" w:rsidRPr="001B5FB3">
        <w:t>es</w:t>
      </w:r>
      <w:r w:rsidR="00F32F42" w:rsidRPr="001B5FB3">
        <w:t>e accuracies over subjects. Classification accuracies appeared close to ceiling performance, and permutation tests confirm</w:t>
      </w:r>
      <w:r w:rsidR="00B64640" w:rsidRPr="001B5FB3">
        <w:t>ed</w:t>
      </w:r>
      <w:r w:rsidR="00F32F42" w:rsidRPr="001B5FB3">
        <w:t xml:space="preserve"> that all accuracies were significantly </w:t>
      </w:r>
      <w:r w:rsidRPr="001B5FB3">
        <w:t>above</w:t>
      </w:r>
      <w:r w:rsidR="00F32F42" w:rsidRPr="001B5FB3">
        <w:t xml:space="preserve"> </w:t>
      </w:r>
      <w:r w:rsidRPr="001B5FB3">
        <w:t>chance performance</w:t>
      </w:r>
      <w:r w:rsidR="00F32F42" w:rsidRPr="001B5FB3">
        <w:t xml:space="preserve"> (all </w:t>
      </w:r>
      <w:r w:rsidR="00F32F42" w:rsidRPr="001B5FB3">
        <w:rPr>
          <w:i/>
          <w:iCs/>
        </w:rPr>
        <w:t>p</w:t>
      </w:r>
      <w:r w:rsidR="00F32F42" w:rsidRPr="001B5FB3">
        <w:t xml:space="preserve"> &lt; .001</w:t>
      </w:r>
      <w:r w:rsidR="00B64640" w:rsidRPr="001B5FB3">
        <w:t>; Supplementary Figure 2a</w:t>
      </w:r>
      <w:r w:rsidR="00F32F42" w:rsidRPr="001B5FB3">
        <w:t xml:space="preserve">). </w:t>
      </w:r>
      <w:r w:rsidR="00BC592A" w:rsidRPr="001B5FB3">
        <w:t>For a stricter</w:t>
      </w:r>
      <w:r w:rsidR="00F32F42" w:rsidRPr="001B5FB3">
        <w:t xml:space="preserve"> test of classification performance, we also employed a one-versus-rest decoding strategy in which a given subject would only be correctly classified if their within-subject correlation was higher than </w:t>
      </w:r>
      <w:r w:rsidR="00F32F42" w:rsidRPr="001B5FB3">
        <w:rPr>
          <w:i/>
          <w:iCs/>
        </w:rPr>
        <w:t>all</w:t>
      </w:r>
      <w:r w:rsidR="00F32F42" w:rsidRPr="001B5FB3">
        <w:t xml:space="preserve"> their between-subject correlations (Supplementary Figure </w:t>
      </w:r>
      <w:r w:rsidR="00B64640" w:rsidRPr="001B5FB3">
        <w:t>3</w:t>
      </w:r>
      <w:r w:rsidR="00F32F42" w:rsidRPr="001B5FB3">
        <w:t xml:space="preserve">a). While classification accuracies were often lower than when using the pairwise decoding strategy – especially in the larger HCP dataset – they all remained significantly above chance </w:t>
      </w:r>
      <w:r w:rsidRPr="001B5FB3">
        <w:t>performance</w:t>
      </w:r>
      <w:r w:rsidR="00F32F42" w:rsidRPr="001B5FB3">
        <w:t xml:space="preserve"> (all </w:t>
      </w:r>
      <w:r w:rsidR="00F32F42" w:rsidRPr="001B5FB3">
        <w:rPr>
          <w:i/>
          <w:iCs/>
        </w:rPr>
        <w:t>p</w:t>
      </w:r>
      <w:r w:rsidR="00F32F42" w:rsidRPr="001B5FB3">
        <w:t xml:space="preserve"> &lt; .0</w:t>
      </w:r>
      <w:r w:rsidR="00947F6A" w:rsidRPr="001B5FB3">
        <w:t>0</w:t>
      </w:r>
      <w:r w:rsidR="00F32F42" w:rsidRPr="001B5FB3">
        <w:t>1</w:t>
      </w:r>
      <w:r w:rsidR="00B64640" w:rsidRPr="001B5FB3">
        <w:t>; Supplementary Figure 2b</w:t>
      </w:r>
      <w:r w:rsidR="00F32F42" w:rsidRPr="001B5FB3">
        <w:t>).</w:t>
      </w:r>
    </w:p>
    <w:p w14:paraId="604E7009" w14:textId="65DA343B" w:rsidR="00F32F42" w:rsidRPr="001B5FB3" w:rsidRDefault="00F32F42" w:rsidP="00F32F42">
      <w:r w:rsidRPr="001B5FB3">
        <w:lastRenderedPageBreak/>
        <w:t xml:space="preserve">Thus, </w:t>
      </w:r>
      <w:r w:rsidR="00A32386" w:rsidRPr="001B5FB3">
        <w:t xml:space="preserve">while </w:t>
      </w:r>
      <w:r w:rsidRPr="001B5FB3">
        <w:t xml:space="preserve">connectivity fingerprints of face and scene networks with the rest of the brain showed substantial commonalities across participants, </w:t>
      </w:r>
      <w:r w:rsidR="00A32386" w:rsidRPr="001B5FB3">
        <w:t>they</w:t>
      </w:r>
      <w:r w:rsidRPr="001B5FB3">
        <w:t xml:space="preserve"> also </w:t>
      </w:r>
      <w:r w:rsidR="00A32386" w:rsidRPr="001B5FB3">
        <w:t>included</w:t>
      </w:r>
      <w:r w:rsidRPr="001B5FB3">
        <w:t xml:space="preserve"> idiosyncrasies sufficient to reliably individuate subjects.</w:t>
      </w:r>
    </w:p>
    <w:p w14:paraId="292A423E" w14:textId="77777777" w:rsidR="00B87FA2" w:rsidRPr="001B5FB3" w:rsidRDefault="00B87FA2" w:rsidP="00250DA9"/>
    <w:p w14:paraId="77DCF3E6" w14:textId="18C737BF" w:rsidR="00250DA9" w:rsidRPr="001B5FB3" w:rsidRDefault="00B57172" w:rsidP="00250DA9">
      <w:pPr>
        <w:pStyle w:val="Heading2"/>
      </w:pPr>
      <w:r w:rsidRPr="001B5FB3">
        <w:t xml:space="preserve">3.2 </w:t>
      </w:r>
      <w:r w:rsidR="006114C6" w:rsidRPr="001B5FB3">
        <w:t>Decoding face and scene</w:t>
      </w:r>
      <w:r w:rsidR="00250DA9" w:rsidRPr="001B5FB3">
        <w:t xml:space="preserve"> regions</w:t>
      </w:r>
    </w:p>
    <w:p w14:paraId="12036127" w14:textId="524FD384" w:rsidR="00F6487B" w:rsidRPr="001B5FB3" w:rsidRDefault="00765800" w:rsidP="00654482">
      <w:r w:rsidRPr="001B5FB3">
        <w:t xml:space="preserve">Each row of the connectivity matrices provides a </w:t>
      </w:r>
      <w:r w:rsidR="007F6D58" w:rsidRPr="001B5FB3">
        <w:rPr>
          <w:i/>
          <w:iCs/>
        </w:rPr>
        <w:t>region-level</w:t>
      </w:r>
      <w:r w:rsidR="00F32F42" w:rsidRPr="001B5FB3">
        <w:t xml:space="preserve"> </w:t>
      </w:r>
      <w:r w:rsidRPr="001B5FB3">
        <w:t xml:space="preserve">connectivity fingerprint, </w:t>
      </w:r>
      <w:r w:rsidR="001761F5" w:rsidRPr="001B5FB3">
        <w:t>representing</w:t>
      </w:r>
      <w:r w:rsidRPr="001B5FB3">
        <w:t xml:space="preserve"> the pattern of </w:t>
      </w:r>
      <w:r w:rsidR="00B93C88" w:rsidRPr="001B5FB3">
        <w:t xml:space="preserve">functional </w:t>
      </w:r>
      <w:r w:rsidRPr="001B5FB3">
        <w:t xml:space="preserve">connectivity for a </w:t>
      </w:r>
      <w:r w:rsidR="003B4C45" w:rsidRPr="001B5FB3">
        <w:t>specific</w:t>
      </w:r>
      <w:r w:rsidRPr="001B5FB3">
        <w:t xml:space="preserve"> face or scene region </w:t>
      </w:r>
      <w:r w:rsidR="007A77B5" w:rsidRPr="001B5FB3">
        <w:t>with</w:t>
      </w:r>
      <w:r w:rsidRPr="001B5FB3">
        <w:t xml:space="preserve"> the cortical networks throughout the brain. We correlated these </w:t>
      </w:r>
      <w:r w:rsidR="007F6D58" w:rsidRPr="001B5FB3">
        <w:t>region-level</w:t>
      </w:r>
      <w:r w:rsidR="00947F6A" w:rsidRPr="001B5FB3">
        <w:t xml:space="preserve"> </w:t>
      </w:r>
      <w:r w:rsidRPr="001B5FB3">
        <w:t xml:space="preserve">fingerprints </w:t>
      </w:r>
      <w:r w:rsidR="00F6487B" w:rsidRPr="001B5FB3">
        <w:t xml:space="preserve">across the data splits within and between regions </w:t>
      </w:r>
      <w:r w:rsidR="003B4C45" w:rsidRPr="001B5FB3">
        <w:t>for</w:t>
      </w:r>
      <w:r w:rsidR="00F6487B" w:rsidRPr="001B5FB3">
        <w:t xml:space="preserve"> each subject</w:t>
      </w:r>
      <w:r w:rsidRPr="001B5FB3">
        <w:t xml:space="preserve">. </w:t>
      </w:r>
      <w:r w:rsidR="007D7B46" w:rsidRPr="001B5FB3">
        <w:t>Supplementary Figure 4</w:t>
      </w:r>
      <w:r w:rsidR="00F6487B" w:rsidRPr="001B5FB3">
        <w:t xml:space="preserve"> shows matrices illustrating the </w:t>
      </w:r>
      <w:r w:rsidR="003B4C45" w:rsidRPr="001B5FB3">
        <w:t xml:space="preserve">group-average correlations </w:t>
      </w:r>
      <w:r w:rsidR="00F6487B" w:rsidRPr="001B5FB3">
        <w:t>between each pairing of regions.</w:t>
      </w:r>
      <w:r w:rsidR="007D7B46" w:rsidRPr="001B5FB3">
        <w:t xml:space="preserve"> We averaged the fingerprint correlations over within-region and between-region pairings for each subject. Figure 3a illustrates the distributions of these averaged correlations over subjects. A series of paired-samples t-tests (Table 2) confirmed that the within-region correlations were significantly higher than between-region correlations (all </w:t>
      </w:r>
      <w:r w:rsidR="007D7B46" w:rsidRPr="001B5FB3">
        <w:rPr>
          <w:i/>
          <w:iCs/>
        </w:rPr>
        <w:t>p</w:t>
      </w:r>
      <w:r w:rsidR="007D7B46" w:rsidRPr="001B5FB3">
        <w:t xml:space="preserve"> &lt; .001).</w:t>
      </w:r>
    </w:p>
    <w:p w14:paraId="14E4316D" w14:textId="59CAD1C1" w:rsidR="003B4C45" w:rsidRPr="001B5FB3" w:rsidRDefault="002E0AD8" w:rsidP="00E4013D">
      <w:pPr>
        <w:jc w:val="center"/>
      </w:pPr>
      <w:r>
        <w:rPr>
          <w:noProof/>
          <w14:ligatures w14:val="standardContextual"/>
        </w:rPr>
        <w:lastRenderedPageBreak/>
        <mc:AlternateContent>
          <mc:Choice Requires="wpc">
            <w:drawing>
              <wp:inline distT="0" distB="0" distL="0" distR="0" wp14:anchorId="759FC236" wp14:editId="25F3D0C3">
                <wp:extent cx="5723890" cy="4449131"/>
                <wp:effectExtent l="0" t="0" r="0" b="8890"/>
                <wp:docPr id="764732879"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25879030" name="Text Box 1625879030"/>
                        <wps:cNvSpPr txBox="1"/>
                        <wps:spPr>
                          <a:xfrm>
                            <a:off x="0" y="2282812"/>
                            <a:ext cx="5723890" cy="2130935"/>
                          </a:xfrm>
                          <a:prstGeom prst="rect">
                            <a:avLst/>
                          </a:prstGeom>
                          <a:solidFill>
                            <a:schemeClr val="lt1"/>
                          </a:solidFill>
                          <a:ln w="6350">
                            <a:noFill/>
                          </a:ln>
                        </wps:spPr>
                        <wps:txbx>
                          <w:txbxContent>
                            <w:p w14:paraId="1D2960EE" w14:textId="77777777" w:rsidR="002E0AD8" w:rsidRPr="001B5FB3" w:rsidRDefault="002E0AD8" w:rsidP="002E0AD8">
                              <w:pPr>
                                <w:spacing w:line="240" w:lineRule="auto"/>
                              </w:pPr>
                              <w:r w:rsidRPr="001B5FB3">
                                <w:rPr>
                                  <w:b/>
                                  <w:bCs/>
                                </w:rPr>
                                <w:t>Figure 3.</w:t>
                              </w:r>
                              <w:r w:rsidRPr="001B5FB3">
                                <w:t xml:space="preserve"> Identifying regions within face and scene networks by region-level connectivity fingerprints. Connectivity fingerprints were correlated within and between regions in the face and scene networks. (a) Correlations were averaged over within and between-region pairings for each subject. Violin plots illustrate distributions of these correlations across subjects. Asterisks denote significant within versus between-region correlation differences as determined by paired-samples t-tests (all </w:t>
                              </w:r>
                              <w:r w:rsidRPr="001B5FB3">
                                <w:rPr>
                                  <w:i/>
                                  <w:iCs/>
                                </w:rPr>
                                <w:t>p</w:t>
                              </w:r>
                              <w:r w:rsidRPr="001B5FB3">
                                <w:t xml:space="preserve"> &lt; .001). (b) Decoding accuracy using pairwise classification strategy. For each subject, an overall accuracy is calculated over a series of classifications testing if each within-region correlation is higher than the correlation with each other region in turn. Bars illustrate means and 95% confidence intervals over subjects. Asterisks denote significant decoding accuracies determined by permutation testing (all </w:t>
                              </w:r>
                              <w:r w:rsidRPr="001B5FB3">
                                <w:rPr>
                                  <w:i/>
                                  <w:iCs/>
                                </w:rPr>
                                <w:t>p</w:t>
                              </w:r>
                              <w:r w:rsidRPr="001B5FB3">
                                <w:t xml:space="preserve"> &lt; .01). The dashed line indicates the expected chance level.</w:t>
                              </w:r>
                            </w:p>
                            <w:p w14:paraId="1B948B22" w14:textId="77777777" w:rsidR="002E0AD8" w:rsidRDefault="002E0AD8" w:rsidP="002E0AD8"/>
                          </w:txbxContent>
                        </wps:txbx>
                        <wps:bodyPr rot="0" spcFirstLastPara="0" vertOverflow="overflow" horzOverflow="overflow" vert="horz" wrap="square" lIns="0" tIns="45656" rIns="0" bIns="45656" numCol="1" spcCol="0" rtlCol="0" fromWordArt="0" anchor="t" anchorCtr="0" forceAA="0" compatLnSpc="1">
                          <a:prstTxWarp prst="textNoShape">
                            <a:avLst/>
                          </a:prstTxWarp>
                          <a:noAutofit/>
                        </wps:bodyPr>
                      </wps:wsp>
                      <pic:pic xmlns:pic="http://schemas.openxmlformats.org/drawingml/2006/picture">
                        <pic:nvPicPr>
                          <pic:cNvPr id="2063794416" name="Picture 206379441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2257175"/>
                          </a:xfrm>
                          <a:prstGeom prst="rect">
                            <a:avLst/>
                          </a:prstGeom>
                          <a:noFill/>
                          <a:ln>
                            <a:noFill/>
                          </a:ln>
                        </pic:spPr>
                      </pic:pic>
                    </wpc:wpc>
                  </a:graphicData>
                </a:graphic>
              </wp:inline>
            </w:drawing>
          </mc:Choice>
          <mc:Fallback>
            <w:pict>
              <v:group w14:anchorId="759FC236" id="_x0000_s1034" editas="canvas" style="width:450.7pt;height:350.35pt;mso-position-horizontal-relative:char;mso-position-vertical-relative:line" coordsize="57238,4448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">
                <v:shape id="_x0000_s1035" type="#_x0000_t75" style="position:absolute;width:57238;height:44488;visibility:visible;mso-wrap-style:square" filled="t">
                  <v:fill o:detectmouseclick="t"/>
                  <v:path o:connecttype="none"/>
                </v:shape>
                <v:shape id="Text Box 1625879030" o:spid="_x0000_s1036" type="#_x0000_t202" style="position:absolute;top:22828;width:57238;height:2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" fillcolor="white [3201]" stroked="f" strokeweight=".5pt">
                  <v:textbox inset="0,1.2682mm,0,1.2682mm">
                    <w:txbxContent>
                      <w:p w14:paraId="1D2960EE" w14:textId="77777777" w:rsidR="002E0AD8" w:rsidRPr="001B5FB3" w:rsidRDefault="002E0AD8" w:rsidP="002E0AD8">
                        <w:pPr>
                          <w:spacing w:line="240" w:lineRule="auto"/>
                        </w:pPr>
                        <w:r w:rsidRPr="001B5FB3">
                          <w:rPr>
                            <w:b/>
                            <w:bCs/>
                          </w:rPr>
                          <w:t>Figure 3.</w:t>
                        </w:r>
                        <w:r w:rsidRPr="001B5FB3">
                          <w:t xml:space="preserve"> Identifying regions within face and scene networks by region-level connectivity fingerprints. Connectivity fingerprints were correlated within and between regions in the face and scene networks. (a) Correlations were averaged over within and between-region pairings for each subject. Violin plots illustrate distributions of these correlations across subjects. Asterisks denote significant within versus between-region correlation differences as determined by paired-samples t-tests (all </w:t>
                        </w:r>
                        <w:r w:rsidRPr="001B5FB3">
                          <w:rPr>
                            <w:i/>
                            <w:iCs/>
                          </w:rPr>
                          <w:t>p</w:t>
                        </w:r>
                        <w:r w:rsidRPr="001B5FB3">
                          <w:t xml:space="preserve"> &lt; .001). (b) Decoding accuracy using pairwise classification strategy. For each subject, an overall accuracy is calculated over a series of classifications testing if each within-region correlation is higher than the correlation with each other region in turn. Bars illustrate means and 95% confidence intervals over subjects. Asterisks denote significant decoding accuracies determined by permutation testing (all </w:t>
                        </w:r>
                        <w:r w:rsidRPr="001B5FB3">
                          <w:rPr>
                            <w:i/>
                            <w:iCs/>
                          </w:rPr>
                          <w:t>p</w:t>
                        </w:r>
                        <w:r w:rsidRPr="001B5FB3">
                          <w:t xml:space="preserve"> &lt; .01). The dashed line indicates the expected chance level.</w:t>
                        </w:r>
                      </w:p>
                      <w:p w14:paraId="1B948B22" w14:textId="77777777" w:rsidR="002E0AD8" w:rsidRDefault="002E0AD8" w:rsidP="002E0AD8"/>
                    </w:txbxContent>
                  </v:textbox>
                </v:shape>
                <v:shape id="Picture 2063794416" o:spid="_x0000_s1037" type="#_x0000_t75" style="position:absolute;width:57238;height:22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">
                  <v:imagedata r:id="rId17" o:title=""/>
                </v:shape>
                <w10:anchorlock/>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126"/>
        <w:gridCol w:w="1531"/>
        <w:gridCol w:w="1134"/>
        <w:gridCol w:w="1134"/>
        <w:gridCol w:w="1134"/>
      </w:tblGrid>
      <w:tr w:rsidR="001B5FB3" w:rsidRPr="001B5FB3" w14:paraId="7A589BC8" w14:textId="77777777" w:rsidTr="003D4A2F">
        <w:trPr>
          <w:cantSplit/>
          <w:trHeight w:val="737"/>
        </w:trPr>
        <w:tc>
          <w:tcPr>
            <w:tcW w:w="8902" w:type="dxa"/>
            <w:gridSpan w:val="6"/>
            <w:tcBorders>
              <w:bottom w:val="single" w:sz="4" w:space="0" w:color="auto"/>
            </w:tcBorders>
          </w:tcPr>
          <w:p w14:paraId="06FB8637" w14:textId="35D6AFB5" w:rsidR="003D4A2F" w:rsidRPr="001B5FB3" w:rsidRDefault="003D4A2F" w:rsidP="003D4A2F">
            <w:pPr>
              <w:keepNext/>
              <w:spacing w:line="276" w:lineRule="auto"/>
              <w:rPr>
                <w:rFonts w:cstheme="minorHAnsi"/>
                <w:szCs w:val="24"/>
              </w:rPr>
            </w:pPr>
            <w:r w:rsidRPr="001B5FB3">
              <w:rPr>
                <w:rFonts w:cstheme="minorHAnsi"/>
                <w:b/>
                <w:bCs/>
                <w:szCs w:val="24"/>
              </w:rPr>
              <w:t xml:space="preserve">Table </w:t>
            </w:r>
            <w:r w:rsidR="003D07A2" w:rsidRPr="001B5FB3">
              <w:rPr>
                <w:rFonts w:cstheme="minorHAnsi"/>
                <w:b/>
                <w:bCs/>
                <w:szCs w:val="24"/>
              </w:rPr>
              <w:t>2</w:t>
            </w:r>
            <w:r w:rsidRPr="001B5FB3">
              <w:rPr>
                <w:rFonts w:cstheme="minorHAnsi"/>
                <w:b/>
                <w:bCs/>
                <w:szCs w:val="24"/>
              </w:rPr>
              <w:t>.</w:t>
            </w:r>
            <w:r w:rsidRPr="001B5FB3">
              <w:rPr>
                <w:rFonts w:cstheme="minorHAnsi"/>
                <w:szCs w:val="24"/>
              </w:rPr>
              <w:t xml:space="preserve"> Paired-samples t-tests </w:t>
            </w:r>
            <w:r w:rsidR="007F6D58" w:rsidRPr="001B5FB3">
              <w:rPr>
                <w:rFonts w:cstheme="minorHAnsi"/>
                <w:szCs w:val="24"/>
              </w:rPr>
              <w:t>of region-level</w:t>
            </w:r>
            <w:r w:rsidR="00252E07" w:rsidRPr="001B5FB3">
              <w:rPr>
                <w:rFonts w:cstheme="minorHAnsi"/>
                <w:szCs w:val="24"/>
              </w:rPr>
              <w:t xml:space="preserve"> </w:t>
            </w:r>
            <w:r w:rsidR="003B4C45" w:rsidRPr="001B5FB3">
              <w:rPr>
                <w:rFonts w:cstheme="minorHAnsi"/>
                <w:szCs w:val="24"/>
              </w:rPr>
              <w:t xml:space="preserve">connectivity </w:t>
            </w:r>
            <w:r w:rsidRPr="001B5FB3">
              <w:rPr>
                <w:rFonts w:cstheme="minorHAnsi"/>
                <w:szCs w:val="24"/>
              </w:rPr>
              <w:t>fingerprint correlations</w:t>
            </w:r>
            <w:r w:rsidR="007F6D58" w:rsidRPr="001B5FB3">
              <w:rPr>
                <w:rFonts w:cstheme="minorHAnsi"/>
                <w:szCs w:val="24"/>
              </w:rPr>
              <w:t>, contrasting within-region &gt; between-region</w:t>
            </w:r>
            <w:r w:rsidRPr="001B5FB3">
              <w:rPr>
                <w:rFonts w:cstheme="minorHAnsi"/>
                <w:szCs w:val="24"/>
              </w:rPr>
              <w:t>.</w:t>
            </w:r>
          </w:p>
        </w:tc>
      </w:tr>
      <w:tr w:rsidR="001B5FB3" w:rsidRPr="001B5FB3" w14:paraId="50B9FFC9" w14:textId="77777777" w:rsidTr="003B4C45">
        <w:trPr>
          <w:cantSplit/>
        </w:trPr>
        <w:tc>
          <w:tcPr>
            <w:tcW w:w="1843" w:type="dxa"/>
            <w:tcBorders>
              <w:top w:val="single" w:sz="4" w:space="0" w:color="auto"/>
              <w:bottom w:val="single" w:sz="4" w:space="0" w:color="auto"/>
            </w:tcBorders>
          </w:tcPr>
          <w:p w14:paraId="06C28557" w14:textId="1AA751BC" w:rsidR="003D4A2F" w:rsidRPr="001B5FB3" w:rsidRDefault="003D07A2" w:rsidP="003D4A2F">
            <w:pPr>
              <w:keepNext/>
              <w:spacing w:line="276" w:lineRule="auto"/>
              <w:jc w:val="left"/>
              <w:rPr>
                <w:rFonts w:cstheme="minorHAnsi"/>
                <w:szCs w:val="24"/>
              </w:rPr>
            </w:pPr>
            <w:r w:rsidRPr="001B5FB3">
              <w:rPr>
                <w:rFonts w:cstheme="minorHAnsi"/>
                <w:szCs w:val="24"/>
              </w:rPr>
              <w:t>Network</w:t>
            </w:r>
          </w:p>
        </w:tc>
        <w:tc>
          <w:tcPr>
            <w:tcW w:w="2126" w:type="dxa"/>
            <w:tcBorders>
              <w:top w:val="single" w:sz="4" w:space="0" w:color="auto"/>
              <w:bottom w:val="single" w:sz="4" w:space="0" w:color="auto"/>
            </w:tcBorders>
          </w:tcPr>
          <w:p w14:paraId="6F821EDD" w14:textId="60CA8FE6" w:rsidR="003D4A2F" w:rsidRPr="001B5FB3" w:rsidRDefault="003D4A2F" w:rsidP="003D4A2F">
            <w:pPr>
              <w:keepNext/>
              <w:spacing w:line="276" w:lineRule="auto"/>
              <w:jc w:val="left"/>
              <w:rPr>
                <w:rFonts w:cstheme="minorHAnsi"/>
                <w:szCs w:val="24"/>
              </w:rPr>
            </w:pPr>
            <w:r w:rsidRPr="001B5FB3">
              <w:rPr>
                <w:rFonts w:cstheme="minorHAnsi"/>
                <w:szCs w:val="24"/>
              </w:rPr>
              <w:t>Dataset</w:t>
            </w:r>
          </w:p>
        </w:tc>
        <w:tc>
          <w:tcPr>
            <w:tcW w:w="1531" w:type="dxa"/>
            <w:tcBorders>
              <w:top w:val="single" w:sz="4" w:space="0" w:color="auto"/>
              <w:bottom w:val="single" w:sz="4" w:space="0" w:color="auto"/>
            </w:tcBorders>
          </w:tcPr>
          <w:p w14:paraId="6DE6F054" w14:textId="67995B80" w:rsidR="003D4A2F" w:rsidRPr="001B5FB3" w:rsidRDefault="00771ABF" w:rsidP="003D4A2F">
            <w:pPr>
              <w:keepNext/>
              <w:spacing w:line="276" w:lineRule="auto"/>
              <w:jc w:val="left"/>
              <w:rPr>
                <w:rFonts w:cstheme="minorHAnsi"/>
                <w:szCs w:val="24"/>
              </w:rPr>
            </w:pPr>
            <w:r w:rsidRPr="001B5FB3">
              <w:rPr>
                <w:rFonts w:cstheme="minorHAnsi"/>
                <w:szCs w:val="24"/>
              </w:rPr>
              <w:t>Cohen’s</w:t>
            </w:r>
            <w:r w:rsidR="003D4A2F" w:rsidRPr="001B5FB3">
              <w:rPr>
                <w:rFonts w:cstheme="minorHAnsi"/>
                <w:szCs w:val="24"/>
              </w:rPr>
              <w:t xml:space="preserve"> </w:t>
            </w:r>
            <w:r w:rsidRPr="001B5FB3">
              <w:rPr>
                <w:rFonts w:cstheme="minorHAnsi"/>
                <w:i/>
                <w:iCs/>
                <w:szCs w:val="24"/>
              </w:rPr>
              <w:t>d</w:t>
            </w:r>
            <w:r w:rsidR="003D4A2F" w:rsidRPr="001B5FB3">
              <w:rPr>
                <w:rFonts w:cstheme="minorHAnsi"/>
                <w:i/>
                <w:iCs/>
                <w:szCs w:val="24"/>
                <w:vertAlign w:val="subscript"/>
              </w:rPr>
              <w:t>av</w:t>
            </w:r>
          </w:p>
        </w:tc>
        <w:tc>
          <w:tcPr>
            <w:tcW w:w="1134" w:type="dxa"/>
            <w:tcBorders>
              <w:top w:val="single" w:sz="4" w:space="0" w:color="auto"/>
              <w:bottom w:val="single" w:sz="4" w:space="0" w:color="auto"/>
            </w:tcBorders>
          </w:tcPr>
          <w:p w14:paraId="4F9EC405" w14:textId="482716F5" w:rsidR="003D4A2F" w:rsidRPr="001B5FB3" w:rsidRDefault="003D4A2F" w:rsidP="003D4A2F">
            <w:pPr>
              <w:keepNext/>
              <w:spacing w:line="276" w:lineRule="auto"/>
              <w:jc w:val="left"/>
              <w:rPr>
                <w:rFonts w:cstheme="minorHAnsi"/>
                <w:szCs w:val="24"/>
              </w:rPr>
            </w:pPr>
            <w:r w:rsidRPr="001B5FB3">
              <w:rPr>
                <w:rFonts w:cstheme="minorHAnsi"/>
                <w:szCs w:val="24"/>
              </w:rPr>
              <w:t>t</w:t>
            </w:r>
          </w:p>
        </w:tc>
        <w:tc>
          <w:tcPr>
            <w:tcW w:w="1134" w:type="dxa"/>
            <w:tcBorders>
              <w:top w:val="single" w:sz="4" w:space="0" w:color="auto"/>
              <w:bottom w:val="single" w:sz="4" w:space="0" w:color="auto"/>
            </w:tcBorders>
          </w:tcPr>
          <w:p w14:paraId="18D2D740" w14:textId="65B337C9" w:rsidR="003D4A2F" w:rsidRPr="001B5FB3" w:rsidRDefault="003D4A2F" w:rsidP="003D4A2F">
            <w:pPr>
              <w:keepNext/>
              <w:spacing w:line="276" w:lineRule="auto"/>
              <w:jc w:val="left"/>
              <w:rPr>
                <w:rFonts w:cstheme="minorHAnsi"/>
                <w:szCs w:val="24"/>
              </w:rPr>
            </w:pPr>
            <w:r w:rsidRPr="001B5FB3">
              <w:rPr>
                <w:rFonts w:cstheme="minorHAnsi"/>
                <w:szCs w:val="24"/>
              </w:rPr>
              <w:t>DoF</w:t>
            </w:r>
          </w:p>
        </w:tc>
        <w:tc>
          <w:tcPr>
            <w:tcW w:w="1134" w:type="dxa"/>
            <w:tcBorders>
              <w:top w:val="single" w:sz="4" w:space="0" w:color="auto"/>
              <w:bottom w:val="single" w:sz="4" w:space="0" w:color="auto"/>
            </w:tcBorders>
          </w:tcPr>
          <w:p w14:paraId="6B986726" w14:textId="28988AB2" w:rsidR="003D4A2F" w:rsidRPr="001B5FB3" w:rsidRDefault="003D4A2F" w:rsidP="003D4A2F">
            <w:pPr>
              <w:keepNext/>
              <w:spacing w:line="276" w:lineRule="auto"/>
              <w:jc w:val="left"/>
              <w:rPr>
                <w:rFonts w:cstheme="minorHAnsi"/>
                <w:szCs w:val="24"/>
              </w:rPr>
            </w:pPr>
            <w:r w:rsidRPr="001B5FB3">
              <w:rPr>
                <w:rFonts w:cstheme="minorHAnsi"/>
                <w:i/>
                <w:iCs/>
                <w:szCs w:val="24"/>
              </w:rPr>
              <w:t>p</w:t>
            </w:r>
          </w:p>
        </w:tc>
      </w:tr>
      <w:tr w:rsidR="001B5FB3" w:rsidRPr="001B5FB3" w14:paraId="0BA087A9" w14:textId="77777777" w:rsidTr="00CB6E03">
        <w:trPr>
          <w:cantSplit/>
          <w:trHeight w:val="337"/>
        </w:trPr>
        <w:tc>
          <w:tcPr>
            <w:tcW w:w="1843" w:type="dxa"/>
            <w:vMerge w:val="restart"/>
            <w:tcBorders>
              <w:top w:val="single" w:sz="4" w:space="0" w:color="auto"/>
            </w:tcBorders>
          </w:tcPr>
          <w:p w14:paraId="0187523C" w14:textId="62CE0E49" w:rsidR="00CB6E03" w:rsidRPr="001B5FB3" w:rsidRDefault="00CB6E03" w:rsidP="00CB6E03">
            <w:pPr>
              <w:keepNext/>
              <w:spacing w:line="276" w:lineRule="auto"/>
              <w:jc w:val="left"/>
              <w:rPr>
                <w:rFonts w:cstheme="minorHAnsi"/>
                <w:szCs w:val="24"/>
              </w:rPr>
            </w:pPr>
            <w:r w:rsidRPr="001B5FB3">
              <w:rPr>
                <w:rFonts w:cstheme="minorHAnsi"/>
                <w:szCs w:val="24"/>
              </w:rPr>
              <w:t>Face</w:t>
            </w:r>
          </w:p>
        </w:tc>
        <w:tc>
          <w:tcPr>
            <w:tcW w:w="2126" w:type="dxa"/>
            <w:tcBorders>
              <w:top w:val="single" w:sz="4" w:space="0" w:color="auto"/>
            </w:tcBorders>
          </w:tcPr>
          <w:p w14:paraId="3F6A6DB6" w14:textId="205E0608" w:rsidR="00CB6E03" w:rsidRPr="001B5FB3" w:rsidRDefault="00CB6E03" w:rsidP="00CB6E03">
            <w:pPr>
              <w:keepNext/>
              <w:spacing w:line="276" w:lineRule="auto"/>
              <w:jc w:val="left"/>
              <w:rPr>
                <w:rFonts w:cstheme="minorHAnsi"/>
                <w:szCs w:val="24"/>
              </w:rPr>
            </w:pPr>
            <w:r w:rsidRPr="001B5FB3">
              <w:rPr>
                <w:rFonts w:cstheme="minorHAnsi"/>
                <w:szCs w:val="24"/>
              </w:rPr>
              <w:t>GoT</w:t>
            </w:r>
          </w:p>
        </w:tc>
        <w:tc>
          <w:tcPr>
            <w:tcW w:w="1531" w:type="dxa"/>
            <w:tcBorders>
              <w:top w:val="single" w:sz="4" w:space="0" w:color="auto"/>
            </w:tcBorders>
          </w:tcPr>
          <w:p w14:paraId="70FFB582" w14:textId="63A28AF6" w:rsidR="00CB6E03" w:rsidRPr="001B5FB3" w:rsidRDefault="00CB6E03" w:rsidP="00CB6E03">
            <w:pPr>
              <w:keepNext/>
              <w:spacing w:line="276" w:lineRule="auto"/>
              <w:jc w:val="left"/>
              <w:rPr>
                <w:rFonts w:cstheme="minorHAnsi"/>
                <w:szCs w:val="24"/>
              </w:rPr>
            </w:pPr>
            <w:r w:rsidRPr="001B5FB3">
              <w:rPr>
                <w:rFonts w:ascii="Calibri" w:hAnsi="Calibri" w:cs="Calibri"/>
                <w:szCs w:val="24"/>
              </w:rPr>
              <w:t>2.85</w:t>
            </w:r>
          </w:p>
        </w:tc>
        <w:tc>
          <w:tcPr>
            <w:tcW w:w="1134" w:type="dxa"/>
            <w:tcBorders>
              <w:top w:val="single" w:sz="4" w:space="0" w:color="auto"/>
            </w:tcBorders>
          </w:tcPr>
          <w:p w14:paraId="1CE33217" w14:textId="0E4A325E" w:rsidR="00CB6E03" w:rsidRPr="001B5FB3" w:rsidRDefault="00CB6E03" w:rsidP="00CB6E03">
            <w:pPr>
              <w:keepNext/>
              <w:spacing w:line="276" w:lineRule="auto"/>
              <w:jc w:val="left"/>
              <w:rPr>
                <w:rFonts w:cstheme="minorHAnsi"/>
                <w:szCs w:val="24"/>
              </w:rPr>
            </w:pPr>
            <w:r w:rsidRPr="001B5FB3">
              <w:rPr>
                <w:rFonts w:ascii="Calibri" w:hAnsi="Calibri" w:cs="Calibri"/>
                <w:szCs w:val="24"/>
              </w:rPr>
              <w:t>31.66</w:t>
            </w:r>
          </w:p>
        </w:tc>
        <w:tc>
          <w:tcPr>
            <w:tcW w:w="1134" w:type="dxa"/>
            <w:tcBorders>
              <w:top w:val="single" w:sz="4" w:space="0" w:color="auto"/>
            </w:tcBorders>
          </w:tcPr>
          <w:p w14:paraId="53056B8E" w14:textId="6ED60C1A" w:rsidR="00CB6E03" w:rsidRPr="001B5FB3" w:rsidRDefault="00CB6E03" w:rsidP="00CB6E03">
            <w:pPr>
              <w:keepNext/>
              <w:spacing w:line="276" w:lineRule="auto"/>
              <w:jc w:val="left"/>
              <w:rPr>
                <w:rFonts w:cstheme="minorHAnsi"/>
                <w:szCs w:val="24"/>
              </w:rPr>
            </w:pPr>
            <w:r w:rsidRPr="001B5FB3">
              <w:rPr>
                <w:rFonts w:cstheme="minorHAnsi"/>
                <w:szCs w:val="24"/>
              </w:rPr>
              <w:t>44</w:t>
            </w:r>
          </w:p>
        </w:tc>
        <w:tc>
          <w:tcPr>
            <w:tcW w:w="1134" w:type="dxa"/>
            <w:tcBorders>
              <w:top w:val="single" w:sz="4" w:space="0" w:color="auto"/>
            </w:tcBorders>
          </w:tcPr>
          <w:p w14:paraId="11FC0034" w14:textId="6FEBAC58"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4653E8AA" w14:textId="77777777" w:rsidTr="00CB6E03">
        <w:trPr>
          <w:cantSplit/>
          <w:trHeight w:val="337"/>
        </w:trPr>
        <w:tc>
          <w:tcPr>
            <w:tcW w:w="1843" w:type="dxa"/>
            <w:vMerge/>
          </w:tcPr>
          <w:p w14:paraId="554F973B" w14:textId="77777777" w:rsidR="00CB6E03" w:rsidRPr="001B5FB3" w:rsidRDefault="00CB6E03" w:rsidP="00CB6E03">
            <w:pPr>
              <w:keepNext/>
              <w:spacing w:line="276" w:lineRule="auto"/>
              <w:jc w:val="left"/>
              <w:rPr>
                <w:rFonts w:cstheme="minorHAnsi"/>
                <w:szCs w:val="24"/>
              </w:rPr>
            </w:pPr>
          </w:p>
        </w:tc>
        <w:tc>
          <w:tcPr>
            <w:tcW w:w="2126" w:type="dxa"/>
          </w:tcPr>
          <w:p w14:paraId="69698394" w14:textId="4D8F462A" w:rsidR="00CB6E03" w:rsidRPr="001B5FB3" w:rsidRDefault="00CB6E03" w:rsidP="00CB6E03">
            <w:pPr>
              <w:keepNext/>
              <w:spacing w:line="276" w:lineRule="auto"/>
              <w:jc w:val="left"/>
              <w:rPr>
                <w:rFonts w:cstheme="minorHAnsi"/>
                <w:szCs w:val="24"/>
              </w:rPr>
            </w:pPr>
            <w:r w:rsidRPr="001B5FB3">
              <w:rPr>
                <w:rFonts w:cstheme="minorHAnsi"/>
                <w:szCs w:val="24"/>
              </w:rPr>
              <w:t>StudyForrest</w:t>
            </w:r>
          </w:p>
        </w:tc>
        <w:tc>
          <w:tcPr>
            <w:tcW w:w="1531" w:type="dxa"/>
          </w:tcPr>
          <w:p w14:paraId="0FE9BA1B" w14:textId="3D033A3A" w:rsidR="00CB6E03" w:rsidRPr="001B5FB3" w:rsidRDefault="00CB6E03" w:rsidP="00CB6E03">
            <w:pPr>
              <w:keepNext/>
              <w:spacing w:line="276" w:lineRule="auto"/>
              <w:jc w:val="left"/>
              <w:rPr>
                <w:rFonts w:cstheme="minorHAnsi"/>
                <w:szCs w:val="24"/>
              </w:rPr>
            </w:pPr>
            <w:r w:rsidRPr="001B5FB3">
              <w:rPr>
                <w:rFonts w:ascii="Calibri" w:hAnsi="Calibri" w:cs="Calibri"/>
                <w:szCs w:val="24"/>
              </w:rPr>
              <w:t>7.99</w:t>
            </w:r>
          </w:p>
        </w:tc>
        <w:tc>
          <w:tcPr>
            <w:tcW w:w="1134" w:type="dxa"/>
          </w:tcPr>
          <w:p w14:paraId="14956285" w14:textId="316C8441" w:rsidR="00CB6E03" w:rsidRPr="001B5FB3" w:rsidRDefault="00CB6E03" w:rsidP="00CB6E03">
            <w:pPr>
              <w:keepNext/>
              <w:spacing w:line="276" w:lineRule="auto"/>
              <w:jc w:val="left"/>
              <w:rPr>
                <w:rFonts w:cstheme="minorHAnsi"/>
                <w:szCs w:val="24"/>
              </w:rPr>
            </w:pPr>
            <w:r w:rsidRPr="001B5FB3">
              <w:rPr>
                <w:rFonts w:ascii="Calibri" w:hAnsi="Calibri" w:cs="Calibri"/>
                <w:szCs w:val="24"/>
              </w:rPr>
              <w:t>24.17</w:t>
            </w:r>
          </w:p>
        </w:tc>
        <w:tc>
          <w:tcPr>
            <w:tcW w:w="1134" w:type="dxa"/>
          </w:tcPr>
          <w:p w14:paraId="41F15172" w14:textId="6E8F2489" w:rsidR="00CB6E03" w:rsidRPr="001B5FB3" w:rsidRDefault="00CB6E03" w:rsidP="00CB6E03">
            <w:pPr>
              <w:keepNext/>
              <w:spacing w:line="276" w:lineRule="auto"/>
              <w:jc w:val="left"/>
              <w:rPr>
                <w:rFonts w:cstheme="minorHAnsi"/>
                <w:szCs w:val="24"/>
              </w:rPr>
            </w:pPr>
            <w:r w:rsidRPr="001B5FB3">
              <w:rPr>
                <w:rFonts w:cstheme="minorHAnsi"/>
                <w:szCs w:val="24"/>
              </w:rPr>
              <w:t>14</w:t>
            </w:r>
          </w:p>
        </w:tc>
        <w:tc>
          <w:tcPr>
            <w:tcW w:w="1134" w:type="dxa"/>
          </w:tcPr>
          <w:p w14:paraId="61CE670B" w14:textId="08414B39"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1A3C87DA" w14:textId="77777777" w:rsidTr="00CB6E03">
        <w:trPr>
          <w:cantSplit/>
          <w:trHeight w:val="337"/>
        </w:trPr>
        <w:tc>
          <w:tcPr>
            <w:tcW w:w="1843" w:type="dxa"/>
            <w:vMerge/>
          </w:tcPr>
          <w:p w14:paraId="23385064" w14:textId="77777777" w:rsidR="00CB6E03" w:rsidRPr="001B5FB3" w:rsidRDefault="00CB6E03" w:rsidP="00CB6E03">
            <w:pPr>
              <w:keepNext/>
              <w:spacing w:line="276" w:lineRule="auto"/>
              <w:jc w:val="left"/>
              <w:rPr>
                <w:rFonts w:cstheme="minorHAnsi"/>
                <w:szCs w:val="24"/>
              </w:rPr>
            </w:pPr>
          </w:p>
        </w:tc>
        <w:tc>
          <w:tcPr>
            <w:tcW w:w="2126" w:type="dxa"/>
          </w:tcPr>
          <w:p w14:paraId="4270D143" w14:textId="7B3DBFC3" w:rsidR="00CB6E03" w:rsidRPr="001B5FB3" w:rsidRDefault="00CB6E03" w:rsidP="00CB6E03">
            <w:pPr>
              <w:keepNext/>
              <w:spacing w:line="276" w:lineRule="auto"/>
              <w:jc w:val="left"/>
              <w:rPr>
                <w:rFonts w:cstheme="minorHAnsi"/>
                <w:szCs w:val="24"/>
              </w:rPr>
            </w:pPr>
            <w:r w:rsidRPr="001B5FB3">
              <w:rPr>
                <w:rFonts w:cstheme="minorHAnsi"/>
                <w:szCs w:val="24"/>
              </w:rPr>
              <w:t>HCP (Movie)</w:t>
            </w:r>
          </w:p>
        </w:tc>
        <w:tc>
          <w:tcPr>
            <w:tcW w:w="1531" w:type="dxa"/>
          </w:tcPr>
          <w:p w14:paraId="7D18D55F" w14:textId="2FBEA85B" w:rsidR="00CB6E03" w:rsidRPr="001B5FB3" w:rsidRDefault="00CB6E03" w:rsidP="00CB6E03">
            <w:pPr>
              <w:keepNext/>
              <w:spacing w:line="276" w:lineRule="auto"/>
              <w:jc w:val="left"/>
              <w:rPr>
                <w:rFonts w:cstheme="minorHAnsi"/>
                <w:szCs w:val="24"/>
              </w:rPr>
            </w:pPr>
            <w:r w:rsidRPr="001B5FB3">
              <w:rPr>
                <w:rFonts w:ascii="Calibri" w:hAnsi="Calibri" w:cs="Calibri"/>
                <w:szCs w:val="24"/>
              </w:rPr>
              <w:t>4.05</w:t>
            </w:r>
          </w:p>
        </w:tc>
        <w:tc>
          <w:tcPr>
            <w:tcW w:w="1134" w:type="dxa"/>
          </w:tcPr>
          <w:p w14:paraId="3CBE9C24" w14:textId="75D6E0EB" w:rsidR="00CB6E03" w:rsidRPr="001B5FB3" w:rsidRDefault="00CB6E03" w:rsidP="00CB6E03">
            <w:pPr>
              <w:keepNext/>
              <w:spacing w:line="276" w:lineRule="auto"/>
              <w:jc w:val="left"/>
              <w:rPr>
                <w:rFonts w:cstheme="minorHAnsi"/>
                <w:szCs w:val="24"/>
              </w:rPr>
            </w:pPr>
            <w:r w:rsidRPr="001B5FB3">
              <w:rPr>
                <w:rFonts w:ascii="Calibri" w:hAnsi="Calibri" w:cs="Calibri"/>
                <w:szCs w:val="24"/>
              </w:rPr>
              <w:t>60.96</w:t>
            </w:r>
          </w:p>
        </w:tc>
        <w:tc>
          <w:tcPr>
            <w:tcW w:w="1134" w:type="dxa"/>
          </w:tcPr>
          <w:p w14:paraId="7778EA04" w14:textId="46C0A408"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Pr>
          <w:p w14:paraId="74B68C98" w14:textId="4BEF6E1F"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0CA4C015" w14:textId="77777777" w:rsidTr="00CB6E03">
        <w:trPr>
          <w:cantSplit/>
          <w:trHeight w:val="454"/>
        </w:trPr>
        <w:tc>
          <w:tcPr>
            <w:tcW w:w="1843" w:type="dxa"/>
            <w:vMerge/>
          </w:tcPr>
          <w:p w14:paraId="78A73853" w14:textId="77777777" w:rsidR="00CB6E03" w:rsidRPr="001B5FB3" w:rsidRDefault="00CB6E03" w:rsidP="00CB6E03">
            <w:pPr>
              <w:keepNext/>
              <w:spacing w:line="276" w:lineRule="auto"/>
              <w:jc w:val="left"/>
              <w:rPr>
                <w:rFonts w:cstheme="minorHAnsi"/>
                <w:szCs w:val="24"/>
              </w:rPr>
            </w:pPr>
          </w:p>
        </w:tc>
        <w:tc>
          <w:tcPr>
            <w:tcW w:w="2126" w:type="dxa"/>
          </w:tcPr>
          <w:p w14:paraId="4228B8C5" w14:textId="05AEBC93" w:rsidR="00CB6E03" w:rsidRPr="001B5FB3" w:rsidRDefault="00CB6E03" w:rsidP="00CB6E03">
            <w:pPr>
              <w:keepNext/>
              <w:spacing w:line="276" w:lineRule="auto"/>
              <w:jc w:val="left"/>
              <w:rPr>
                <w:rFonts w:cstheme="minorHAnsi"/>
                <w:szCs w:val="24"/>
              </w:rPr>
            </w:pPr>
            <w:r w:rsidRPr="001B5FB3">
              <w:rPr>
                <w:rFonts w:cstheme="minorHAnsi"/>
                <w:szCs w:val="24"/>
              </w:rPr>
              <w:t>HCP (Rest)</w:t>
            </w:r>
          </w:p>
        </w:tc>
        <w:tc>
          <w:tcPr>
            <w:tcW w:w="1531" w:type="dxa"/>
          </w:tcPr>
          <w:p w14:paraId="2F4537B5" w14:textId="6AD00C34" w:rsidR="00CB6E03" w:rsidRPr="001B5FB3" w:rsidRDefault="00CB6E03" w:rsidP="00CB6E03">
            <w:pPr>
              <w:keepNext/>
              <w:spacing w:line="276" w:lineRule="auto"/>
              <w:jc w:val="left"/>
              <w:rPr>
                <w:rFonts w:cstheme="minorHAnsi"/>
                <w:szCs w:val="24"/>
              </w:rPr>
            </w:pPr>
            <w:r w:rsidRPr="001B5FB3">
              <w:rPr>
                <w:rFonts w:ascii="Calibri" w:hAnsi="Calibri" w:cs="Calibri"/>
                <w:szCs w:val="24"/>
              </w:rPr>
              <w:t>2.67</w:t>
            </w:r>
          </w:p>
        </w:tc>
        <w:tc>
          <w:tcPr>
            <w:tcW w:w="1134" w:type="dxa"/>
          </w:tcPr>
          <w:p w14:paraId="0D76E1F0" w14:textId="6D132DA5" w:rsidR="00CB6E03" w:rsidRPr="001B5FB3" w:rsidRDefault="00CB6E03" w:rsidP="00CB6E03">
            <w:pPr>
              <w:keepNext/>
              <w:spacing w:line="276" w:lineRule="auto"/>
              <w:jc w:val="left"/>
              <w:rPr>
                <w:rFonts w:cstheme="minorHAnsi"/>
                <w:szCs w:val="24"/>
              </w:rPr>
            </w:pPr>
            <w:r w:rsidRPr="001B5FB3">
              <w:rPr>
                <w:rFonts w:ascii="Calibri" w:hAnsi="Calibri" w:cs="Calibri"/>
                <w:szCs w:val="24"/>
              </w:rPr>
              <w:t>37.66</w:t>
            </w:r>
          </w:p>
        </w:tc>
        <w:tc>
          <w:tcPr>
            <w:tcW w:w="1134" w:type="dxa"/>
          </w:tcPr>
          <w:p w14:paraId="24C67D18" w14:textId="26F635D8"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Pr>
          <w:p w14:paraId="6DB9D171" w14:textId="3B607FBE"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23816C0D" w14:textId="77777777" w:rsidTr="00CB6E03">
        <w:trPr>
          <w:cantSplit/>
          <w:trHeight w:val="337"/>
        </w:trPr>
        <w:tc>
          <w:tcPr>
            <w:tcW w:w="1843" w:type="dxa"/>
            <w:vMerge w:val="restart"/>
          </w:tcPr>
          <w:p w14:paraId="575D8742" w14:textId="056E86B0" w:rsidR="00CB6E03" w:rsidRPr="001B5FB3" w:rsidRDefault="00CB6E03" w:rsidP="00CB6E03">
            <w:pPr>
              <w:keepNext/>
              <w:spacing w:line="276" w:lineRule="auto"/>
              <w:jc w:val="left"/>
              <w:rPr>
                <w:rFonts w:cstheme="minorHAnsi"/>
                <w:szCs w:val="24"/>
              </w:rPr>
            </w:pPr>
            <w:r w:rsidRPr="001B5FB3">
              <w:rPr>
                <w:rFonts w:cstheme="minorHAnsi"/>
                <w:szCs w:val="24"/>
              </w:rPr>
              <w:t>Scene</w:t>
            </w:r>
          </w:p>
        </w:tc>
        <w:tc>
          <w:tcPr>
            <w:tcW w:w="2126" w:type="dxa"/>
          </w:tcPr>
          <w:p w14:paraId="3A1AC5F8" w14:textId="6C1A6C4A" w:rsidR="00CB6E03" w:rsidRPr="001B5FB3" w:rsidRDefault="00CB6E03" w:rsidP="00CB6E03">
            <w:pPr>
              <w:keepNext/>
              <w:spacing w:line="276" w:lineRule="auto"/>
              <w:jc w:val="left"/>
              <w:rPr>
                <w:rFonts w:cstheme="minorHAnsi"/>
                <w:szCs w:val="24"/>
              </w:rPr>
            </w:pPr>
            <w:r w:rsidRPr="001B5FB3">
              <w:rPr>
                <w:rFonts w:cstheme="minorHAnsi"/>
                <w:szCs w:val="24"/>
              </w:rPr>
              <w:t>GoT</w:t>
            </w:r>
          </w:p>
        </w:tc>
        <w:tc>
          <w:tcPr>
            <w:tcW w:w="1531" w:type="dxa"/>
          </w:tcPr>
          <w:p w14:paraId="30299083" w14:textId="6F097703" w:rsidR="00CB6E03" w:rsidRPr="001B5FB3" w:rsidRDefault="00CB6E03" w:rsidP="00CB6E03">
            <w:pPr>
              <w:keepNext/>
              <w:spacing w:line="276" w:lineRule="auto"/>
              <w:jc w:val="left"/>
              <w:rPr>
                <w:rFonts w:cstheme="minorHAnsi"/>
                <w:szCs w:val="24"/>
              </w:rPr>
            </w:pPr>
            <w:r w:rsidRPr="001B5FB3">
              <w:rPr>
                <w:rFonts w:ascii="Calibri" w:hAnsi="Calibri" w:cs="Calibri"/>
                <w:szCs w:val="24"/>
              </w:rPr>
              <w:t>3.98</w:t>
            </w:r>
          </w:p>
        </w:tc>
        <w:tc>
          <w:tcPr>
            <w:tcW w:w="1134" w:type="dxa"/>
          </w:tcPr>
          <w:p w14:paraId="4599CE20" w14:textId="61EBE9DA" w:rsidR="00CB6E03" w:rsidRPr="001B5FB3" w:rsidRDefault="00CB6E03" w:rsidP="00CB6E03">
            <w:pPr>
              <w:keepNext/>
              <w:spacing w:line="276" w:lineRule="auto"/>
              <w:jc w:val="left"/>
              <w:rPr>
                <w:rFonts w:cstheme="minorHAnsi"/>
                <w:szCs w:val="24"/>
              </w:rPr>
            </w:pPr>
            <w:r w:rsidRPr="001B5FB3">
              <w:rPr>
                <w:rFonts w:ascii="Calibri" w:hAnsi="Calibri" w:cs="Calibri"/>
                <w:szCs w:val="24"/>
              </w:rPr>
              <w:t>34.56</w:t>
            </w:r>
          </w:p>
        </w:tc>
        <w:tc>
          <w:tcPr>
            <w:tcW w:w="1134" w:type="dxa"/>
          </w:tcPr>
          <w:p w14:paraId="388587FA" w14:textId="01313CC6" w:rsidR="00CB6E03" w:rsidRPr="001B5FB3" w:rsidRDefault="00CB6E03" w:rsidP="00CB6E03">
            <w:pPr>
              <w:keepNext/>
              <w:spacing w:line="276" w:lineRule="auto"/>
              <w:jc w:val="left"/>
              <w:rPr>
                <w:rFonts w:cstheme="minorHAnsi"/>
                <w:szCs w:val="24"/>
              </w:rPr>
            </w:pPr>
            <w:r w:rsidRPr="001B5FB3">
              <w:rPr>
                <w:rFonts w:cstheme="minorHAnsi"/>
                <w:szCs w:val="24"/>
              </w:rPr>
              <w:t>44</w:t>
            </w:r>
          </w:p>
        </w:tc>
        <w:tc>
          <w:tcPr>
            <w:tcW w:w="1134" w:type="dxa"/>
          </w:tcPr>
          <w:p w14:paraId="75BE604D" w14:textId="5BD81200"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2D70C4B5" w14:textId="77777777" w:rsidTr="00CB6E03">
        <w:trPr>
          <w:cantSplit/>
          <w:trHeight w:val="337"/>
        </w:trPr>
        <w:tc>
          <w:tcPr>
            <w:tcW w:w="1843" w:type="dxa"/>
            <w:vMerge/>
          </w:tcPr>
          <w:p w14:paraId="6F0CB050" w14:textId="77777777" w:rsidR="00CB6E03" w:rsidRPr="001B5FB3" w:rsidRDefault="00CB6E03" w:rsidP="00CB6E03">
            <w:pPr>
              <w:keepNext/>
              <w:spacing w:line="276" w:lineRule="auto"/>
              <w:jc w:val="left"/>
              <w:rPr>
                <w:rFonts w:cstheme="minorHAnsi"/>
                <w:szCs w:val="24"/>
              </w:rPr>
            </w:pPr>
          </w:p>
        </w:tc>
        <w:tc>
          <w:tcPr>
            <w:tcW w:w="2126" w:type="dxa"/>
          </w:tcPr>
          <w:p w14:paraId="54D4DFDA" w14:textId="4CB94A3E" w:rsidR="00CB6E03" w:rsidRPr="001B5FB3" w:rsidRDefault="00CB6E03" w:rsidP="00CB6E03">
            <w:pPr>
              <w:keepNext/>
              <w:spacing w:line="276" w:lineRule="auto"/>
              <w:jc w:val="left"/>
              <w:rPr>
                <w:rFonts w:cstheme="minorHAnsi"/>
                <w:szCs w:val="24"/>
              </w:rPr>
            </w:pPr>
            <w:r w:rsidRPr="001B5FB3">
              <w:rPr>
                <w:rFonts w:cstheme="minorHAnsi"/>
                <w:szCs w:val="24"/>
              </w:rPr>
              <w:t>StudyForrest</w:t>
            </w:r>
          </w:p>
        </w:tc>
        <w:tc>
          <w:tcPr>
            <w:tcW w:w="1531" w:type="dxa"/>
          </w:tcPr>
          <w:p w14:paraId="059C9287" w14:textId="22747759" w:rsidR="00CB6E03" w:rsidRPr="001B5FB3" w:rsidRDefault="00CB6E03" w:rsidP="00CB6E03">
            <w:pPr>
              <w:keepNext/>
              <w:spacing w:line="276" w:lineRule="auto"/>
              <w:jc w:val="left"/>
              <w:rPr>
                <w:rFonts w:cstheme="minorHAnsi"/>
                <w:szCs w:val="24"/>
              </w:rPr>
            </w:pPr>
            <w:r w:rsidRPr="001B5FB3">
              <w:rPr>
                <w:rFonts w:ascii="Calibri" w:hAnsi="Calibri" w:cs="Calibri"/>
                <w:szCs w:val="24"/>
              </w:rPr>
              <w:t>7.39</w:t>
            </w:r>
          </w:p>
        </w:tc>
        <w:tc>
          <w:tcPr>
            <w:tcW w:w="1134" w:type="dxa"/>
          </w:tcPr>
          <w:p w14:paraId="62AE00D5" w14:textId="238B67A4" w:rsidR="00CB6E03" w:rsidRPr="001B5FB3" w:rsidRDefault="00CB6E03" w:rsidP="00CB6E03">
            <w:pPr>
              <w:keepNext/>
              <w:spacing w:line="276" w:lineRule="auto"/>
              <w:jc w:val="left"/>
              <w:rPr>
                <w:rFonts w:cstheme="minorHAnsi"/>
                <w:szCs w:val="24"/>
              </w:rPr>
            </w:pPr>
            <w:r w:rsidRPr="001B5FB3">
              <w:rPr>
                <w:rFonts w:ascii="Calibri" w:hAnsi="Calibri" w:cs="Calibri"/>
                <w:szCs w:val="24"/>
              </w:rPr>
              <w:t>26.59</w:t>
            </w:r>
          </w:p>
        </w:tc>
        <w:tc>
          <w:tcPr>
            <w:tcW w:w="1134" w:type="dxa"/>
          </w:tcPr>
          <w:p w14:paraId="4862E9A2" w14:textId="1E229472" w:rsidR="00CB6E03" w:rsidRPr="001B5FB3" w:rsidRDefault="00CB6E03" w:rsidP="00CB6E03">
            <w:pPr>
              <w:keepNext/>
              <w:spacing w:line="276" w:lineRule="auto"/>
              <w:jc w:val="left"/>
              <w:rPr>
                <w:rFonts w:cstheme="minorHAnsi"/>
                <w:szCs w:val="24"/>
              </w:rPr>
            </w:pPr>
            <w:r w:rsidRPr="001B5FB3">
              <w:rPr>
                <w:rFonts w:cstheme="minorHAnsi"/>
                <w:szCs w:val="24"/>
              </w:rPr>
              <w:t>14</w:t>
            </w:r>
          </w:p>
        </w:tc>
        <w:tc>
          <w:tcPr>
            <w:tcW w:w="1134" w:type="dxa"/>
          </w:tcPr>
          <w:p w14:paraId="15A9C82B" w14:textId="0B376232"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70BEC3C4" w14:textId="77777777" w:rsidTr="00CB6E03">
        <w:trPr>
          <w:cantSplit/>
          <w:trHeight w:val="337"/>
        </w:trPr>
        <w:tc>
          <w:tcPr>
            <w:tcW w:w="1843" w:type="dxa"/>
            <w:vMerge/>
          </w:tcPr>
          <w:p w14:paraId="5B154FCA" w14:textId="77777777" w:rsidR="00CB6E03" w:rsidRPr="001B5FB3" w:rsidRDefault="00CB6E03" w:rsidP="00CB6E03">
            <w:pPr>
              <w:keepNext/>
              <w:spacing w:line="276" w:lineRule="auto"/>
              <w:jc w:val="left"/>
              <w:rPr>
                <w:rFonts w:cstheme="minorHAnsi"/>
                <w:szCs w:val="24"/>
              </w:rPr>
            </w:pPr>
          </w:p>
        </w:tc>
        <w:tc>
          <w:tcPr>
            <w:tcW w:w="2126" w:type="dxa"/>
          </w:tcPr>
          <w:p w14:paraId="5BA2DCA3" w14:textId="7B6213FF" w:rsidR="00CB6E03" w:rsidRPr="001B5FB3" w:rsidRDefault="00CB6E03" w:rsidP="00CB6E03">
            <w:pPr>
              <w:keepNext/>
              <w:spacing w:line="276" w:lineRule="auto"/>
              <w:jc w:val="left"/>
              <w:rPr>
                <w:rFonts w:cstheme="minorHAnsi"/>
                <w:szCs w:val="24"/>
              </w:rPr>
            </w:pPr>
            <w:r w:rsidRPr="001B5FB3">
              <w:rPr>
                <w:rFonts w:cstheme="minorHAnsi"/>
                <w:szCs w:val="24"/>
              </w:rPr>
              <w:t>HCP (Movie)</w:t>
            </w:r>
          </w:p>
        </w:tc>
        <w:tc>
          <w:tcPr>
            <w:tcW w:w="1531" w:type="dxa"/>
          </w:tcPr>
          <w:p w14:paraId="11F73468" w14:textId="2E6020B7" w:rsidR="00CB6E03" w:rsidRPr="001B5FB3" w:rsidRDefault="00CB6E03" w:rsidP="00CB6E03">
            <w:pPr>
              <w:keepNext/>
              <w:spacing w:line="276" w:lineRule="auto"/>
              <w:jc w:val="left"/>
              <w:rPr>
                <w:rFonts w:cstheme="minorHAnsi"/>
                <w:szCs w:val="24"/>
              </w:rPr>
            </w:pPr>
            <w:r w:rsidRPr="001B5FB3">
              <w:rPr>
                <w:rFonts w:ascii="Calibri" w:hAnsi="Calibri" w:cs="Calibri"/>
                <w:szCs w:val="24"/>
              </w:rPr>
              <w:t>3.65</w:t>
            </w:r>
          </w:p>
        </w:tc>
        <w:tc>
          <w:tcPr>
            <w:tcW w:w="1134" w:type="dxa"/>
          </w:tcPr>
          <w:p w14:paraId="53A22F6E" w14:textId="3069354E" w:rsidR="00CB6E03" w:rsidRPr="001B5FB3" w:rsidRDefault="00CB6E03" w:rsidP="00CB6E03">
            <w:pPr>
              <w:keepNext/>
              <w:spacing w:line="276" w:lineRule="auto"/>
              <w:jc w:val="left"/>
              <w:rPr>
                <w:rFonts w:cstheme="minorHAnsi"/>
                <w:szCs w:val="24"/>
              </w:rPr>
            </w:pPr>
            <w:r w:rsidRPr="001B5FB3">
              <w:rPr>
                <w:rFonts w:ascii="Calibri" w:hAnsi="Calibri" w:cs="Calibri"/>
                <w:szCs w:val="24"/>
              </w:rPr>
              <w:t>62.42</w:t>
            </w:r>
          </w:p>
        </w:tc>
        <w:tc>
          <w:tcPr>
            <w:tcW w:w="1134" w:type="dxa"/>
          </w:tcPr>
          <w:p w14:paraId="10026AE7" w14:textId="5C5F4DD1"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Pr>
          <w:p w14:paraId="47CBCE86" w14:textId="66BEC39F"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CB6E03" w:rsidRPr="001B5FB3" w14:paraId="1B98992D" w14:textId="77777777" w:rsidTr="00CB6E03">
        <w:trPr>
          <w:cantSplit/>
          <w:trHeight w:val="337"/>
        </w:trPr>
        <w:tc>
          <w:tcPr>
            <w:tcW w:w="1843" w:type="dxa"/>
            <w:vMerge/>
            <w:tcBorders>
              <w:bottom w:val="single" w:sz="4" w:space="0" w:color="auto"/>
            </w:tcBorders>
          </w:tcPr>
          <w:p w14:paraId="191E9616" w14:textId="77777777" w:rsidR="00CB6E03" w:rsidRPr="001B5FB3" w:rsidRDefault="00CB6E03" w:rsidP="00CB6E03">
            <w:pPr>
              <w:keepNext/>
              <w:spacing w:line="276" w:lineRule="auto"/>
              <w:jc w:val="left"/>
              <w:rPr>
                <w:rFonts w:cstheme="minorHAnsi"/>
                <w:szCs w:val="24"/>
              </w:rPr>
            </w:pPr>
          </w:p>
        </w:tc>
        <w:tc>
          <w:tcPr>
            <w:tcW w:w="2126" w:type="dxa"/>
            <w:tcBorders>
              <w:bottom w:val="single" w:sz="4" w:space="0" w:color="auto"/>
            </w:tcBorders>
          </w:tcPr>
          <w:p w14:paraId="45709A3E" w14:textId="2407459C" w:rsidR="00CB6E03" w:rsidRPr="001B5FB3" w:rsidRDefault="00CB6E03" w:rsidP="00CB6E03">
            <w:pPr>
              <w:keepNext/>
              <w:spacing w:line="276" w:lineRule="auto"/>
              <w:jc w:val="left"/>
              <w:rPr>
                <w:rFonts w:cstheme="minorHAnsi"/>
                <w:szCs w:val="24"/>
              </w:rPr>
            </w:pPr>
            <w:r w:rsidRPr="001B5FB3">
              <w:rPr>
                <w:rFonts w:cstheme="minorHAnsi"/>
                <w:szCs w:val="24"/>
              </w:rPr>
              <w:t>HCP (Rest)</w:t>
            </w:r>
          </w:p>
        </w:tc>
        <w:tc>
          <w:tcPr>
            <w:tcW w:w="1531" w:type="dxa"/>
            <w:tcBorders>
              <w:bottom w:val="single" w:sz="4" w:space="0" w:color="auto"/>
            </w:tcBorders>
          </w:tcPr>
          <w:p w14:paraId="0BDA049C" w14:textId="4DC89677" w:rsidR="00CB6E03" w:rsidRPr="001B5FB3" w:rsidRDefault="00CB6E03" w:rsidP="00CB6E03">
            <w:pPr>
              <w:keepNext/>
              <w:spacing w:line="276" w:lineRule="auto"/>
              <w:jc w:val="left"/>
              <w:rPr>
                <w:rFonts w:cstheme="minorHAnsi"/>
                <w:szCs w:val="24"/>
              </w:rPr>
            </w:pPr>
            <w:r w:rsidRPr="001B5FB3">
              <w:rPr>
                <w:rFonts w:ascii="Calibri" w:hAnsi="Calibri" w:cs="Calibri"/>
                <w:szCs w:val="24"/>
              </w:rPr>
              <w:t>4.53</w:t>
            </w:r>
          </w:p>
        </w:tc>
        <w:tc>
          <w:tcPr>
            <w:tcW w:w="1134" w:type="dxa"/>
            <w:tcBorders>
              <w:bottom w:val="single" w:sz="4" w:space="0" w:color="auto"/>
            </w:tcBorders>
          </w:tcPr>
          <w:p w14:paraId="45EF7E1B" w14:textId="14FDCDA3" w:rsidR="00CB6E03" w:rsidRPr="001B5FB3" w:rsidRDefault="00CB6E03" w:rsidP="00CB6E03">
            <w:pPr>
              <w:keepNext/>
              <w:spacing w:line="276" w:lineRule="auto"/>
              <w:jc w:val="left"/>
              <w:rPr>
                <w:rFonts w:cstheme="minorHAnsi"/>
                <w:szCs w:val="24"/>
              </w:rPr>
            </w:pPr>
            <w:r w:rsidRPr="001B5FB3">
              <w:rPr>
                <w:rFonts w:ascii="Calibri" w:hAnsi="Calibri" w:cs="Calibri"/>
                <w:szCs w:val="24"/>
              </w:rPr>
              <w:t>44.23</w:t>
            </w:r>
          </w:p>
        </w:tc>
        <w:tc>
          <w:tcPr>
            <w:tcW w:w="1134" w:type="dxa"/>
            <w:tcBorders>
              <w:bottom w:val="single" w:sz="4" w:space="0" w:color="auto"/>
            </w:tcBorders>
          </w:tcPr>
          <w:p w14:paraId="0FC5BCCF" w14:textId="46C73F54" w:rsidR="00CB6E03" w:rsidRPr="001B5FB3" w:rsidRDefault="00CB6E03" w:rsidP="00CB6E03">
            <w:pPr>
              <w:keepNext/>
              <w:spacing w:line="276" w:lineRule="auto"/>
              <w:jc w:val="left"/>
              <w:rPr>
                <w:rFonts w:cstheme="minorHAnsi"/>
                <w:szCs w:val="24"/>
              </w:rPr>
            </w:pPr>
            <w:r w:rsidRPr="001B5FB3">
              <w:rPr>
                <w:rFonts w:cstheme="minorHAnsi"/>
                <w:szCs w:val="24"/>
              </w:rPr>
              <w:t>173</w:t>
            </w:r>
          </w:p>
        </w:tc>
        <w:tc>
          <w:tcPr>
            <w:tcW w:w="1134" w:type="dxa"/>
            <w:tcBorders>
              <w:bottom w:val="single" w:sz="4" w:space="0" w:color="auto"/>
            </w:tcBorders>
          </w:tcPr>
          <w:p w14:paraId="2FE9135D" w14:textId="3F63921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bl>
    <w:p w14:paraId="45C2923D" w14:textId="77777777" w:rsidR="00250DA9" w:rsidRPr="001B5FB3" w:rsidRDefault="00250DA9" w:rsidP="00250DA9"/>
    <w:p w14:paraId="61AD908C" w14:textId="300F6D4A" w:rsidR="00AA2A06" w:rsidRPr="001B5FB3" w:rsidRDefault="003B4C45" w:rsidP="00AA2A06">
      <w:r w:rsidRPr="001B5FB3">
        <w:t>We next</w:t>
      </w:r>
      <w:r w:rsidR="00AA2A06" w:rsidRPr="001B5FB3">
        <w:t xml:space="preserve"> performed classification analyses</w:t>
      </w:r>
      <w:r w:rsidRPr="001B5FB3">
        <w:t xml:space="preserve"> of the </w:t>
      </w:r>
      <w:r w:rsidR="007F6D58" w:rsidRPr="001B5FB3">
        <w:t>region-level</w:t>
      </w:r>
      <w:r w:rsidRPr="001B5FB3">
        <w:t xml:space="preserve"> connectivity fingerprints</w:t>
      </w:r>
      <w:r w:rsidR="00AA2A06" w:rsidRPr="001B5FB3">
        <w:t xml:space="preserve">. We first adopted a pairwise decoding strategy, comparing the within-region correlation for each region against its between-region correlations with each other region in turn. A comparison </w:t>
      </w:r>
      <w:r w:rsidR="00AA2A06" w:rsidRPr="001B5FB3">
        <w:lastRenderedPageBreak/>
        <w:t>was considered correctly classified if the within-region correlation was higher than the between-region correlation. These accuracies were then averaged over all region pairings within each subject. Figure 3</w:t>
      </w:r>
      <w:r w:rsidR="007D7B46" w:rsidRPr="001B5FB3">
        <w:t>b</w:t>
      </w:r>
      <w:r w:rsidR="00AA2A06" w:rsidRPr="001B5FB3">
        <w:t xml:space="preserve"> illustrates the means and confidence intervals of the accuracies over subjects. The accuracies appeared close to ceiling performance, and permutation tests confirmed that they were all </w:t>
      </w:r>
      <w:r w:rsidRPr="001B5FB3">
        <w:t>significantly above chance performance</w:t>
      </w:r>
      <w:r w:rsidR="00CF3128" w:rsidRPr="001B5FB3">
        <w:t xml:space="preserve"> (all </w:t>
      </w:r>
      <w:r w:rsidR="00CF3128" w:rsidRPr="001B5FB3">
        <w:rPr>
          <w:i/>
          <w:iCs/>
        </w:rPr>
        <w:t>p</w:t>
      </w:r>
      <w:r w:rsidR="00CF3128" w:rsidRPr="001B5FB3">
        <w:t xml:space="preserve"> &lt; .01; Supplementary Figure 2c)</w:t>
      </w:r>
      <w:r w:rsidR="00AA2A06" w:rsidRPr="001B5FB3">
        <w:t xml:space="preserve">. A </w:t>
      </w:r>
      <w:r w:rsidR="00E25DF5" w:rsidRPr="001B5FB3">
        <w:t xml:space="preserve">stricter </w:t>
      </w:r>
      <w:r w:rsidR="00AA2A06" w:rsidRPr="001B5FB3">
        <w:t xml:space="preserve">test of classification performance was also obtained using a one-versus-rest strategy, in which a region was only </w:t>
      </w:r>
      <w:r w:rsidR="00DD3735" w:rsidRPr="001B5FB3">
        <w:t xml:space="preserve">considered correctly classified if its within-region correlation was higher than </w:t>
      </w:r>
      <w:r w:rsidR="00DD3735" w:rsidRPr="001B5FB3">
        <w:rPr>
          <w:i/>
          <w:iCs/>
        </w:rPr>
        <w:t>all</w:t>
      </w:r>
      <w:r w:rsidR="00DD3735" w:rsidRPr="001B5FB3">
        <w:t xml:space="preserve"> its between-region correlations (Supplementary Figure </w:t>
      </w:r>
      <w:r w:rsidR="00D455CB" w:rsidRPr="001B5FB3">
        <w:t>3</w:t>
      </w:r>
      <w:r w:rsidR="00DD3735" w:rsidRPr="001B5FB3">
        <w:t xml:space="preserve">b). Classification accuracies were lower than with the pairwise </w:t>
      </w:r>
      <w:r w:rsidR="005C4C38" w:rsidRPr="001B5FB3">
        <w:t>strategy but</w:t>
      </w:r>
      <w:r w:rsidR="00DD3735" w:rsidRPr="001B5FB3">
        <w:t xml:space="preserve"> nevertheless remained significantly </w:t>
      </w:r>
      <w:r w:rsidRPr="001B5FB3">
        <w:t xml:space="preserve">above chance </w:t>
      </w:r>
      <w:r w:rsidR="00DD3735" w:rsidRPr="001B5FB3">
        <w:t xml:space="preserve">(all </w:t>
      </w:r>
      <w:r w:rsidR="00DD3735" w:rsidRPr="001B5FB3">
        <w:rPr>
          <w:i/>
          <w:iCs/>
        </w:rPr>
        <w:t>p</w:t>
      </w:r>
      <w:r w:rsidR="00DD3735" w:rsidRPr="001B5FB3">
        <w:t xml:space="preserve"> &lt; .0</w:t>
      </w:r>
      <w:r w:rsidR="003B6D1D" w:rsidRPr="001B5FB3">
        <w:t>5</w:t>
      </w:r>
      <w:r w:rsidR="00CF3128" w:rsidRPr="001B5FB3">
        <w:t>; Supplementary Figure 2d</w:t>
      </w:r>
      <w:r w:rsidR="00DD3735" w:rsidRPr="001B5FB3">
        <w:t>).</w:t>
      </w:r>
    </w:p>
    <w:p w14:paraId="25851309" w14:textId="48275D77" w:rsidR="00E43F70" w:rsidRPr="001B5FB3" w:rsidRDefault="00083947" w:rsidP="00250DA9">
      <w:r w:rsidRPr="001B5FB3">
        <w:t xml:space="preserve">Thus, </w:t>
      </w:r>
      <w:r w:rsidR="003B4C45" w:rsidRPr="001B5FB3">
        <w:t xml:space="preserve">the </w:t>
      </w:r>
      <w:r w:rsidRPr="001B5FB3">
        <w:t>connectivity</w:t>
      </w:r>
      <w:r w:rsidR="003B4C45" w:rsidRPr="001B5FB3">
        <w:t xml:space="preserve"> fingerprints</w:t>
      </w:r>
      <w:r w:rsidRPr="001B5FB3">
        <w:t xml:space="preserve"> </w:t>
      </w:r>
      <w:r w:rsidR="003B4C45" w:rsidRPr="001B5FB3">
        <w:t>of the</w:t>
      </w:r>
      <w:r w:rsidRPr="001B5FB3">
        <w:t xml:space="preserve"> face and scene regions with the rest of the brain were regionally specific, </w:t>
      </w:r>
      <w:r w:rsidR="003B4C45" w:rsidRPr="001B5FB3">
        <w:t>sufficient to reliably differentiate</w:t>
      </w:r>
      <w:r w:rsidRPr="001B5FB3">
        <w:t xml:space="preserve"> regions within each network.</w:t>
      </w:r>
    </w:p>
    <w:p w14:paraId="31BBCD19" w14:textId="77777777" w:rsidR="007A77B5" w:rsidRPr="001B5FB3" w:rsidRDefault="007A77B5" w:rsidP="00250DA9"/>
    <w:p w14:paraId="65DFAB89" w14:textId="1A972C53" w:rsidR="00250DA9" w:rsidRPr="001B5FB3" w:rsidRDefault="00B57172" w:rsidP="00250DA9">
      <w:pPr>
        <w:pStyle w:val="Heading2"/>
      </w:pPr>
      <w:r w:rsidRPr="001B5FB3">
        <w:t xml:space="preserve">3.3 </w:t>
      </w:r>
      <w:r w:rsidR="00250DA9" w:rsidRPr="001B5FB3">
        <w:t xml:space="preserve">Comparing </w:t>
      </w:r>
      <w:r w:rsidR="00D3419E" w:rsidRPr="001B5FB3">
        <w:t xml:space="preserve">HCP </w:t>
      </w:r>
      <w:r w:rsidR="00B87FA2" w:rsidRPr="001B5FB3">
        <w:t>tasks</w:t>
      </w:r>
    </w:p>
    <w:p w14:paraId="26B7E89F" w14:textId="04FEF570" w:rsidR="009212A6" w:rsidRPr="001B5FB3" w:rsidRDefault="009212A6" w:rsidP="009212A6">
      <w:r w:rsidRPr="001B5FB3">
        <w:t xml:space="preserve">Finally, we compared connectivity fingerprints </w:t>
      </w:r>
      <w:r w:rsidR="00947F6A" w:rsidRPr="001B5FB3">
        <w:t>across</w:t>
      </w:r>
      <w:r w:rsidRPr="001B5FB3">
        <w:t xml:space="preserve"> the </w:t>
      </w:r>
      <w:r w:rsidR="00947F6A" w:rsidRPr="001B5FB3">
        <w:t>movie-watching and resting-state tasks</w:t>
      </w:r>
      <w:r w:rsidRPr="001B5FB3">
        <w:t xml:space="preserve"> </w:t>
      </w:r>
      <w:r w:rsidR="00947F6A" w:rsidRPr="001B5FB3">
        <w:t xml:space="preserve">between subjects </w:t>
      </w:r>
      <w:r w:rsidRPr="001B5FB3">
        <w:t>in the HCP dataset.</w:t>
      </w:r>
      <w:r w:rsidR="00947F6A" w:rsidRPr="001B5FB3">
        <w:t xml:space="preserve"> Critically, each of these tasks comprise the same subjects, were acquired with the same scan parameters, and use the same preprocessing pipeline and ROI definitions – they differ only in terms of the task itself.</w:t>
      </w:r>
      <w:r w:rsidRPr="001B5FB3">
        <w:t xml:space="preserve"> For each HCP subject</w:t>
      </w:r>
      <w:r w:rsidR="00DD15F1" w:rsidRPr="001B5FB3">
        <w:t xml:space="preserve"> and task</w:t>
      </w:r>
      <w:r w:rsidRPr="001B5FB3">
        <w:t xml:space="preserve">, </w:t>
      </w:r>
      <w:r w:rsidR="00947F6A" w:rsidRPr="001B5FB3">
        <w:t xml:space="preserve">we correlated their connectivity fingerprints </w:t>
      </w:r>
      <w:r w:rsidR="00DD15F1" w:rsidRPr="001B5FB3">
        <w:t xml:space="preserve">across the data splits </w:t>
      </w:r>
      <w:r w:rsidR="00947F6A" w:rsidRPr="001B5FB3">
        <w:t xml:space="preserve">with other subjects’ fingerprints for both tasks. These correlations were then averaged </w:t>
      </w:r>
      <w:r w:rsidR="003B4C45" w:rsidRPr="001B5FB3">
        <w:t>for</w:t>
      </w:r>
      <w:r w:rsidR="00947F6A" w:rsidRPr="001B5FB3">
        <w:t xml:space="preserve"> within-movie-watching, within-resting-state, and between-task comparisons in each subject.</w:t>
      </w:r>
      <w:r w:rsidR="00DD15F1" w:rsidRPr="001B5FB3">
        <w:t xml:space="preserve"> Note that the within-task comparisons here are equivalent to the between-subject comparisons </w:t>
      </w:r>
      <w:r w:rsidR="003B4C45" w:rsidRPr="001B5FB3">
        <w:t xml:space="preserve">presented </w:t>
      </w:r>
      <w:r w:rsidR="00DD15F1" w:rsidRPr="001B5FB3">
        <w:t>in the</w:t>
      </w:r>
      <w:r w:rsidR="003B4C45" w:rsidRPr="001B5FB3">
        <w:t xml:space="preserve"> analyses</w:t>
      </w:r>
      <w:r w:rsidR="00DD15F1" w:rsidRPr="001B5FB3">
        <w:t xml:space="preserve"> </w:t>
      </w:r>
      <w:r w:rsidR="00430362" w:rsidRPr="001B5FB3">
        <w:t>of individual differences</w:t>
      </w:r>
      <w:r w:rsidR="00DD15F1" w:rsidRPr="001B5FB3">
        <w:t xml:space="preserve"> (</w:t>
      </w:r>
      <w:r w:rsidR="00430362" w:rsidRPr="001B5FB3">
        <w:t xml:space="preserve">cf. </w:t>
      </w:r>
      <w:r w:rsidR="00DD15F1" w:rsidRPr="001B5FB3">
        <w:t>Figure 2</w:t>
      </w:r>
      <w:r w:rsidR="003B4C45" w:rsidRPr="001B5FB3">
        <w:t>a</w:t>
      </w:r>
      <w:r w:rsidR="00DD15F1" w:rsidRPr="001B5FB3">
        <w:t>).</w:t>
      </w:r>
    </w:p>
    <w:p w14:paraId="55F67BC7" w14:textId="173F8F6C" w:rsidR="00AB174E" w:rsidRPr="001B5FB3" w:rsidRDefault="00947F6A" w:rsidP="0098145F">
      <w:pPr>
        <w:rPr>
          <w:rFonts w:eastAsiaTheme="minorEastAsia"/>
        </w:rPr>
      </w:pPr>
      <w:r w:rsidRPr="001B5FB3">
        <w:lastRenderedPageBreak/>
        <w:t xml:space="preserve">Figure 4 </w:t>
      </w:r>
      <w:r w:rsidR="00DA5370" w:rsidRPr="001B5FB3">
        <w:t>shows</w:t>
      </w:r>
      <w:r w:rsidRPr="001B5FB3">
        <w:t xml:space="preserve"> the distributions of within-movie-watching, within-resting-state</w:t>
      </w:r>
      <w:r w:rsidR="00430362" w:rsidRPr="001B5FB3">
        <w:t>,</w:t>
      </w:r>
      <w:r w:rsidRPr="001B5FB3">
        <w:t xml:space="preserve"> and between-task correlations over subjects</w:t>
      </w:r>
      <w:r w:rsidR="00DD15F1" w:rsidRPr="001B5FB3">
        <w:t>.</w:t>
      </w:r>
      <w:r w:rsidRPr="001B5FB3">
        <w:t xml:space="preserve"> </w:t>
      </w:r>
      <w:r w:rsidR="00DD15F1" w:rsidRPr="001B5FB3">
        <w:t>For</w:t>
      </w:r>
      <w:r w:rsidRPr="001B5FB3">
        <w:t xml:space="preserve"> both the face and scene networks, </w:t>
      </w:r>
      <w:r w:rsidR="00DA5370" w:rsidRPr="001B5FB3">
        <w:t xml:space="preserve">strong positive correlations were observed </w:t>
      </w:r>
      <w:r w:rsidR="00430362" w:rsidRPr="001B5FB3">
        <w:t>in</w:t>
      </w:r>
      <w:r w:rsidR="00DA5370" w:rsidRPr="001B5FB3">
        <w:t xml:space="preserve"> </w:t>
      </w:r>
      <w:r w:rsidR="00430362" w:rsidRPr="001B5FB3">
        <w:t>all</w:t>
      </w:r>
      <w:r w:rsidR="00DA5370" w:rsidRPr="001B5FB3">
        <w:t xml:space="preserve"> </w:t>
      </w:r>
      <w:r w:rsidR="00430362" w:rsidRPr="001B5FB3">
        <w:t xml:space="preserve">task </w:t>
      </w:r>
      <w:r w:rsidR="00DA5370" w:rsidRPr="001B5FB3">
        <w:t xml:space="preserve">comparisons, indicating clear commonalities in connectivity fingerprints derived from movie-watching and resting-state. Nevertheless, the connectivity fingerprints also appeared more similar for within- than between-task </w:t>
      </w:r>
      <w:r w:rsidR="00430362" w:rsidRPr="001B5FB3">
        <w:t>comparisons</w:t>
      </w:r>
      <w:r w:rsidR="00DA5370" w:rsidRPr="001B5FB3">
        <w:t xml:space="preserve">, </w:t>
      </w:r>
      <w:r w:rsidR="003B4C45" w:rsidRPr="001B5FB3">
        <w:t>thereby</w:t>
      </w:r>
      <w:r w:rsidR="00DD15F1" w:rsidRPr="001B5FB3">
        <w:t xml:space="preserve"> also </w:t>
      </w:r>
      <w:r w:rsidR="00DA5370" w:rsidRPr="001B5FB3">
        <w:t>showing task-specific contributions.</w:t>
      </w:r>
      <w:r w:rsidR="00CE7350" w:rsidRPr="001B5FB3">
        <w:t xml:space="preserve"> A repeated-measures ANOVA revealed </w:t>
      </w:r>
      <w:r w:rsidR="00CE7350" w:rsidRPr="001B5FB3">
        <w:rPr>
          <w:rFonts w:eastAsiaTheme="minorEastAsia"/>
        </w:rPr>
        <w:t xml:space="preserve">a significant main effect of </w:t>
      </w:r>
      <w:r w:rsidR="00CE7350" w:rsidRPr="001B5FB3">
        <w:t xml:space="preserve">network (F(1, 173) = </w:t>
      </w:r>
      <w:r w:rsidR="00C925FE" w:rsidRPr="001B5FB3">
        <w:t>1835.78</w:t>
      </w:r>
      <w:r w:rsidR="00CE7350" w:rsidRPr="001B5FB3">
        <w:t xml:space="preserve">, </w:t>
      </w:r>
      <w:r w:rsidR="00CE7350" w:rsidRPr="001B5FB3">
        <w:rPr>
          <w:i/>
          <w:iCs/>
        </w:rPr>
        <w:t>p</w:t>
      </w:r>
      <w:r w:rsidR="00CE7350" w:rsidRPr="001B5FB3">
        <w:t xml:space="preserve"> &lt; .001,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P</m:t>
            </m:r>
          </m:sub>
          <m:sup>
            <m:r>
              <w:rPr>
                <w:rFonts w:ascii="Cambria Math" w:hAnsi="Cambria Math" w:cstheme="minorHAnsi"/>
              </w:rPr>
              <m:t>2</m:t>
            </m:r>
          </m:sup>
        </m:sSubSup>
      </m:oMath>
      <w:r w:rsidR="00CE7350" w:rsidRPr="001B5FB3">
        <w:rPr>
          <w:rFonts w:eastAsiaTheme="minorEastAsia"/>
        </w:rPr>
        <w:t xml:space="preserve"> = .9</w:t>
      </w:r>
      <w:r w:rsidR="00C925FE" w:rsidRPr="001B5FB3">
        <w:rPr>
          <w:rFonts w:eastAsiaTheme="minorEastAsia"/>
        </w:rPr>
        <w:t>1</w:t>
      </w:r>
      <w:r w:rsidR="00CE7350" w:rsidRPr="001B5FB3">
        <w:rPr>
          <w:rFonts w:eastAsiaTheme="minorEastAsia"/>
        </w:rPr>
        <w:t xml:space="preserve">,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G</m:t>
            </m:r>
          </m:sub>
          <m:sup>
            <m:r>
              <w:rPr>
                <w:rFonts w:ascii="Cambria Math" w:hAnsi="Cambria Math" w:cstheme="minorHAnsi"/>
              </w:rPr>
              <m:t>2</m:t>
            </m:r>
          </m:sup>
        </m:sSubSup>
      </m:oMath>
      <w:r w:rsidR="00CE7350" w:rsidRPr="001B5FB3">
        <w:rPr>
          <w:rFonts w:eastAsiaTheme="minorEastAsia"/>
        </w:rPr>
        <w:t xml:space="preserve"> = .6</w:t>
      </w:r>
      <w:r w:rsidR="00C925FE" w:rsidRPr="001B5FB3">
        <w:rPr>
          <w:rFonts w:eastAsiaTheme="minorEastAsia"/>
        </w:rPr>
        <w:t>2</w:t>
      </w:r>
      <w:r w:rsidR="00CE7350" w:rsidRPr="001B5FB3">
        <w:rPr>
          <w:rFonts w:eastAsiaTheme="minorEastAsia"/>
        </w:rPr>
        <w:t xml:space="preserve">) </w:t>
      </w:r>
      <w:r w:rsidR="00CE7350" w:rsidRPr="001B5FB3">
        <w:t>due to overall higher correlations for the scene network.</w:t>
      </w:r>
      <w:r w:rsidR="00CE7350" w:rsidRPr="001B5FB3">
        <w:rPr>
          <w:rFonts w:eastAsiaTheme="minorEastAsia"/>
        </w:rPr>
        <w:t xml:space="preserve"> There was also a significant main effect of task-comparison </w:t>
      </w:r>
      <w:r w:rsidR="00CE7350" w:rsidRPr="001B5FB3">
        <w:t>(F(1.8</w:t>
      </w:r>
      <w:r w:rsidR="00C925FE" w:rsidRPr="001B5FB3">
        <w:t>5</w:t>
      </w:r>
      <w:r w:rsidR="00CE7350" w:rsidRPr="001B5FB3">
        <w:t xml:space="preserve">, </w:t>
      </w:r>
      <w:r w:rsidR="00C925FE" w:rsidRPr="001B5FB3">
        <w:t>320.41</w:t>
      </w:r>
      <w:r w:rsidR="00CE7350" w:rsidRPr="001B5FB3">
        <w:t xml:space="preserve">) = </w:t>
      </w:r>
      <w:r w:rsidR="00C925FE" w:rsidRPr="001B5FB3">
        <w:t>2664.23</w:t>
      </w:r>
      <w:r w:rsidR="00CE7350" w:rsidRPr="001B5FB3">
        <w:t xml:space="preserve">, </w:t>
      </w:r>
      <w:r w:rsidR="00CE7350" w:rsidRPr="001B5FB3">
        <w:rPr>
          <w:i/>
          <w:iCs/>
        </w:rPr>
        <w:t>p</w:t>
      </w:r>
      <w:r w:rsidR="00CE7350" w:rsidRPr="001B5FB3">
        <w:t xml:space="preserve"> &lt; .001,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P</m:t>
            </m:r>
          </m:sub>
          <m:sup>
            <m:r>
              <w:rPr>
                <w:rFonts w:ascii="Cambria Math" w:hAnsi="Cambria Math" w:cstheme="minorHAnsi"/>
              </w:rPr>
              <m:t>2</m:t>
            </m:r>
          </m:sup>
        </m:sSubSup>
      </m:oMath>
      <w:r w:rsidR="00CE7350" w:rsidRPr="001B5FB3">
        <w:rPr>
          <w:rFonts w:eastAsiaTheme="minorEastAsia"/>
        </w:rPr>
        <w:t xml:space="preserve"> = .9</w:t>
      </w:r>
      <w:r w:rsidR="00C925FE" w:rsidRPr="001B5FB3">
        <w:rPr>
          <w:rFonts w:eastAsiaTheme="minorEastAsia"/>
        </w:rPr>
        <w:t>4</w:t>
      </w:r>
      <w:r w:rsidR="00CE7350" w:rsidRPr="001B5FB3">
        <w:rPr>
          <w:rFonts w:eastAsiaTheme="minorEastAsia"/>
        </w:rPr>
        <w:t xml:space="preserve">,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G</m:t>
            </m:r>
          </m:sub>
          <m:sup>
            <m:r>
              <w:rPr>
                <w:rFonts w:ascii="Cambria Math" w:hAnsi="Cambria Math" w:cstheme="minorHAnsi"/>
              </w:rPr>
              <m:t>2</m:t>
            </m:r>
          </m:sup>
        </m:sSubSup>
      </m:oMath>
      <w:r w:rsidR="00CE7350" w:rsidRPr="001B5FB3">
        <w:rPr>
          <w:rFonts w:eastAsiaTheme="minorEastAsia"/>
        </w:rPr>
        <w:t xml:space="preserve"> = .</w:t>
      </w:r>
      <w:r w:rsidR="00C925FE" w:rsidRPr="001B5FB3">
        <w:rPr>
          <w:rFonts w:eastAsiaTheme="minorEastAsia"/>
        </w:rPr>
        <w:t>65</w:t>
      </w:r>
      <w:r w:rsidR="00CE7350" w:rsidRPr="001B5FB3">
        <w:rPr>
          <w:rFonts w:eastAsiaTheme="minorEastAsia"/>
        </w:rPr>
        <w:t>)</w:t>
      </w:r>
      <w:r w:rsidR="00430362" w:rsidRPr="001B5FB3">
        <w:rPr>
          <w:rFonts w:eastAsiaTheme="minorEastAsia"/>
        </w:rPr>
        <w:t>;</w:t>
      </w:r>
      <w:r w:rsidR="00CE7350" w:rsidRPr="001B5FB3">
        <w:rPr>
          <w:rFonts w:eastAsiaTheme="minorEastAsia"/>
        </w:rPr>
        <w:t xml:space="preserve"> a series of paired-samples t-tests revealed correlations were significantly higher for the within-movie-watching comparisons, followed by within-resting-state comparisons, then</w:t>
      </w:r>
      <w:r w:rsidR="003B4C45" w:rsidRPr="001B5FB3">
        <w:rPr>
          <w:rFonts w:eastAsiaTheme="minorEastAsia"/>
        </w:rPr>
        <w:t xml:space="preserve"> </w:t>
      </w:r>
      <w:r w:rsidR="00CE7350" w:rsidRPr="001B5FB3">
        <w:rPr>
          <w:rFonts w:eastAsiaTheme="minorEastAsia"/>
        </w:rPr>
        <w:t xml:space="preserve">between-task comparisons (all </w:t>
      </w:r>
      <w:r w:rsidR="00CE7350" w:rsidRPr="001B5FB3">
        <w:rPr>
          <w:rFonts w:eastAsiaTheme="minorEastAsia"/>
          <w:i/>
          <w:iCs/>
        </w:rPr>
        <w:t>p</w:t>
      </w:r>
      <w:r w:rsidR="00CE7350" w:rsidRPr="001B5FB3">
        <w:rPr>
          <w:rFonts w:eastAsiaTheme="minorEastAsia"/>
        </w:rPr>
        <w:t xml:space="preserve"> &lt; .001; Table 3). There was also a significant task-comparison by network interaction </w:t>
      </w:r>
      <w:r w:rsidR="00CE7350" w:rsidRPr="001B5FB3">
        <w:t>(F(1.6</w:t>
      </w:r>
      <w:r w:rsidR="00C925FE" w:rsidRPr="001B5FB3">
        <w:t>9, 292.29</w:t>
      </w:r>
      <w:r w:rsidR="00CE7350" w:rsidRPr="001B5FB3">
        <w:t xml:space="preserve">) = </w:t>
      </w:r>
      <w:r w:rsidR="00C925FE" w:rsidRPr="001B5FB3">
        <w:t>206.59</w:t>
      </w:r>
      <w:r w:rsidR="00CE7350" w:rsidRPr="001B5FB3">
        <w:t xml:space="preserve">, </w:t>
      </w:r>
      <w:r w:rsidR="00CE7350" w:rsidRPr="001B5FB3">
        <w:rPr>
          <w:i/>
          <w:iCs/>
        </w:rPr>
        <w:t>p</w:t>
      </w:r>
      <w:r w:rsidR="00CE7350" w:rsidRPr="001B5FB3">
        <w:t xml:space="preserve"> &lt; .001,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P</m:t>
            </m:r>
          </m:sub>
          <m:sup>
            <m:r>
              <w:rPr>
                <w:rFonts w:ascii="Cambria Math" w:hAnsi="Cambria Math" w:cstheme="minorHAnsi"/>
              </w:rPr>
              <m:t>2</m:t>
            </m:r>
          </m:sup>
        </m:sSubSup>
      </m:oMath>
      <w:r w:rsidR="00CE7350" w:rsidRPr="001B5FB3">
        <w:rPr>
          <w:rFonts w:eastAsiaTheme="minorEastAsia"/>
        </w:rPr>
        <w:t xml:space="preserve"> = .</w:t>
      </w:r>
      <w:r w:rsidR="00C925FE" w:rsidRPr="001B5FB3">
        <w:rPr>
          <w:rFonts w:eastAsiaTheme="minorEastAsia"/>
        </w:rPr>
        <w:t>54</w:t>
      </w:r>
      <w:r w:rsidR="00CE7350" w:rsidRPr="001B5FB3">
        <w:rPr>
          <w:rFonts w:eastAsiaTheme="minorEastAsia"/>
        </w:rPr>
        <w:t xml:space="preserve">,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G</m:t>
            </m:r>
          </m:sub>
          <m:sup>
            <m:r>
              <w:rPr>
                <w:rFonts w:ascii="Cambria Math" w:hAnsi="Cambria Math" w:cstheme="minorHAnsi"/>
              </w:rPr>
              <m:t>2</m:t>
            </m:r>
          </m:sup>
        </m:sSubSup>
      </m:oMath>
      <w:r w:rsidR="00CE7350" w:rsidRPr="001B5FB3">
        <w:rPr>
          <w:rFonts w:eastAsiaTheme="minorEastAsia"/>
        </w:rPr>
        <w:t xml:space="preserve"> = .04) because the differences between task-comparisons were larger for the face than scene network.</w:t>
      </w:r>
    </w:p>
    <w:p w14:paraId="6B9DB4C6" w14:textId="38878B21" w:rsidR="007A35D7" w:rsidRPr="001B5FB3" w:rsidRDefault="002E0AD8" w:rsidP="00E4013D">
      <w:pPr>
        <w:jc w:val="center"/>
      </w:pPr>
      <w:r>
        <w:rPr>
          <w:noProof/>
          <w14:ligatures w14:val="standardContextual"/>
        </w:rPr>
        <mc:AlternateContent>
          <mc:Choice Requires="wpc">
            <w:drawing>
              <wp:inline distT="0" distB="0" distL="0" distR="0" wp14:anchorId="11089849" wp14:editId="2B82CACB">
                <wp:extent cx="5723890" cy="2898851"/>
                <wp:effectExtent l="0" t="0" r="0" b="0"/>
                <wp:docPr id="142765397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823615159" name="Text Box 1823615159"/>
                        <wps:cNvSpPr txBox="1"/>
                        <wps:spPr>
                          <a:xfrm>
                            <a:off x="2915890" y="66689"/>
                            <a:ext cx="2808000" cy="2781121"/>
                          </a:xfrm>
                          <a:prstGeom prst="rect">
                            <a:avLst/>
                          </a:prstGeom>
                          <a:solidFill>
                            <a:schemeClr val="lt1"/>
                          </a:solidFill>
                          <a:ln w="6350">
                            <a:noFill/>
                          </a:ln>
                        </wps:spPr>
                        <wps:txbx>
                          <w:txbxContent>
                            <w:p w14:paraId="47F3EB7D" w14:textId="77777777" w:rsidR="002E0AD8" w:rsidRDefault="002E0AD8" w:rsidP="002E0AD8">
                              <w:pPr>
                                <w:spacing w:line="240" w:lineRule="auto"/>
                              </w:pPr>
                              <w:r w:rsidRPr="001B5FB3">
                                <w:rPr>
                                  <w:b/>
                                  <w:bCs/>
                                </w:rPr>
                                <w:t>Figure 4.</w:t>
                              </w:r>
                              <w:r w:rsidRPr="001B5FB3">
                                <w:t xml:space="preserve"> Between-subject correlations of connectivity fingerprints within and between tasks in the HCP dataset. For each subject and task, connectivity fingerprints were correlated with other subjects in both tasks, then averaged for within-movie-watching, within-rest-state, and between-task comparisons. Violin plots illustrate the distributions of these averaged correlations over subjects. The different task-comparisons were contrasted against each other using paired-samples t-tests – asterisks indicate significant differences (all </w:t>
                              </w:r>
                              <w:r w:rsidRPr="001B5FB3">
                                <w:rPr>
                                  <w:i/>
                                  <w:iCs/>
                                </w:rPr>
                                <w:t>p</w:t>
                              </w:r>
                              <w:r w:rsidRPr="001B5FB3">
                                <w:t> &lt; .001).</w:t>
                              </w:r>
                            </w:p>
                            <w:p w14:paraId="4BCBF55D" w14:textId="77777777" w:rsidR="002E0AD8" w:rsidRDefault="002E0AD8" w:rsidP="002E0AD8"/>
                          </w:txbxContent>
                        </wps:txbx>
                        <wps:bodyPr rot="0" spcFirstLastPara="0" vertOverflow="overflow" horzOverflow="overflow" vert="horz" wrap="square" lIns="72000" tIns="0" rIns="72000" bIns="0" numCol="1" spcCol="0" rtlCol="0" fromWordArt="0" anchor="t" anchorCtr="0" forceAA="0" compatLnSpc="1">
                          <a:prstTxWarp prst="textNoShape">
                            <a:avLst/>
                          </a:prstTxWarp>
                          <a:noAutofit/>
                        </wps:bodyPr>
                      </wps:wsp>
                      <pic:pic xmlns:pic="http://schemas.openxmlformats.org/drawingml/2006/picture">
                        <pic:nvPicPr>
                          <pic:cNvPr id="415656805" name="Picture 415656805"/>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14"/>
                            <a:ext cx="2880000" cy="2863059"/>
                          </a:xfrm>
                          <a:prstGeom prst="rect">
                            <a:avLst/>
                          </a:prstGeom>
                          <a:noFill/>
                          <a:ln>
                            <a:noFill/>
                          </a:ln>
                        </pic:spPr>
                      </pic:pic>
                    </wpc:wpc>
                  </a:graphicData>
                </a:graphic>
              </wp:inline>
            </w:drawing>
          </mc:Choice>
          <mc:Fallback>
            <w:pict>
              <v:group w14:anchorId="11089849" id="_x0000_s1038" editas="canvas" style="width:450.7pt;height:228.25pt;mso-position-horizontal-relative:char;mso-position-vertical-relative:line" coordsize="57238,2898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">
                <v:shape id="_x0000_s1039" type="#_x0000_t75" style="position:absolute;width:57238;height:28987;visibility:visible;mso-wrap-style:square" filled="t">
                  <v:fill o:detectmouseclick="t"/>
                  <v:path o:connecttype="none"/>
                </v:shape>
                <v:shape id="Text Box 1823615159" o:spid="_x0000_s1040" type="#_x0000_t202" style="position:absolute;left:29158;top:666;width:28080;height:2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" fillcolor="white [3201]" stroked="f" strokeweight=".5pt">
                  <v:textbox inset="2mm,0,2mm,0">
                    <w:txbxContent>
                      <w:p w14:paraId="47F3EB7D" w14:textId="77777777" w:rsidR="002E0AD8" w:rsidRDefault="002E0AD8" w:rsidP="002E0AD8">
                        <w:pPr>
                          <w:spacing w:line="240" w:lineRule="auto"/>
                        </w:pPr>
                        <w:r w:rsidRPr="001B5FB3">
                          <w:rPr>
                            <w:b/>
                            <w:bCs/>
                          </w:rPr>
                          <w:t>Figure 4.</w:t>
                        </w:r>
                        <w:r w:rsidRPr="001B5FB3">
                          <w:t xml:space="preserve"> Between-subject correlations of connectivity fingerprints within and between tasks in the HCP dataset. For each subject and task, connectivity fingerprints were correlated with other subjects in both tasks, then averaged for within-movie-watching, within-rest-state, and between-task comparisons. Violin plots illustrate the distributions of these averaged correlations over subjects. The different task-comparisons were contrasted against each other using paired-samples t-tests – asterisks indicate significant differences (all </w:t>
                        </w:r>
                        <w:r w:rsidRPr="001B5FB3">
                          <w:rPr>
                            <w:i/>
                            <w:iCs/>
                          </w:rPr>
                          <w:t>p</w:t>
                        </w:r>
                        <w:r w:rsidRPr="001B5FB3">
                          <w:t> &lt; .001).</w:t>
                        </w:r>
                      </w:p>
                      <w:p w14:paraId="4BCBF55D" w14:textId="77777777" w:rsidR="002E0AD8" w:rsidRDefault="002E0AD8" w:rsidP="002E0AD8"/>
                    </w:txbxContent>
                  </v:textbox>
                </v:shape>
                <v:shape id="Picture 415656805" o:spid="_x0000_s1041" type="#_x0000_t75" style="position:absolute;width:28800;height:28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">
                  <v:imagedata r:id="rId19" o:title=""/>
                </v:shape>
                <w10:anchorlock/>
              </v:group>
            </w:pict>
          </mc:Fallback>
        </mc:AlternateConten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3270"/>
        <w:gridCol w:w="1559"/>
        <w:gridCol w:w="1134"/>
        <w:gridCol w:w="1134"/>
        <w:gridCol w:w="1134"/>
      </w:tblGrid>
      <w:tr w:rsidR="001B5FB3" w:rsidRPr="001B5FB3" w14:paraId="68F474F9" w14:textId="77777777" w:rsidTr="00CE7350">
        <w:trPr>
          <w:cantSplit/>
          <w:trHeight w:val="737"/>
        </w:trPr>
        <w:tc>
          <w:tcPr>
            <w:tcW w:w="9356" w:type="dxa"/>
            <w:gridSpan w:val="6"/>
            <w:tcBorders>
              <w:bottom w:val="single" w:sz="4" w:space="0" w:color="auto"/>
            </w:tcBorders>
          </w:tcPr>
          <w:p w14:paraId="2BA80C81" w14:textId="5D946C0D" w:rsidR="00CE7350" w:rsidRPr="001B5FB3" w:rsidRDefault="00CE7350" w:rsidP="00C3310A">
            <w:pPr>
              <w:keepNext/>
              <w:spacing w:line="276" w:lineRule="auto"/>
              <w:rPr>
                <w:rFonts w:cstheme="minorHAnsi"/>
                <w:szCs w:val="24"/>
              </w:rPr>
            </w:pPr>
            <w:r w:rsidRPr="001B5FB3">
              <w:rPr>
                <w:rFonts w:cstheme="minorHAnsi"/>
                <w:b/>
                <w:bCs/>
                <w:szCs w:val="24"/>
              </w:rPr>
              <w:lastRenderedPageBreak/>
              <w:t>Table 3.</w:t>
            </w:r>
            <w:r w:rsidRPr="001B5FB3">
              <w:rPr>
                <w:rFonts w:cstheme="minorHAnsi"/>
                <w:szCs w:val="24"/>
              </w:rPr>
              <w:t xml:space="preserve"> Paired-samples t-tests contrasting between-subject correlations of connectivity fingerprints in the HCP dataset </w:t>
            </w:r>
            <w:r w:rsidR="003B4C45" w:rsidRPr="001B5FB3">
              <w:rPr>
                <w:rFonts w:cstheme="minorHAnsi"/>
                <w:szCs w:val="24"/>
              </w:rPr>
              <w:t>across</w:t>
            </w:r>
            <w:r w:rsidRPr="001B5FB3">
              <w:rPr>
                <w:rFonts w:cstheme="minorHAnsi"/>
                <w:szCs w:val="24"/>
              </w:rPr>
              <w:t xml:space="preserve"> the different task comparisons.</w:t>
            </w:r>
          </w:p>
        </w:tc>
      </w:tr>
      <w:tr w:rsidR="001B5FB3" w:rsidRPr="001B5FB3" w14:paraId="3381DE76" w14:textId="77777777" w:rsidTr="00CE7350">
        <w:trPr>
          <w:cantSplit/>
        </w:trPr>
        <w:tc>
          <w:tcPr>
            <w:tcW w:w="1125" w:type="dxa"/>
            <w:tcBorders>
              <w:top w:val="single" w:sz="4" w:space="0" w:color="auto"/>
              <w:bottom w:val="single" w:sz="4" w:space="0" w:color="auto"/>
            </w:tcBorders>
          </w:tcPr>
          <w:p w14:paraId="5CC463E9" w14:textId="77777777" w:rsidR="00CE7350" w:rsidRPr="001B5FB3" w:rsidRDefault="00CE7350" w:rsidP="00C3310A">
            <w:pPr>
              <w:keepNext/>
              <w:spacing w:line="276" w:lineRule="auto"/>
              <w:jc w:val="left"/>
              <w:rPr>
                <w:rFonts w:cstheme="minorHAnsi"/>
                <w:szCs w:val="24"/>
              </w:rPr>
            </w:pPr>
            <w:r w:rsidRPr="001B5FB3">
              <w:rPr>
                <w:rFonts w:cstheme="minorHAnsi"/>
                <w:szCs w:val="24"/>
              </w:rPr>
              <w:t>Network</w:t>
            </w:r>
          </w:p>
        </w:tc>
        <w:tc>
          <w:tcPr>
            <w:tcW w:w="3270" w:type="dxa"/>
            <w:tcBorders>
              <w:top w:val="single" w:sz="4" w:space="0" w:color="auto"/>
              <w:bottom w:val="single" w:sz="4" w:space="0" w:color="auto"/>
            </w:tcBorders>
          </w:tcPr>
          <w:p w14:paraId="7539B650" w14:textId="77777777" w:rsidR="00CE7350" w:rsidRPr="001B5FB3" w:rsidRDefault="00CE7350" w:rsidP="00C3310A">
            <w:pPr>
              <w:keepNext/>
              <w:spacing w:line="276" w:lineRule="auto"/>
              <w:jc w:val="left"/>
              <w:rPr>
                <w:rFonts w:cstheme="minorHAnsi"/>
                <w:szCs w:val="24"/>
              </w:rPr>
            </w:pPr>
            <w:r w:rsidRPr="001B5FB3">
              <w:rPr>
                <w:rFonts w:cstheme="minorHAnsi"/>
                <w:szCs w:val="24"/>
              </w:rPr>
              <w:t>Contrast</w:t>
            </w:r>
          </w:p>
        </w:tc>
        <w:tc>
          <w:tcPr>
            <w:tcW w:w="1559" w:type="dxa"/>
            <w:tcBorders>
              <w:top w:val="single" w:sz="4" w:space="0" w:color="auto"/>
              <w:bottom w:val="single" w:sz="4" w:space="0" w:color="auto"/>
            </w:tcBorders>
          </w:tcPr>
          <w:p w14:paraId="4213FEA4" w14:textId="77777777" w:rsidR="00CE7350" w:rsidRPr="001B5FB3" w:rsidRDefault="00CE7350" w:rsidP="00C3310A">
            <w:pPr>
              <w:keepNext/>
              <w:spacing w:line="276" w:lineRule="auto"/>
              <w:jc w:val="left"/>
              <w:rPr>
                <w:rFonts w:cstheme="minorHAnsi"/>
                <w:szCs w:val="24"/>
              </w:rPr>
            </w:pPr>
            <w:r w:rsidRPr="001B5FB3">
              <w:rPr>
                <w:rFonts w:cstheme="minorHAnsi"/>
                <w:szCs w:val="24"/>
              </w:rPr>
              <w:t xml:space="preserve">Cohen’s </w:t>
            </w:r>
            <w:r w:rsidRPr="001B5FB3">
              <w:rPr>
                <w:rFonts w:cstheme="minorHAnsi"/>
                <w:i/>
                <w:iCs/>
                <w:szCs w:val="24"/>
              </w:rPr>
              <w:t>d</w:t>
            </w:r>
            <w:r w:rsidRPr="001B5FB3">
              <w:rPr>
                <w:rFonts w:cstheme="minorHAnsi"/>
                <w:i/>
                <w:iCs/>
                <w:szCs w:val="24"/>
                <w:vertAlign w:val="subscript"/>
              </w:rPr>
              <w:t>av</w:t>
            </w:r>
          </w:p>
        </w:tc>
        <w:tc>
          <w:tcPr>
            <w:tcW w:w="1134" w:type="dxa"/>
            <w:tcBorders>
              <w:top w:val="single" w:sz="4" w:space="0" w:color="auto"/>
              <w:bottom w:val="single" w:sz="4" w:space="0" w:color="auto"/>
            </w:tcBorders>
          </w:tcPr>
          <w:p w14:paraId="141CC2DB" w14:textId="77777777" w:rsidR="00CE7350" w:rsidRPr="001B5FB3" w:rsidRDefault="00CE7350" w:rsidP="00C3310A">
            <w:pPr>
              <w:keepNext/>
              <w:spacing w:line="276" w:lineRule="auto"/>
              <w:jc w:val="left"/>
              <w:rPr>
                <w:rFonts w:cstheme="minorHAnsi"/>
                <w:szCs w:val="24"/>
              </w:rPr>
            </w:pPr>
            <w:r w:rsidRPr="001B5FB3">
              <w:rPr>
                <w:rFonts w:cstheme="minorHAnsi"/>
                <w:szCs w:val="24"/>
              </w:rPr>
              <w:t>t</w:t>
            </w:r>
          </w:p>
        </w:tc>
        <w:tc>
          <w:tcPr>
            <w:tcW w:w="1134" w:type="dxa"/>
            <w:tcBorders>
              <w:top w:val="single" w:sz="4" w:space="0" w:color="auto"/>
              <w:bottom w:val="single" w:sz="4" w:space="0" w:color="auto"/>
            </w:tcBorders>
          </w:tcPr>
          <w:p w14:paraId="2E6C06E7" w14:textId="77777777" w:rsidR="00CE7350" w:rsidRPr="001B5FB3" w:rsidRDefault="00CE7350" w:rsidP="00C3310A">
            <w:pPr>
              <w:keepNext/>
              <w:spacing w:line="276" w:lineRule="auto"/>
              <w:jc w:val="left"/>
              <w:rPr>
                <w:rFonts w:cstheme="minorHAnsi"/>
                <w:szCs w:val="24"/>
              </w:rPr>
            </w:pPr>
            <w:r w:rsidRPr="001B5FB3">
              <w:rPr>
                <w:rFonts w:cstheme="minorHAnsi"/>
                <w:szCs w:val="24"/>
              </w:rPr>
              <w:t>DoF</w:t>
            </w:r>
          </w:p>
        </w:tc>
        <w:tc>
          <w:tcPr>
            <w:tcW w:w="1134" w:type="dxa"/>
            <w:tcBorders>
              <w:top w:val="single" w:sz="4" w:space="0" w:color="auto"/>
              <w:bottom w:val="single" w:sz="4" w:space="0" w:color="auto"/>
            </w:tcBorders>
          </w:tcPr>
          <w:p w14:paraId="0151A05E" w14:textId="77777777" w:rsidR="00CE7350" w:rsidRPr="001B5FB3" w:rsidRDefault="00CE7350" w:rsidP="00C3310A">
            <w:pPr>
              <w:keepNext/>
              <w:spacing w:line="276" w:lineRule="auto"/>
              <w:jc w:val="left"/>
              <w:rPr>
                <w:rFonts w:cstheme="minorHAnsi"/>
                <w:szCs w:val="24"/>
              </w:rPr>
            </w:pPr>
            <w:r w:rsidRPr="001B5FB3">
              <w:rPr>
                <w:rFonts w:cstheme="minorHAnsi"/>
                <w:i/>
                <w:iCs/>
                <w:szCs w:val="24"/>
              </w:rPr>
              <w:t>p</w:t>
            </w:r>
          </w:p>
        </w:tc>
      </w:tr>
      <w:tr w:rsidR="001B5FB3" w:rsidRPr="001B5FB3" w14:paraId="35638C7F" w14:textId="77777777" w:rsidTr="00CB6E03">
        <w:trPr>
          <w:cantSplit/>
          <w:trHeight w:val="397"/>
        </w:trPr>
        <w:tc>
          <w:tcPr>
            <w:tcW w:w="1125" w:type="dxa"/>
            <w:vMerge w:val="restart"/>
            <w:tcBorders>
              <w:top w:val="single" w:sz="4" w:space="0" w:color="auto"/>
            </w:tcBorders>
          </w:tcPr>
          <w:p w14:paraId="51F596F6" w14:textId="2E379FCD" w:rsidR="00CB6E03" w:rsidRPr="001B5FB3" w:rsidRDefault="00CB6E03" w:rsidP="00CB6E03">
            <w:pPr>
              <w:keepNext/>
              <w:spacing w:line="276" w:lineRule="auto"/>
              <w:jc w:val="left"/>
              <w:rPr>
                <w:rFonts w:cstheme="minorHAnsi"/>
                <w:szCs w:val="24"/>
              </w:rPr>
            </w:pPr>
            <w:r w:rsidRPr="001B5FB3">
              <w:rPr>
                <w:rFonts w:cstheme="minorHAnsi"/>
                <w:szCs w:val="24"/>
              </w:rPr>
              <w:t>Face</w:t>
            </w:r>
          </w:p>
        </w:tc>
        <w:tc>
          <w:tcPr>
            <w:tcW w:w="3270" w:type="dxa"/>
            <w:tcBorders>
              <w:top w:val="single" w:sz="4" w:space="0" w:color="auto"/>
            </w:tcBorders>
          </w:tcPr>
          <w:p w14:paraId="55AD4265" w14:textId="0F2BF439" w:rsidR="00CB6E03" w:rsidRPr="001B5FB3" w:rsidRDefault="00CB6E03" w:rsidP="00CB6E03">
            <w:pPr>
              <w:keepNext/>
              <w:spacing w:line="276" w:lineRule="auto"/>
              <w:jc w:val="left"/>
              <w:rPr>
                <w:rFonts w:cstheme="minorHAnsi"/>
                <w:szCs w:val="24"/>
              </w:rPr>
            </w:pPr>
            <w:r w:rsidRPr="001B5FB3">
              <w:rPr>
                <w:rFonts w:cstheme="minorHAnsi"/>
                <w:szCs w:val="24"/>
              </w:rPr>
              <w:t>Within-Movie &gt; Within-Rest</w:t>
            </w:r>
          </w:p>
        </w:tc>
        <w:tc>
          <w:tcPr>
            <w:tcW w:w="1559" w:type="dxa"/>
            <w:tcBorders>
              <w:top w:val="single" w:sz="4" w:space="0" w:color="auto"/>
            </w:tcBorders>
          </w:tcPr>
          <w:p w14:paraId="72D8ED29" w14:textId="5B79F528" w:rsidR="00CB6E03" w:rsidRPr="001B5FB3" w:rsidRDefault="00CB6E03" w:rsidP="00CB6E03">
            <w:pPr>
              <w:keepNext/>
              <w:spacing w:line="276" w:lineRule="auto"/>
              <w:jc w:val="left"/>
              <w:rPr>
                <w:szCs w:val="24"/>
              </w:rPr>
            </w:pPr>
            <w:r w:rsidRPr="001B5FB3">
              <w:rPr>
                <w:rFonts w:ascii="Calibri" w:hAnsi="Calibri" w:cs="Calibri"/>
                <w:szCs w:val="24"/>
              </w:rPr>
              <w:t>4.28</w:t>
            </w:r>
          </w:p>
        </w:tc>
        <w:tc>
          <w:tcPr>
            <w:tcW w:w="1134" w:type="dxa"/>
            <w:tcBorders>
              <w:top w:val="single" w:sz="4" w:space="0" w:color="auto"/>
            </w:tcBorders>
          </w:tcPr>
          <w:p w14:paraId="070F413F" w14:textId="64722582" w:rsidR="00CB6E03" w:rsidRPr="001B5FB3" w:rsidRDefault="00CB6E03" w:rsidP="00CB6E03">
            <w:pPr>
              <w:keepNext/>
              <w:spacing w:line="276" w:lineRule="auto"/>
              <w:jc w:val="left"/>
              <w:rPr>
                <w:szCs w:val="24"/>
              </w:rPr>
            </w:pPr>
            <w:r w:rsidRPr="001B5FB3">
              <w:rPr>
                <w:rFonts w:ascii="Calibri" w:hAnsi="Calibri" w:cs="Calibri"/>
                <w:szCs w:val="24"/>
              </w:rPr>
              <w:t>46.67</w:t>
            </w:r>
          </w:p>
        </w:tc>
        <w:tc>
          <w:tcPr>
            <w:tcW w:w="1134" w:type="dxa"/>
            <w:tcBorders>
              <w:top w:val="single" w:sz="4" w:space="0" w:color="auto"/>
            </w:tcBorders>
          </w:tcPr>
          <w:p w14:paraId="6F46D165" w14:textId="6A073543" w:rsidR="00CB6E03" w:rsidRPr="001B5FB3" w:rsidRDefault="00CB6E03" w:rsidP="00CB6E03">
            <w:pPr>
              <w:keepNext/>
              <w:spacing w:line="276" w:lineRule="auto"/>
              <w:jc w:val="left"/>
            </w:pPr>
            <w:r w:rsidRPr="001B5FB3">
              <w:t>173</w:t>
            </w:r>
          </w:p>
        </w:tc>
        <w:tc>
          <w:tcPr>
            <w:tcW w:w="1134" w:type="dxa"/>
            <w:tcBorders>
              <w:top w:val="single" w:sz="4" w:space="0" w:color="auto"/>
            </w:tcBorders>
          </w:tcPr>
          <w:p w14:paraId="0ADC02C9" w14:textId="6BAED7B6"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349ABD24" w14:textId="77777777" w:rsidTr="00CB6E03">
        <w:trPr>
          <w:cantSplit/>
          <w:trHeight w:val="397"/>
        </w:trPr>
        <w:tc>
          <w:tcPr>
            <w:tcW w:w="1125" w:type="dxa"/>
            <w:vMerge/>
          </w:tcPr>
          <w:p w14:paraId="6FB4854A" w14:textId="75F0B408" w:rsidR="00CB6E03" w:rsidRPr="001B5FB3" w:rsidRDefault="00CB6E03" w:rsidP="00CB6E03">
            <w:pPr>
              <w:keepNext/>
              <w:spacing w:line="276" w:lineRule="auto"/>
              <w:jc w:val="left"/>
              <w:rPr>
                <w:rFonts w:cstheme="minorHAnsi"/>
                <w:szCs w:val="24"/>
              </w:rPr>
            </w:pPr>
          </w:p>
        </w:tc>
        <w:tc>
          <w:tcPr>
            <w:tcW w:w="3270" w:type="dxa"/>
          </w:tcPr>
          <w:p w14:paraId="7B6A59A8" w14:textId="77777777" w:rsidR="00CB6E03" w:rsidRPr="001B5FB3" w:rsidRDefault="00CB6E03" w:rsidP="00CB6E03">
            <w:pPr>
              <w:keepNext/>
              <w:spacing w:line="276" w:lineRule="auto"/>
              <w:jc w:val="left"/>
              <w:rPr>
                <w:rFonts w:cstheme="minorHAnsi"/>
                <w:szCs w:val="24"/>
              </w:rPr>
            </w:pPr>
            <w:r w:rsidRPr="001B5FB3">
              <w:rPr>
                <w:rFonts w:cstheme="minorHAnsi"/>
                <w:szCs w:val="24"/>
              </w:rPr>
              <w:t>Within-Movie &gt; Between-Task</w:t>
            </w:r>
          </w:p>
        </w:tc>
        <w:tc>
          <w:tcPr>
            <w:tcW w:w="1559" w:type="dxa"/>
          </w:tcPr>
          <w:p w14:paraId="39FE8EAC" w14:textId="05A90ECF" w:rsidR="00CB6E03" w:rsidRPr="001B5FB3" w:rsidRDefault="00CB6E03" w:rsidP="00CB6E03">
            <w:pPr>
              <w:keepNext/>
              <w:spacing w:line="276" w:lineRule="auto"/>
              <w:jc w:val="left"/>
              <w:rPr>
                <w:rFonts w:cstheme="minorHAnsi"/>
                <w:szCs w:val="24"/>
              </w:rPr>
            </w:pPr>
            <w:r w:rsidRPr="001B5FB3">
              <w:rPr>
                <w:rFonts w:ascii="Calibri" w:hAnsi="Calibri" w:cs="Calibri"/>
                <w:szCs w:val="24"/>
              </w:rPr>
              <w:t>6.97</w:t>
            </w:r>
          </w:p>
        </w:tc>
        <w:tc>
          <w:tcPr>
            <w:tcW w:w="1134" w:type="dxa"/>
          </w:tcPr>
          <w:p w14:paraId="75B43413" w14:textId="2C0E41A4" w:rsidR="00CB6E03" w:rsidRPr="001B5FB3" w:rsidRDefault="00CB6E03" w:rsidP="00CB6E03">
            <w:pPr>
              <w:keepNext/>
              <w:spacing w:line="276" w:lineRule="auto"/>
              <w:jc w:val="left"/>
              <w:rPr>
                <w:rFonts w:cstheme="minorHAnsi"/>
                <w:szCs w:val="24"/>
              </w:rPr>
            </w:pPr>
            <w:r w:rsidRPr="001B5FB3">
              <w:rPr>
                <w:rFonts w:ascii="Calibri" w:hAnsi="Calibri" w:cs="Calibri"/>
                <w:szCs w:val="24"/>
              </w:rPr>
              <w:t>72.96</w:t>
            </w:r>
          </w:p>
        </w:tc>
        <w:tc>
          <w:tcPr>
            <w:tcW w:w="1134" w:type="dxa"/>
          </w:tcPr>
          <w:p w14:paraId="1D3EA3B5" w14:textId="77777777" w:rsidR="00CB6E03" w:rsidRPr="001B5FB3" w:rsidRDefault="00CB6E03" w:rsidP="00CB6E03">
            <w:pPr>
              <w:keepNext/>
              <w:spacing w:line="276" w:lineRule="auto"/>
              <w:jc w:val="left"/>
              <w:rPr>
                <w:rFonts w:cstheme="minorHAnsi"/>
                <w:szCs w:val="24"/>
              </w:rPr>
            </w:pPr>
            <w:r w:rsidRPr="001B5FB3">
              <w:t>173</w:t>
            </w:r>
          </w:p>
        </w:tc>
        <w:tc>
          <w:tcPr>
            <w:tcW w:w="1134" w:type="dxa"/>
          </w:tcPr>
          <w:p w14:paraId="071B1253"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14E89ED6" w14:textId="77777777" w:rsidTr="00CB6E03">
        <w:trPr>
          <w:cantSplit/>
          <w:trHeight w:val="397"/>
        </w:trPr>
        <w:tc>
          <w:tcPr>
            <w:tcW w:w="1125" w:type="dxa"/>
            <w:vMerge/>
          </w:tcPr>
          <w:p w14:paraId="30855CA7" w14:textId="77777777" w:rsidR="00CB6E03" w:rsidRPr="001B5FB3" w:rsidRDefault="00CB6E03" w:rsidP="00CB6E03">
            <w:pPr>
              <w:keepNext/>
              <w:spacing w:line="276" w:lineRule="auto"/>
              <w:jc w:val="left"/>
              <w:rPr>
                <w:rFonts w:cstheme="minorHAnsi"/>
                <w:szCs w:val="24"/>
              </w:rPr>
            </w:pPr>
          </w:p>
        </w:tc>
        <w:tc>
          <w:tcPr>
            <w:tcW w:w="3270" w:type="dxa"/>
          </w:tcPr>
          <w:p w14:paraId="074041B9" w14:textId="77777777" w:rsidR="00CB6E03" w:rsidRPr="001B5FB3" w:rsidRDefault="00CB6E03" w:rsidP="00CB6E03">
            <w:pPr>
              <w:keepNext/>
              <w:spacing w:line="276" w:lineRule="auto"/>
              <w:jc w:val="left"/>
              <w:rPr>
                <w:rFonts w:cstheme="minorHAnsi"/>
                <w:szCs w:val="24"/>
              </w:rPr>
            </w:pPr>
            <w:r w:rsidRPr="001B5FB3">
              <w:rPr>
                <w:rFonts w:cstheme="minorHAnsi"/>
                <w:szCs w:val="24"/>
              </w:rPr>
              <w:t>Within-Rest &gt; Between-Task</w:t>
            </w:r>
          </w:p>
        </w:tc>
        <w:tc>
          <w:tcPr>
            <w:tcW w:w="1559" w:type="dxa"/>
          </w:tcPr>
          <w:p w14:paraId="4725FB85" w14:textId="1E122A96" w:rsidR="00CB6E03" w:rsidRPr="001B5FB3" w:rsidRDefault="00CB6E03" w:rsidP="00CB6E03">
            <w:pPr>
              <w:keepNext/>
              <w:spacing w:line="276" w:lineRule="auto"/>
              <w:jc w:val="left"/>
              <w:rPr>
                <w:rFonts w:cstheme="minorHAnsi"/>
                <w:szCs w:val="24"/>
              </w:rPr>
            </w:pPr>
            <w:r w:rsidRPr="001B5FB3">
              <w:rPr>
                <w:rFonts w:ascii="Calibri" w:hAnsi="Calibri" w:cs="Calibri"/>
                <w:szCs w:val="24"/>
              </w:rPr>
              <w:t>1.89</w:t>
            </w:r>
          </w:p>
        </w:tc>
        <w:tc>
          <w:tcPr>
            <w:tcW w:w="1134" w:type="dxa"/>
          </w:tcPr>
          <w:p w14:paraId="172F08B1" w14:textId="0C3F7F82" w:rsidR="00CB6E03" w:rsidRPr="001B5FB3" w:rsidRDefault="00CB6E03" w:rsidP="00CB6E03">
            <w:pPr>
              <w:keepNext/>
              <w:spacing w:line="276" w:lineRule="auto"/>
              <w:jc w:val="left"/>
              <w:rPr>
                <w:rFonts w:cstheme="minorHAnsi"/>
                <w:szCs w:val="24"/>
              </w:rPr>
            </w:pPr>
            <w:r w:rsidRPr="001B5FB3">
              <w:rPr>
                <w:rFonts w:ascii="Calibri" w:hAnsi="Calibri" w:cs="Calibri"/>
                <w:szCs w:val="24"/>
              </w:rPr>
              <w:t>21.76</w:t>
            </w:r>
          </w:p>
        </w:tc>
        <w:tc>
          <w:tcPr>
            <w:tcW w:w="1134" w:type="dxa"/>
          </w:tcPr>
          <w:p w14:paraId="026D2CF2" w14:textId="77777777" w:rsidR="00CB6E03" w:rsidRPr="001B5FB3" w:rsidRDefault="00CB6E03" w:rsidP="00CB6E03">
            <w:pPr>
              <w:keepNext/>
              <w:spacing w:line="276" w:lineRule="auto"/>
              <w:jc w:val="left"/>
              <w:rPr>
                <w:rFonts w:cstheme="minorHAnsi"/>
                <w:szCs w:val="24"/>
              </w:rPr>
            </w:pPr>
            <w:r w:rsidRPr="001B5FB3">
              <w:t>173</w:t>
            </w:r>
          </w:p>
        </w:tc>
        <w:tc>
          <w:tcPr>
            <w:tcW w:w="1134" w:type="dxa"/>
          </w:tcPr>
          <w:p w14:paraId="3161EDB2"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15D411E3" w14:textId="77777777" w:rsidTr="00CB6E03">
        <w:trPr>
          <w:cantSplit/>
          <w:trHeight w:val="397"/>
        </w:trPr>
        <w:tc>
          <w:tcPr>
            <w:tcW w:w="1125" w:type="dxa"/>
            <w:vMerge w:val="restart"/>
          </w:tcPr>
          <w:p w14:paraId="6431ADE9" w14:textId="2932B57C" w:rsidR="00CB6E03" w:rsidRPr="001B5FB3" w:rsidRDefault="00CB6E03" w:rsidP="00CB6E03">
            <w:pPr>
              <w:keepNext/>
              <w:spacing w:line="276" w:lineRule="auto"/>
              <w:jc w:val="left"/>
              <w:rPr>
                <w:rFonts w:cstheme="minorHAnsi"/>
                <w:szCs w:val="24"/>
              </w:rPr>
            </w:pPr>
            <w:r w:rsidRPr="001B5FB3">
              <w:rPr>
                <w:rFonts w:cstheme="minorHAnsi"/>
                <w:szCs w:val="24"/>
              </w:rPr>
              <w:t>Scene</w:t>
            </w:r>
          </w:p>
        </w:tc>
        <w:tc>
          <w:tcPr>
            <w:tcW w:w="3270" w:type="dxa"/>
          </w:tcPr>
          <w:p w14:paraId="60E99FBB" w14:textId="3C43B07D" w:rsidR="00CB6E03" w:rsidRPr="001B5FB3" w:rsidRDefault="00CB6E03" w:rsidP="00CB6E03">
            <w:pPr>
              <w:keepNext/>
              <w:spacing w:line="276" w:lineRule="auto"/>
              <w:jc w:val="left"/>
              <w:rPr>
                <w:rFonts w:cstheme="minorHAnsi"/>
                <w:szCs w:val="24"/>
              </w:rPr>
            </w:pPr>
            <w:r w:rsidRPr="001B5FB3">
              <w:rPr>
                <w:rFonts w:cstheme="minorHAnsi"/>
                <w:szCs w:val="24"/>
              </w:rPr>
              <w:t>Within-Movie &gt; Within-Rest</w:t>
            </w:r>
          </w:p>
        </w:tc>
        <w:tc>
          <w:tcPr>
            <w:tcW w:w="1559" w:type="dxa"/>
          </w:tcPr>
          <w:p w14:paraId="7DA1ABD6" w14:textId="7E16235E" w:rsidR="00CB6E03" w:rsidRPr="001B5FB3" w:rsidRDefault="00CB6E03" w:rsidP="00CB6E03">
            <w:pPr>
              <w:keepNext/>
              <w:spacing w:line="276" w:lineRule="auto"/>
              <w:jc w:val="left"/>
              <w:rPr>
                <w:szCs w:val="24"/>
              </w:rPr>
            </w:pPr>
            <w:r w:rsidRPr="001B5FB3">
              <w:rPr>
                <w:rFonts w:ascii="Calibri" w:hAnsi="Calibri" w:cs="Calibri"/>
                <w:szCs w:val="24"/>
              </w:rPr>
              <w:t>2.70</w:t>
            </w:r>
          </w:p>
        </w:tc>
        <w:tc>
          <w:tcPr>
            <w:tcW w:w="1134" w:type="dxa"/>
          </w:tcPr>
          <w:p w14:paraId="3E4A27F4" w14:textId="6C4E545F" w:rsidR="00CB6E03" w:rsidRPr="001B5FB3" w:rsidRDefault="00CB6E03" w:rsidP="00CB6E03">
            <w:pPr>
              <w:keepNext/>
              <w:spacing w:line="276" w:lineRule="auto"/>
              <w:jc w:val="left"/>
              <w:rPr>
                <w:szCs w:val="24"/>
              </w:rPr>
            </w:pPr>
            <w:r w:rsidRPr="001B5FB3">
              <w:rPr>
                <w:rFonts w:ascii="Calibri" w:hAnsi="Calibri" w:cs="Calibri"/>
                <w:szCs w:val="24"/>
              </w:rPr>
              <w:t>29.02</w:t>
            </w:r>
          </w:p>
        </w:tc>
        <w:tc>
          <w:tcPr>
            <w:tcW w:w="1134" w:type="dxa"/>
          </w:tcPr>
          <w:p w14:paraId="3DEB952E" w14:textId="319347A6" w:rsidR="00CB6E03" w:rsidRPr="001B5FB3" w:rsidRDefault="00CB6E03" w:rsidP="00CB6E03">
            <w:pPr>
              <w:keepNext/>
              <w:spacing w:line="276" w:lineRule="auto"/>
              <w:jc w:val="left"/>
            </w:pPr>
            <w:r w:rsidRPr="001B5FB3">
              <w:t>173</w:t>
            </w:r>
          </w:p>
        </w:tc>
        <w:tc>
          <w:tcPr>
            <w:tcW w:w="1134" w:type="dxa"/>
          </w:tcPr>
          <w:p w14:paraId="11C6E1E0" w14:textId="2D96600C"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1B5FB3" w:rsidRPr="001B5FB3" w14:paraId="164D37C5" w14:textId="77777777" w:rsidTr="00CB6E03">
        <w:trPr>
          <w:cantSplit/>
          <w:trHeight w:val="397"/>
        </w:trPr>
        <w:tc>
          <w:tcPr>
            <w:tcW w:w="1125" w:type="dxa"/>
            <w:vMerge/>
          </w:tcPr>
          <w:p w14:paraId="2773C571" w14:textId="25222002" w:rsidR="00CB6E03" w:rsidRPr="001B5FB3" w:rsidRDefault="00CB6E03" w:rsidP="00CB6E03">
            <w:pPr>
              <w:keepNext/>
              <w:spacing w:line="276" w:lineRule="auto"/>
              <w:jc w:val="left"/>
              <w:rPr>
                <w:rFonts w:cstheme="minorHAnsi"/>
                <w:szCs w:val="24"/>
              </w:rPr>
            </w:pPr>
          </w:p>
        </w:tc>
        <w:tc>
          <w:tcPr>
            <w:tcW w:w="3270" w:type="dxa"/>
          </w:tcPr>
          <w:p w14:paraId="1F6A4BBB" w14:textId="77777777" w:rsidR="00CB6E03" w:rsidRPr="001B5FB3" w:rsidRDefault="00CB6E03" w:rsidP="00CB6E03">
            <w:pPr>
              <w:keepNext/>
              <w:spacing w:line="276" w:lineRule="auto"/>
              <w:jc w:val="left"/>
              <w:rPr>
                <w:rFonts w:cstheme="minorHAnsi"/>
                <w:szCs w:val="24"/>
              </w:rPr>
            </w:pPr>
            <w:r w:rsidRPr="001B5FB3">
              <w:rPr>
                <w:rFonts w:cstheme="minorHAnsi"/>
                <w:szCs w:val="24"/>
              </w:rPr>
              <w:t>Within-Movie &gt; Between-Task</w:t>
            </w:r>
          </w:p>
        </w:tc>
        <w:tc>
          <w:tcPr>
            <w:tcW w:w="1559" w:type="dxa"/>
          </w:tcPr>
          <w:p w14:paraId="4BE809F1" w14:textId="07F7A420" w:rsidR="00CB6E03" w:rsidRPr="001B5FB3" w:rsidRDefault="00CB6E03" w:rsidP="00CB6E03">
            <w:pPr>
              <w:keepNext/>
              <w:spacing w:line="276" w:lineRule="auto"/>
              <w:jc w:val="left"/>
              <w:rPr>
                <w:rFonts w:cstheme="minorHAnsi"/>
                <w:szCs w:val="24"/>
              </w:rPr>
            </w:pPr>
            <w:r w:rsidRPr="001B5FB3">
              <w:rPr>
                <w:rFonts w:ascii="Calibri" w:hAnsi="Calibri" w:cs="Calibri"/>
                <w:szCs w:val="24"/>
              </w:rPr>
              <w:t>5.30</w:t>
            </w:r>
          </w:p>
        </w:tc>
        <w:tc>
          <w:tcPr>
            <w:tcW w:w="1134" w:type="dxa"/>
          </w:tcPr>
          <w:p w14:paraId="1FD2478E" w14:textId="7BDAB1D4" w:rsidR="00CB6E03" w:rsidRPr="001B5FB3" w:rsidRDefault="00CB6E03" w:rsidP="00CB6E03">
            <w:pPr>
              <w:keepNext/>
              <w:spacing w:line="276" w:lineRule="auto"/>
              <w:jc w:val="left"/>
              <w:rPr>
                <w:rFonts w:cstheme="minorHAnsi"/>
                <w:szCs w:val="24"/>
              </w:rPr>
            </w:pPr>
            <w:r w:rsidRPr="001B5FB3">
              <w:rPr>
                <w:rFonts w:ascii="Calibri" w:hAnsi="Calibri" w:cs="Calibri"/>
                <w:szCs w:val="24"/>
              </w:rPr>
              <w:t>56.03</w:t>
            </w:r>
          </w:p>
        </w:tc>
        <w:tc>
          <w:tcPr>
            <w:tcW w:w="1134" w:type="dxa"/>
          </w:tcPr>
          <w:p w14:paraId="610FE6BB" w14:textId="77777777" w:rsidR="00CB6E03" w:rsidRPr="001B5FB3" w:rsidRDefault="00CB6E03" w:rsidP="00CB6E03">
            <w:pPr>
              <w:keepNext/>
              <w:spacing w:line="276" w:lineRule="auto"/>
              <w:jc w:val="left"/>
              <w:rPr>
                <w:rFonts w:cstheme="minorHAnsi"/>
                <w:szCs w:val="24"/>
              </w:rPr>
            </w:pPr>
            <w:r w:rsidRPr="001B5FB3">
              <w:t>173</w:t>
            </w:r>
          </w:p>
        </w:tc>
        <w:tc>
          <w:tcPr>
            <w:tcW w:w="1134" w:type="dxa"/>
          </w:tcPr>
          <w:p w14:paraId="3A136D19"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r w:rsidR="00CB6E03" w:rsidRPr="001B5FB3" w14:paraId="72104E13" w14:textId="77777777" w:rsidTr="00CB6E03">
        <w:trPr>
          <w:cantSplit/>
          <w:trHeight w:val="397"/>
        </w:trPr>
        <w:tc>
          <w:tcPr>
            <w:tcW w:w="1125" w:type="dxa"/>
            <w:vMerge/>
            <w:tcBorders>
              <w:bottom w:val="single" w:sz="4" w:space="0" w:color="auto"/>
            </w:tcBorders>
          </w:tcPr>
          <w:p w14:paraId="4AD43EA4" w14:textId="77777777" w:rsidR="00CB6E03" w:rsidRPr="001B5FB3" w:rsidRDefault="00CB6E03" w:rsidP="00CB6E03">
            <w:pPr>
              <w:keepNext/>
              <w:spacing w:line="276" w:lineRule="auto"/>
              <w:jc w:val="left"/>
              <w:rPr>
                <w:rFonts w:cstheme="minorHAnsi"/>
                <w:szCs w:val="24"/>
              </w:rPr>
            </w:pPr>
          </w:p>
        </w:tc>
        <w:tc>
          <w:tcPr>
            <w:tcW w:w="3270" w:type="dxa"/>
            <w:tcBorders>
              <w:bottom w:val="single" w:sz="4" w:space="0" w:color="auto"/>
            </w:tcBorders>
          </w:tcPr>
          <w:p w14:paraId="4B740506" w14:textId="77777777" w:rsidR="00CB6E03" w:rsidRPr="001B5FB3" w:rsidRDefault="00CB6E03" w:rsidP="00CB6E03">
            <w:pPr>
              <w:keepNext/>
              <w:spacing w:line="276" w:lineRule="auto"/>
              <w:jc w:val="left"/>
              <w:rPr>
                <w:rFonts w:cstheme="minorHAnsi"/>
                <w:szCs w:val="24"/>
              </w:rPr>
            </w:pPr>
            <w:r w:rsidRPr="001B5FB3">
              <w:rPr>
                <w:rFonts w:cstheme="minorHAnsi"/>
                <w:szCs w:val="24"/>
              </w:rPr>
              <w:t>Within-Rest &gt; Between-Task</w:t>
            </w:r>
          </w:p>
        </w:tc>
        <w:tc>
          <w:tcPr>
            <w:tcW w:w="1559" w:type="dxa"/>
            <w:tcBorders>
              <w:bottom w:val="single" w:sz="4" w:space="0" w:color="auto"/>
            </w:tcBorders>
          </w:tcPr>
          <w:p w14:paraId="3CF1A327" w14:textId="60B9AE5E" w:rsidR="00CB6E03" w:rsidRPr="001B5FB3" w:rsidRDefault="00CB6E03" w:rsidP="00CB6E03">
            <w:pPr>
              <w:keepNext/>
              <w:spacing w:line="276" w:lineRule="auto"/>
              <w:jc w:val="left"/>
              <w:rPr>
                <w:rFonts w:cstheme="minorHAnsi"/>
                <w:szCs w:val="24"/>
              </w:rPr>
            </w:pPr>
            <w:r w:rsidRPr="001B5FB3">
              <w:rPr>
                <w:rFonts w:ascii="Calibri" w:hAnsi="Calibri" w:cs="Calibri"/>
                <w:szCs w:val="24"/>
              </w:rPr>
              <w:t>2.01</w:t>
            </w:r>
          </w:p>
        </w:tc>
        <w:tc>
          <w:tcPr>
            <w:tcW w:w="1134" w:type="dxa"/>
            <w:tcBorders>
              <w:bottom w:val="single" w:sz="4" w:space="0" w:color="auto"/>
            </w:tcBorders>
          </w:tcPr>
          <w:p w14:paraId="1D0CDF32" w14:textId="51F39030" w:rsidR="00CB6E03" w:rsidRPr="001B5FB3" w:rsidRDefault="00CB6E03" w:rsidP="00CB6E03">
            <w:pPr>
              <w:keepNext/>
              <w:spacing w:line="276" w:lineRule="auto"/>
              <w:jc w:val="left"/>
              <w:rPr>
                <w:rFonts w:cstheme="minorHAnsi"/>
                <w:szCs w:val="24"/>
              </w:rPr>
            </w:pPr>
            <w:r w:rsidRPr="001B5FB3">
              <w:rPr>
                <w:rFonts w:ascii="Calibri" w:hAnsi="Calibri" w:cs="Calibri"/>
                <w:szCs w:val="24"/>
              </w:rPr>
              <w:t>25.19</w:t>
            </w:r>
          </w:p>
        </w:tc>
        <w:tc>
          <w:tcPr>
            <w:tcW w:w="1134" w:type="dxa"/>
            <w:tcBorders>
              <w:bottom w:val="single" w:sz="4" w:space="0" w:color="auto"/>
            </w:tcBorders>
          </w:tcPr>
          <w:p w14:paraId="11DB3458" w14:textId="77777777" w:rsidR="00CB6E03" w:rsidRPr="001B5FB3" w:rsidRDefault="00CB6E03" w:rsidP="00CB6E03">
            <w:pPr>
              <w:keepNext/>
              <w:spacing w:line="276" w:lineRule="auto"/>
              <w:jc w:val="left"/>
              <w:rPr>
                <w:rFonts w:cstheme="minorHAnsi"/>
                <w:szCs w:val="24"/>
              </w:rPr>
            </w:pPr>
            <w:r w:rsidRPr="001B5FB3">
              <w:t>173</w:t>
            </w:r>
          </w:p>
        </w:tc>
        <w:tc>
          <w:tcPr>
            <w:tcW w:w="1134" w:type="dxa"/>
            <w:tcBorders>
              <w:bottom w:val="single" w:sz="4" w:space="0" w:color="auto"/>
            </w:tcBorders>
          </w:tcPr>
          <w:p w14:paraId="2173C9C5" w14:textId="77777777" w:rsidR="00CB6E03" w:rsidRPr="001B5FB3" w:rsidRDefault="00CB6E03" w:rsidP="00CB6E03">
            <w:pPr>
              <w:keepNext/>
              <w:spacing w:line="276" w:lineRule="auto"/>
              <w:jc w:val="left"/>
              <w:rPr>
                <w:rFonts w:cstheme="minorHAnsi"/>
                <w:szCs w:val="24"/>
              </w:rPr>
            </w:pPr>
            <w:r w:rsidRPr="001B5FB3">
              <w:rPr>
                <w:rFonts w:cstheme="minorHAnsi"/>
                <w:szCs w:val="24"/>
              </w:rPr>
              <w:t>&lt; .001</w:t>
            </w:r>
          </w:p>
        </w:tc>
      </w:tr>
    </w:tbl>
    <w:p w14:paraId="5073184A" w14:textId="77777777" w:rsidR="006609D4" w:rsidRPr="001B5FB3" w:rsidRDefault="006609D4" w:rsidP="00947F6A">
      <w:pPr>
        <w:rPr>
          <w:highlight w:val="yellow"/>
        </w:rPr>
      </w:pPr>
    </w:p>
    <w:p w14:paraId="048D135C" w14:textId="75B423F2" w:rsidR="00737C00" w:rsidRPr="001B5FB3" w:rsidRDefault="00737C00" w:rsidP="002E2AA3">
      <w:pPr>
        <w:rPr>
          <w:rFonts w:eastAsiaTheme="minorEastAsia"/>
        </w:rPr>
      </w:pPr>
      <w:r w:rsidRPr="001B5FB3">
        <w:rPr>
          <w:rFonts w:eastAsiaTheme="minorEastAsia"/>
        </w:rPr>
        <w:t xml:space="preserve">To further test how connectivity fingerprints generalise across tasks, we repeated our previous analyses individuating subjects and decoding face/scene regions, only now correlating the connectivity fingerprints </w:t>
      </w:r>
      <w:r w:rsidRPr="001B5FB3">
        <w:rPr>
          <w:rFonts w:eastAsiaTheme="minorEastAsia"/>
          <w:i/>
          <w:iCs/>
        </w:rPr>
        <w:t>between</w:t>
      </w:r>
      <w:r w:rsidRPr="001B5FB3">
        <w:rPr>
          <w:rFonts w:eastAsiaTheme="minorEastAsia"/>
        </w:rPr>
        <w:t xml:space="preserve"> the HCP tasks</w:t>
      </w:r>
      <w:r w:rsidR="004E46A6" w:rsidRPr="001B5FB3">
        <w:rPr>
          <w:rFonts w:eastAsiaTheme="minorEastAsia"/>
        </w:rPr>
        <w:t xml:space="preserve"> (Supplementary Figure 5). </w:t>
      </w:r>
      <w:r w:rsidRPr="001B5FB3">
        <w:rPr>
          <w:rFonts w:eastAsiaTheme="minorEastAsia"/>
        </w:rPr>
        <w:t>Although decoding performance was reduced relative to the within-task analyses (cf. Figures 2</w:t>
      </w:r>
      <w:r w:rsidR="004E46A6" w:rsidRPr="001B5FB3">
        <w:rPr>
          <w:rFonts w:eastAsiaTheme="minorEastAsia"/>
        </w:rPr>
        <w:t xml:space="preserve"> and </w:t>
      </w:r>
      <w:r w:rsidRPr="001B5FB3">
        <w:rPr>
          <w:rFonts w:eastAsiaTheme="minorEastAsia"/>
        </w:rPr>
        <w:t>3</w:t>
      </w:r>
      <w:r w:rsidR="004E46A6" w:rsidRPr="001B5FB3">
        <w:rPr>
          <w:rFonts w:eastAsiaTheme="minorEastAsia"/>
        </w:rPr>
        <w:t>, Supplementary Figure 3</w:t>
      </w:r>
      <w:r w:rsidRPr="001B5FB3">
        <w:rPr>
          <w:rFonts w:eastAsiaTheme="minorEastAsia"/>
        </w:rPr>
        <w:t>), it nevertheless remained highly significant</w:t>
      </w:r>
      <w:r w:rsidR="004E46A6" w:rsidRPr="001B5FB3">
        <w:rPr>
          <w:rFonts w:eastAsiaTheme="minorEastAsia"/>
        </w:rPr>
        <w:t>.</w:t>
      </w:r>
    </w:p>
    <w:p w14:paraId="3210E320" w14:textId="31E83479" w:rsidR="000F4A3C" w:rsidRPr="001B5FB3" w:rsidRDefault="002E2AA3" w:rsidP="002E2AA3">
      <w:pPr>
        <w:rPr>
          <w:rFonts w:eastAsiaTheme="minorEastAsia"/>
        </w:rPr>
      </w:pPr>
      <w:r w:rsidRPr="001B5FB3">
        <w:rPr>
          <w:rFonts w:eastAsiaTheme="minorEastAsia"/>
        </w:rPr>
        <w:t>Thus, the connectivity fingerprints of the face and scene regions were consistent between subjects</w:t>
      </w:r>
      <w:r w:rsidR="005C4C38" w:rsidRPr="001B5FB3">
        <w:rPr>
          <w:rFonts w:eastAsiaTheme="minorEastAsia"/>
        </w:rPr>
        <w:t>,</w:t>
      </w:r>
      <w:r w:rsidRPr="001B5FB3">
        <w:rPr>
          <w:rFonts w:eastAsiaTheme="minorEastAsia"/>
        </w:rPr>
        <w:t xml:space="preserve"> and across movie-watching and resting-state </w:t>
      </w:r>
      <w:r w:rsidR="005C4C38" w:rsidRPr="001B5FB3">
        <w:rPr>
          <w:rFonts w:eastAsiaTheme="minorEastAsia"/>
        </w:rPr>
        <w:t>tasks, but</w:t>
      </w:r>
      <w:r w:rsidRPr="001B5FB3">
        <w:rPr>
          <w:rFonts w:eastAsiaTheme="minorEastAsia"/>
        </w:rPr>
        <w:t xml:space="preserve"> also included task-specific variation. </w:t>
      </w:r>
      <w:r w:rsidR="003B4C45" w:rsidRPr="001B5FB3">
        <w:rPr>
          <w:rFonts w:eastAsiaTheme="minorEastAsia"/>
        </w:rPr>
        <w:t>F</w:t>
      </w:r>
      <w:r w:rsidRPr="001B5FB3">
        <w:rPr>
          <w:rFonts w:eastAsiaTheme="minorEastAsia"/>
        </w:rPr>
        <w:t>ingerprints were more similar for within-</w:t>
      </w:r>
      <w:r w:rsidR="00D37338">
        <w:rPr>
          <w:rFonts w:eastAsiaTheme="minorEastAsia"/>
        </w:rPr>
        <w:t>task</w:t>
      </w:r>
      <w:r w:rsidRPr="001B5FB3">
        <w:rPr>
          <w:rFonts w:eastAsiaTheme="minorEastAsia"/>
        </w:rPr>
        <w:t xml:space="preserve"> than between-task comparisons</w:t>
      </w:r>
      <w:r w:rsidR="008B421F" w:rsidRPr="001B5FB3">
        <w:rPr>
          <w:rFonts w:eastAsiaTheme="minorEastAsia"/>
        </w:rPr>
        <w:t xml:space="preserve"> </w:t>
      </w:r>
      <w:r w:rsidR="008B421F" w:rsidRPr="001B5FB3">
        <w:rPr>
          <w:rFonts w:eastAsiaTheme="minorEastAsia" w:cstheme="minorHAnsi"/>
        </w:rPr>
        <w:t>–</w:t>
      </w:r>
      <w:r w:rsidR="008B421F" w:rsidRPr="001B5FB3">
        <w:rPr>
          <w:rFonts w:eastAsiaTheme="minorEastAsia"/>
        </w:rPr>
        <w:t xml:space="preserve"> </w:t>
      </w:r>
      <w:r w:rsidRPr="001B5FB3">
        <w:rPr>
          <w:rFonts w:eastAsiaTheme="minorEastAsia"/>
        </w:rPr>
        <w:t xml:space="preserve">especially </w:t>
      </w:r>
      <w:r w:rsidR="003B4C45" w:rsidRPr="001B5FB3">
        <w:rPr>
          <w:rFonts w:eastAsiaTheme="minorEastAsia"/>
        </w:rPr>
        <w:t>within the movie-watching task.</w:t>
      </w:r>
      <w:r w:rsidR="00737C00" w:rsidRPr="001B5FB3">
        <w:rPr>
          <w:rFonts w:eastAsiaTheme="minorEastAsia"/>
        </w:rPr>
        <w:t xml:space="preserve"> Furthermore, </w:t>
      </w:r>
      <w:r w:rsidR="00B90AF7" w:rsidRPr="001B5FB3">
        <w:rPr>
          <w:rFonts w:eastAsiaTheme="minorEastAsia"/>
        </w:rPr>
        <w:t>patterns in the connectivity fingerprints, which identify individual subjects and brain regions, also generalised across the tasks.</w:t>
      </w:r>
    </w:p>
    <w:p w14:paraId="5FF32738" w14:textId="5BBE640B" w:rsidR="007A35D7" w:rsidRPr="001B5FB3" w:rsidRDefault="007A35D7">
      <w:pPr>
        <w:spacing w:line="259" w:lineRule="auto"/>
        <w:jc w:val="left"/>
      </w:pPr>
      <w:r w:rsidRPr="001B5FB3">
        <w:br w:type="page"/>
      </w:r>
    </w:p>
    <w:p w14:paraId="5770A9EC" w14:textId="2EAA9603" w:rsidR="007A35D7" w:rsidRPr="001B5FB3" w:rsidRDefault="00B57172" w:rsidP="00EC133D">
      <w:pPr>
        <w:pStyle w:val="Heading1"/>
      </w:pPr>
      <w:r w:rsidRPr="001B5FB3">
        <w:lastRenderedPageBreak/>
        <w:t xml:space="preserve">4. </w:t>
      </w:r>
      <w:r w:rsidR="007A35D7" w:rsidRPr="001B5FB3">
        <w:t>Discussion</w:t>
      </w:r>
    </w:p>
    <w:p w14:paraId="3352E4CB" w14:textId="15DB39EB" w:rsidR="00FF7E90" w:rsidRPr="001B5FB3" w:rsidRDefault="00FF7E90" w:rsidP="00EC133D">
      <w:r w:rsidRPr="001B5FB3">
        <w:t>In this study, we analysed multiple fMRI datasets</w:t>
      </w:r>
      <w:r w:rsidR="008B421F" w:rsidRPr="001B5FB3">
        <w:t>,</w:t>
      </w:r>
      <w:r w:rsidRPr="001B5FB3">
        <w:t xml:space="preserve"> including both movie-watching and resting-state paradigms, to </w:t>
      </w:r>
      <w:r w:rsidR="00AE6C39" w:rsidRPr="001B5FB3">
        <w:t>characteri</w:t>
      </w:r>
      <w:r w:rsidR="00003612" w:rsidRPr="001B5FB3">
        <w:t>se</w:t>
      </w:r>
      <w:r w:rsidRPr="001B5FB3">
        <w:t xml:space="preserve"> the functional connectivity</w:t>
      </w:r>
      <w:r w:rsidR="00AE6C39" w:rsidRPr="001B5FB3">
        <w:t xml:space="preserve"> profiles</w:t>
      </w:r>
      <w:r w:rsidRPr="001B5FB3">
        <w:t xml:space="preserve"> of core face- and scene-selective cortical regions </w:t>
      </w:r>
      <w:r w:rsidR="00AE6C39" w:rsidRPr="001B5FB3">
        <w:t>across the</w:t>
      </w:r>
      <w:r w:rsidR="0045352F" w:rsidRPr="001B5FB3">
        <w:t xml:space="preserve"> brain</w:t>
      </w:r>
      <w:r w:rsidRPr="001B5FB3">
        <w:t xml:space="preserve">. </w:t>
      </w:r>
      <w:r w:rsidR="00AE6C39" w:rsidRPr="001B5FB3">
        <w:t xml:space="preserve">Connectivity </w:t>
      </w:r>
      <w:r w:rsidR="005C76B6" w:rsidRPr="001B5FB3">
        <w:t xml:space="preserve">fingerprints were highly reproducible across independent data splits </w:t>
      </w:r>
      <w:r w:rsidR="00D33094" w:rsidRPr="001B5FB3">
        <w:t xml:space="preserve">and </w:t>
      </w:r>
      <w:r w:rsidR="005C76B6" w:rsidRPr="001B5FB3">
        <w:t>were more similar within than between individuals, highlighting their idiosyncratic nature. Region-level f</w:t>
      </w:r>
      <w:r w:rsidR="00AE6C39" w:rsidRPr="001B5FB3">
        <w:t xml:space="preserve">ingerprints </w:t>
      </w:r>
      <w:r w:rsidR="005C76B6" w:rsidRPr="001B5FB3">
        <w:t>also</w:t>
      </w:r>
      <w:r w:rsidR="00AE6C39" w:rsidRPr="001B5FB3">
        <w:t xml:space="preserve"> reliably distinguished individual regions within each network. </w:t>
      </w:r>
      <w:r w:rsidR="004B657B" w:rsidRPr="001B5FB3">
        <w:t>Furthermore</w:t>
      </w:r>
      <w:r w:rsidR="00EE57DB" w:rsidRPr="001B5FB3">
        <w:t xml:space="preserve">, </w:t>
      </w:r>
      <w:r w:rsidR="00AE6C39" w:rsidRPr="001B5FB3">
        <w:t xml:space="preserve">while core features of the fingerprints were preserved across </w:t>
      </w:r>
      <w:r w:rsidR="005C76B6" w:rsidRPr="001B5FB3">
        <w:t>movie-watching and resting-state tasks</w:t>
      </w:r>
      <w:r w:rsidR="00AE6C39" w:rsidRPr="001B5FB3">
        <w:t>, they also exhibited systematic variations as a function of task.</w:t>
      </w:r>
    </w:p>
    <w:p w14:paraId="5AFAEC79" w14:textId="55E01F13" w:rsidR="005C76B6" w:rsidRPr="001B5FB3" w:rsidRDefault="00FF7E90" w:rsidP="00FF7E90">
      <w:pPr>
        <w:pStyle w:val="NormalWeb"/>
        <w:spacing w:line="480" w:lineRule="auto"/>
        <w:jc w:val="both"/>
        <w:rPr>
          <w:rFonts w:asciiTheme="minorHAnsi" w:hAnsiTheme="minorHAnsi" w:cstheme="minorHAnsi"/>
        </w:rPr>
      </w:pPr>
      <w:r w:rsidRPr="001B5FB3">
        <w:rPr>
          <w:rFonts w:asciiTheme="minorHAnsi" w:hAnsiTheme="minorHAnsi" w:cstheme="minorHAnsi"/>
        </w:rPr>
        <w:t>The distinct patterns of connectivity between face- and scene-selective region</w:t>
      </w:r>
      <w:r w:rsidR="005C76B6" w:rsidRPr="001B5FB3">
        <w:rPr>
          <w:rFonts w:asciiTheme="minorHAnsi" w:hAnsiTheme="minorHAnsi" w:cstheme="minorHAnsi"/>
        </w:rPr>
        <w:t>s</w:t>
      </w:r>
      <w:r w:rsidRPr="001B5FB3">
        <w:rPr>
          <w:rFonts w:asciiTheme="minorHAnsi" w:hAnsiTheme="minorHAnsi" w:cstheme="minorHAnsi"/>
        </w:rPr>
        <w:t xml:space="preserve"> and the rest of the brain provide</w:t>
      </w:r>
      <w:r w:rsidR="007D7B46" w:rsidRPr="001B5FB3">
        <w:rPr>
          <w:rFonts w:asciiTheme="minorHAnsi" w:hAnsiTheme="minorHAnsi" w:cstheme="minorHAnsi"/>
        </w:rPr>
        <w:t xml:space="preserve"> distinct</w:t>
      </w:r>
      <w:r w:rsidRPr="001B5FB3">
        <w:rPr>
          <w:rFonts w:asciiTheme="minorHAnsi" w:hAnsiTheme="minorHAnsi" w:cstheme="minorHAnsi"/>
        </w:rPr>
        <w:t xml:space="preserve"> </w:t>
      </w:r>
      <w:r w:rsidR="007D7B46" w:rsidRPr="001B5FB3">
        <w:rPr>
          <w:rFonts w:asciiTheme="minorHAnsi" w:hAnsiTheme="minorHAnsi" w:cstheme="minorHAnsi"/>
        </w:rPr>
        <w:t>“</w:t>
      </w:r>
      <w:r w:rsidRPr="001B5FB3">
        <w:rPr>
          <w:rFonts w:asciiTheme="minorHAnsi" w:hAnsiTheme="minorHAnsi" w:cstheme="minorHAnsi"/>
        </w:rPr>
        <w:t>fingerprints</w:t>
      </w:r>
      <w:r w:rsidR="007D7B46" w:rsidRPr="001B5FB3">
        <w:rPr>
          <w:rFonts w:asciiTheme="minorHAnsi" w:hAnsiTheme="minorHAnsi" w:cstheme="minorHAnsi"/>
        </w:rPr>
        <w:t>”</w:t>
      </w:r>
      <w:r w:rsidRPr="001B5FB3">
        <w:rPr>
          <w:rFonts w:asciiTheme="minorHAnsi" w:hAnsiTheme="minorHAnsi" w:cstheme="minorHAnsi"/>
        </w:rPr>
        <w:t xml:space="preserve"> for each </w:t>
      </w:r>
      <w:r w:rsidR="005C76B6" w:rsidRPr="001B5FB3">
        <w:rPr>
          <w:rFonts w:asciiTheme="minorHAnsi" w:hAnsiTheme="minorHAnsi" w:cstheme="minorHAnsi"/>
        </w:rPr>
        <w:t>network</w:t>
      </w:r>
      <w:r w:rsidRPr="001B5FB3">
        <w:rPr>
          <w:rFonts w:asciiTheme="minorHAnsi" w:hAnsiTheme="minorHAnsi" w:cstheme="minorHAnsi"/>
        </w:rPr>
        <w:t xml:space="preserve">. </w:t>
      </w:r>
      <w:r w:rsidR="005C76B6" w:rsidRPr="001B5FB3">
        <w:rPr>
          <w:rFonts w:asciiTheme="minorHAnsi" w:hAnsiTheme="minorHAnsi" w:cstheme="minorHAnsi"/>
        </w:rPr>
        <w:t xml:space="preserve">While </w:t>
      </w:r>
      <w:r w:rsidR="00CF645F" w:rsidRPr="001B5FB3">
        <w:rPr>
          <w:rFonts w:asciiTheme="minorHAnsi" w:hAnsiTheme="minorHAnsi" w:cstheme="minorHAnsi"/>
        </w:rPr>
        <w:t>connectivity profiles</w:t>
      </w:r>
      <w:r w:rsidR="005C76B6" w:rsidRPr="001B5FB3">
        <w:rPr>
          <w:rFonts w:asciiTheme="minorHAnsi" w:hAnsiTheme="minorHAnsi" w:cstheme="minorHAnsi"/>
        </w:rPr>
        <w:t xml:space="preserve"> showed substantial similarity across participants, they were markedly more consistent within individuals. These idiosyncratic features align with previous demonstrations that whole-brain connectomes can reliably identify individuals and predict individual differences in cognition and behaviour </w:t>
      </w:r>
      <w:r w:rsidR="005C76B6"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AnklWhHf","properties":{"formattedCitation":"(Beaty et al., 2018; Finn et al., 2015; Kr\\uc0\\u246{}ll et al., 2023; Rosenberg et al., 2016; Shen et al., 2017)","plainCitation":"(Beaty et al., 2018; Finn et al., 2015; Kröll et al., 2023; Rosenberg et al., 2016; Shen et al., 2017)","noteIndex":0},"citationItems":[{"id":6536,"uris":["http://zotero.org/users/993232/items/34TMWKPQ"],"itemData":{"id":6536,"type":"article-journal","abstract":"People’s capacity to generate creative ideas is central to technological and cultural progress. Despite advances in the neuroscience of creativity, the field lacks clarity on whether a specific neural architecture distinguishes the highly creative brain. Using methods in network neuroscience, we modeled individual creative thinking ability as a function of variation in whole-brain functional connectivity. We identified a brain network associated with creative ability comprised of regions within default, salience, and executive systems—neural circuits that often work in opposition. Across four independent datasets, we show that a person’s capacity to generate original ideas can be reliably predicted from the strength of functional connectivity within this network, indicating that creative thinking ability is characterized by a distinct brain connectivity profile.","container-title":"Proceedings of the National Academy of Sciences","DOI":"10.1073/pnas.1713532115","ISSN":"0027-8424","issue":"5","note":"ISBN: 1713532115","page":"1087-1092","PMID":"29339474","title":"Robust prediction of individual creative ability from brain functional connectivity","volume":"115","author":[{"family":"Beaty","given":"Roger E."},{"family":"Kenett","given":"Yoed N."},{"family":"Christensen","given":"Alexander P."},{"family":"Rosenberg","given":"Monica D."},{"family":"Benedek","given":"Mathias"},{"family":"Chen","given":"Qunlin"},{"family":"Fink","given":"Andreas"},{"family":"Qiu","given":"Jiang"},{"family":"Kwapil","given":"Thomas R."},{"family":"Kane","given":"Michael J."},{"family":"Silvia","given":"Paul J."}],"issued":{"date-parts":[["2018",1,30]]}}},{"id":6533,"uris":["http://zotero.org/users/993232/items/CTKP5TT9"],"itemData":{"id":6533,"type":"article-journal","abstract":"Functional magnetic resonance imaging (fMRI) studies typically collapse data from many subjects, but brain functional organization varies between individuals. Here we establish that this individual variability is both robust and reliable, using data from the Human Connectome Project to demonstrate that functional connectivity profiles act as a 'fingerprint' that can accurately identify subjects from a large group. Identification was successful across scan sessions and even between task and rest conditions, indicating that an individual's connectivity profile is intrinsic, and can be used to distinguish that individual regardless of how the brain is engaged during imaging. Characteristic connectivity patterns were distributed throughout the brain, but the frontoparietal network emerged as most distinctive. Furthermore, we show that connectivity profiles predict levels of fluid intelligence: the same networks that were most discriminating of individuals were also most predictive of cognitive behavior. Results indicate the potential to draw inferences about single subjects on the basis of functional connectivity fMRI.","container-title":"Nature Neuroscience","DOI":"10.1038/nn.4135","ISSN":"1097-6256","issue":"11","page":"1664-1671","PMID":"26457551","publisher":"Nature Publishing Group","title":"Functional connectome fingerprinting: identifying individuals using patterns of brain connectivity","volume":"18","author":[{"family":"Finn","given":"Emily S."},{"family":"Shen","given":"Xilin"},{"family":"Scheinost","given":"Dustin"},{"family":"Rosenberg","given":"Monica D."},{"family":"Huang","given":"Jessica"},{"family":"Chun","given":"Marvin M."},{"family":"Papademetris","given":"Xenophon"},{"family":"Constable","given":"R. Todd"}],"issued":{"date-parts":[["2015",11,12]]}}},{"id":5710,"uris":["http://zotero.org/users/993232/items/7PUW7F9R"],"itemData":{"id":5710,"type":"article-journal","abstract":"Naturalistic viewing (NV) is currently considered a promising paradigm for studying individual differences in functional brain organization. While whole brain functional connectivity (FC) under NV has been relatively well characterized, so far little work has been done on a network level. Here, we extend current knowledge by characterizing the influence of NV on FC in fourteen meta-analytically derived brain networks considering three different movie stimuli in comparison to resting-state (RS). We show that NV increases identifiability of individuals over RS based on functional connectivity in certain, but not all networks. Furthermore, movie stimuli including a narrative appear more distinct from RS. In addition, we assess individual variability in network FC by comparing within- and between-subject similarity during NV and RS. We show that NV can evoke individually distinct NFC patterns by increasing inter-subject variability while retaining within-subject similarity. Crucially, our results highlight that this effect is not observable across all networks, but rather dependent on the network-stimulus combination. Our results confirm that NV can improve the detection of individual differences over RS and underline the importance of selecting the appropriate combination of movie and cognitive network for the research question at hand.","container-title":"NeuroImage","DOI":"10.1016/j.neuroimage.2023.120083","ISSN":"10538119","issue":"October 2022","page":"120083","PMID":"37015270","publisher":"Elsevier Inc.","title":"Naturalistic viewing increases individual identifiability based on connectivity within functional brain networks","volume":"273","author":[{"family":"Kröll","given":"Jean-Philippe"},{"family":"Friedrich","given":"Patrick"},{"family":"Li","given":"Xuan"},{"family":"Patil","given":"Kaustubh R."},{"family":"Mochalski","given":"Lisa"},{"family":"Waite","given":"Laura"},{"family":"Qian","given":"Xing"},{"family":"Chee","given":"Michael WL"},{"family":"Zhou","given":"Juan Helen"},{"family":"Eickhoff","given":"Simon"},{"family":"Weis","given":"Susanne"}],"issued":{"date-parts":[["2023",6]]}}},{"id":6539,"uris":["http://zotero.org/users/993232/items/9RJWBZZ2"],"itemData":{"id":6539,"type":"article-journal","abstract":"Although attention plays a ubiquitous role in perception and cognition, researchers lack a simple way to measure a person's overall attentional abilities. Because behavioral measures are diverse and difficult to standardize, we pursued a neuromarker of an important aspect of attention, sustained attention, using functional magnetic resonance imaging. To this end, we identified functional brain networks whose strength during a sustained attention task predicted individual differences in performance. Models based on these networks generalized to previously unseen individuals, even predicting performance from resting-state connectivity alone. Furthermore, these same models predicted a clinical measure of attention - symptoms of attention deficit hyperactivity disorder - from resting-state connectivity in an independent sample of children and adolescents. These results demonstrate that whole-brain functional network strength provides a broadly applicable neuromarker of sustained attention.","container-title":"Nature Neuroscience","DOI":"10.1038/nn.4179","ISSN":"1097-6256","issue":"1","page":"165-171","PMID":"26595653","title":"A neuromarker of sustained attention from whole-brain functional connectivity","volume":"19","author":[{"family":"Rosenberg","given":"Monica D."},{"family":"Finn","given":"Emily S."},{"family":"Scheinost","given":"Dustin"},{"family":"Papademetris","given":"Xenophon"},{"family":"Shen","given":"Xilin"},{"family":"Constable","given":"R. Todd"},{"family":"Chun","given":"Marvin M."}],"issued":{"date-parts":[["2016",1,23]]}}},{"id":6607,"uris":["http://zotero.org/users/993232/items/2QG3R78D"],"itemData":{"id":6607,"type":"article-journal","abstract":"Neuroimaging is a fast-developing research area in which anatomical and functional images of human brains are collected using techniques such as functional magnetic resonance imaging (fMRI), diffusion tensor imaging (DTI), and electroencephalography (EEG). Technical advances and large-scale data sets have allowed for the development of models capable of predicting individual differences in traits and behavior using brain connectivity measures derived from neuroimaging data. Here, we present connectome-based predictive modeling (CPM), a data-driven protocol for developing predictive models of brain-behavior relationships from connectivity data using cross-validation. This protocol includes the following steps: (i) feature selection, (ii) feature summarization, (iii) model building, and (iv) assessment of prediction significance. We also include suggestions for visualizing the most predictive features</w:instrText>
      </w:r>
      <w:r w:rsidR="00CB6E03" w:rsidRPr="001B5FB3">
        <w:rPr>
          <w:rFonts w:asciiTheme="minorHAnsi" w:hAnsiTheme="minorHAnsi" w:cstheme="minorHAnsi"/>
          <w:lang w:val="de-DE"/>
        </w:rPr>
        <w:instrText xml:space="preserve"> (i.e., brain connections). The final result should be a generalizable model that takes brain connectivity data as input and generates predictions of behavioral measures in novel subjects, accounting for a considerable amount of the variance in these measures. It has been demonstrated that the CPM protocol performs as well as or better than many of the existing approaches in brain-behavior prediction. As CPM focuses on linear modeling and a purely data-driven approach, neuroscientists with limited or no experience in machine learning or optimization will find it easy to implement these protocols. Depending on the volume of data to be processed, the protocol can take 10-100 min for model building, 1-48 h for permutation testing, and 10-20 min for visualization of results.","container-title":"Nature Protocols","DOI":"10.1038/nprot.2016.178","ISSN":"1754-2189","issue":"3","page":"506-518","PMID":"28182017","publisher":"Nature Publishing Group","title":"Using connectome-based predictive modeling to predict individual behavior from brain connectivity","volume":"12","author":[{"family":"Shen","given":"Xilin"},{"family":"Finn","given":"Emily S."},{"family":"Scheinost","given":"Dustin"},{"family":"Rosenberg","given":"Monica D."},{"family":"Chun","given":"Marvin M."},{"family":"Papademetris","given":"Xenophon"},{"family":"Constable","given":"R. Todd"}],"issued":{"date-parts":[["2017",3,9]]}}}],"schema":"https://github.com/citation-style-language/schema/raw/master/csl-citation.json"} </w:instrText>
      </w:r>
      <w:r w:rsidR="005C76B6" w:rsidRPr="001B5FB3">
        <w:rPr>
          <w:rFonts w:asciiTheme="minorHAnsi" w:hAnsiTheme="minorHAnsi" w:cstheme="minorHAnsi"/>
        </w:rPr>
        <w:fldChar w:fldCharType="separate"/>
      </w:r>
      <w:r w:rsidR="00B57172" w:rsidRPr="001B5FB3">
        <w:rPr>
          <w:rFonts w:ascii="Calibri" w:hAnsi="Calibri" w:cs="Calibri"/>
          <w:lang w:val="de-DE"/>
        </w:rPr>
        <w:t>(Beaty et al., 2018; Finn et al., 2015; Kröll et al., 2023; Rosenberg et al., 2016; Shen et al., 2017)</w:t>
      </w:r>
      <w:r w:rsidR="005C76B6" w:rsidRPr="001B5FB3">
        <w:rPr>
          <w:rFonts w:asciiTheme="minorHAnsi" w:hAnsiTheme="minorHAnsi" w:cstheme="minorHAnsi"/>
        </w:rPr>
        <w:fldChar w:fldCharType="end"/>
      </w:r>
      <w:r w:rsidR="005C76B6" w:rsidRPr="001B5FB3">
        <w:rPr>
          <w:rFonts w:asciiTheme="minorHAnsi" w:hAnsiTheme="minorHAnsi"/>
          <w:lang w:val="de-DE"/>
        </w:rPr>
        <w:t xml:space="preserve">. </w:t>
      </w:r>
      <w:r w:rsidR="005C76B6" w:rsidRPr="001B5FB3">
        <w:rPr>
          <w:rFonts w:asciiTheme="minorHAnsi" w:hAnsiTheme="minorHAnsi" w:cstheme="minorHAnsi"/>
        </w:rPr>
        <w:t xml:space="preserve">Our approach complements these insights by showing that </w:t>
      </w:r>
      <w:r w:rsidR="005C76B6" w:rsidRPr="001B5FB3">
        <w:rPr>
          <w:rStyle w:val="Strong"/>
          <w:rFonts w:asciiTheme="minorHAnsi" w:hAnsiTheme="minorHAnsi" w:cstheme="minorHAnsi"/>
          <w:b w:val="0"/>
          <w:bCs w:val="0"/>
        </w:rPr>
        <w:t>idiosyncratic connectivity extends to category-selective visual regions</w:t>
      </w:r>
      <w:r w:rsidR="005C76B6" w:rsidRPr="001B5FB3">
        <w:rPr>
          <w:rFonts w:asciiTheme="minorHAnsi" w:hAnsiTheme="minorHAnsi" w:cstheme="minorHAnsi"/>
          <w:b/>
          <w:bCs/>
        </w:rPr>
        <w:t>,</w:t>
      </w:r>
      <w:r w:rsidR="005C76B6" w:rsidRPr="001B5FB3">
        <w:rPr>
          <w:rFonts w:asciiTheme="minorHAnsi" w:hAnsiTheme="minorHAnsi" w:cstheme="minorHAnsi"/>
        </w:rPr>
        <w:t xml:space="preserve"> suggesting that individual differences in face and scene perception may be reflected in these neural connectivity signatures.   </w:t>
      </w:r>
    </w:p>
    <w:p w14:paraId="29DE9373" w14:textId="6D0401DA" w:rsidR="009E6394" w:rsidRPr="001B5FB3" w:rsidRDefault="007D7B46" w:rsidP="00FF7E90">
      <w:pPr>
        <w:pStyle w:val="NormalWeb"/>
        <w:spacing w:line="480" w:lineRule="auto"/>
        <w:jc w:val="both"/>
        <w:rPr>
          <w:rFonts w:asciiTheme="minorHAnsi" w:hAnsiTheme="minorHAnsi" w:cstheme="minorHAnsi"/>
        </w:rPr>
      </w:pPr>
      <w:r w:rsidRPr="001B5FB3">
        <w:rPr>
          <w:rFonts w:asciiTheme="minorHAnsi" w:hAnsiTheme="minorHAnsi" w:cstheme="minorHAnsi"/>
        </w:rPr>
        <w:t xml:space="preserve">We </w:t>
      </w:r>
      <w:r w:rsidR="0057464C" w:rsidRPr="001B5FB3">
        <w:rPr>
          <w:rFonts w:asciiTheme="minorHAnsi" w:hAnsiTheme="minorHAnsi" w:cstheme="minorHAnsi"/>
        </w:rPr>
        <w:t xml:space="preserve">also </w:t>
      </w:r>
      <w:r w:rsidRPr="001B5FB3">
        <w:rPr>
          <w:rFonts w:asciiTheme="minorHAnsi" w:hAnsiTheme="minorHAnsi" w:cstheme="minorHAnsi"/>
        </w:rPr>
        <w:t>found</w:t>
      </w:r>
      <w:r w:rsidR="00B514C5" w:rsidRPr="001B5FB3">
        <w:rPr>
          <w:rFonts w:asciiTheme="minorHAnsi" w:hAnsiTheme="minorHAnsi" w:cstheme="minorHAnsi"/>
        </w:rPr>
        <w:t xml:space="preserve"> distinct region-level connectivity profiles, </w:t>
      </w:r>
      <w:r w:rsidRPr="001B5FB3">
        <w:rPr>
          <w:rFonts w:asciiTheme="minorHAnsi" w:hAnsiTheme="minorHAnsi" w:cstheme="minorHAnsi"/>
        </w:rPr>
        <w:t>demonstrating</w:t>
      </w:r>
      <w:r w:rsidR="00B514C5" w:rsidRPr="001B5FB3">
        <w:rPr>
          <w:rFonts w:asciiTheme="minorHAnsi" w:hAnsiTheme="minorHAnsi" w:cstheme="minorHAnsi"/>
        </w:rPr>
        <w:t xml:space="preserve"> that functional </w:t>
      </w:r>
      <w:r w:rsidRPr="001B5FB3">
        <w:rPr>
          <w:rFonts w:asciiTheme="minorHAnsi" w:hAnsiTheme="minorHAnsi" w:cstheme="minorHAnsi"/>
        </w:rPr>
        <w:t>differences</w:t>
      </w:r>
      <w:r w:rsidR="00B514C5" w:rsidRPr="001B5FB3">
        <w:rPr>
          <w:rFonts w:asciiTheme="minorHAnsi" w:hAnsiTheme="minorHAnsi" w:cstheme="minorHAnsi"/>
        </w:rPr>
        <w:t xml:space="preserve"> between regions within the face and scene networks are also reflected in distinct patterns of connectivity of each region with the rest of the brain. This accords with previous studies demonstrating that the connectivity profiles of </w:t>
      </w:r>
      <w:r w:rsidR="0057464C" w:rsidRPr="001B5FB3">
        <w:rPr>
          <w:rFonts w:asciiTheme="minorHAnsi" w:hAnsiTheme="minorHAnsi" w:cstheme="minorHAnsi"/>
        </w:rPr>
        <w:t>voxels</w:t>
      </w:r>
      <w:r w:rsidR="00B514C5" w:rsidRPr="001B5FB3">
        <w:rPr>
          <w:rFonts w:asciiTheme="minorHAnsi" w:hAnsiTheme="minorHAnsi" w:cstheme="minorHAnsi"/>
        </w:rPr>
        <w:t xml:space="preserve"> in the ventral stream are </w:t>
      </w:r>
      <w:r w:rsidR="00B514C5" w:rsidRPr="001B5FB3">
        <w:rPr>
          <w:rFonts w:asciiTheme="minorHAnsi" w:hAnsiTheme="minorHAnsi" w:cstheme="minorHAnsi"/>
        </w:rPr>
        <w:lastRenderedPageBreak/>
        <w:t xml:space="preserve">predictive of their </w:t>
      </w:r>
      <w:r w:rsidR="0057464C" w:rsidRPr="001B5FB3">
        <w:rPr>
          <w:rFonts w:asciiTheme="minorHAnsi" w:hAnsiTheme="minorHAnsi" w:cstheme="minorHAnsi"/>
        </w:rPr>
        <w:t xml:space="preserve">anatomical </w:t>
      </w:r>
      <w:r w:rsidR="00B514C5" w:rsidRPr="001B5FB3">
        <w:rPr>
          <w:rFonts w:asciiTheme="minorHAnsi" w:hAnsiTheme="minorHAnsi" w:cstheme="minorHAnsi"/>
        </w:rPr>
        <w:t xml:space="preserve">locations and functional tunings to visual objects </w:t>
      </w:r>
      <w:r w:rsidR="00B514C5"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riaTQ4Bu","properties":{"formattedCitation":"(Molloy et al., 2024; Osher et al., 2016; Saygin et al., 2012)","plainCitation":"(Molloy et al., 2024; Osher et al., 2016; Saygin et al., 2012)","noteIndex":0},"citationItems":[{"id":6266,"uris":["http://zotero.org/users/993232/items/FLGWYMPK"],"itemData":{"id":6266,"type":"article-journal","abstract":"The ventral visual stream is organized into units, or functional regions of interest (fROIs), specialized for processing high-level visual categories. Task-based fMRI scans (“localizers”) are typically used to identify each individual’s nuanced set of fROIs. The unique landscape of an individual’s functional activation may rely in large part on their specialized connectivity patterns; recent studies corroborate this by showing that connectivity can predict individual differences in neural responses. We focus on the ventral visual stream and ask: how well can an individual’s resting state functional connectivity localize their fROIs for face, body, scene, and object perception? And are the neural processors for any particular visual category better predicted by connectivity than others, suggesting a tighter mechanistic relationship between connectivity and function? We found, among 18 fROIs predicted from connectivity for each subject, all but one were selective for their preferred visual category. Defining an individual’s fROIs based on their connectivity patterns yielded regions that were more selective than regions identified from previous studies or atlases in nearly all cases. Overall, we found that in the absence of a domain-specific localizer task, a 10-min resting state scan can be reliably used for defining these fROIs.","container-title":"Scientific Reports","DOI":"10.1038/s41598-024-62098-9","ISSN":"2045-2322","issue":"1","note":"ISBN: 0123456789","page":"11376","publisher":"Nature Publishing Group UK","title":"Predicting high-level visual areas in the absence of task fMRI","volume":"14","author":[{"family":"Molloy","given":"M Fiona"},{"family":"Saygin","given":"Zeynep M"},{"family":"Osher","given":"David E"}],"issued":{"date-parts":[["2024",5,18]]}}},{"id":7032,"uris":["http://zotero.org/users/993232/items/HCKGQXE6"],"itemData":{"id":7032,"type":"article-journal","abstract":"A fundamental and largely unanswered question in neuroscience is whether extrinsic connectivity and function are closely related at a ﬁne spatial grain across the human brain. Using a novel approach, we found that the anatomical connectivity of individual gray-matter voxels (determined via diffusion-weighted imaging) alone can predict functional magnetic resonance imaging (fMRI) responses to 4 visual categories (faces, objects, scenes, and bodies) in individual subjects, thus accounting for both functional differentiation across the cortex and individual variation therein. Furthermore, this approach identiﬁed the particular anatomical links between voxels that most strongly predict, and therefore plausibly deﬁne, the neural networks underlying speciﬁc functions. These results provide the strongest evidence to date for a precise and ﬁne-grained relationship between connectivity and function in the human brain, raise the possibility that early-developing connectivity patterns may determine later functional organization, and offer a method for predicting ﬁne-grained functional organization in populations who cannot be functionally scanned.","container-title":"Cerebral Cortex","DOI":"10.1093/cercor/bhu303","ISSN":"1047-3211, 1460-2199","issue":"4","journalAbbreviation":"Cereb. Cortex","language":"en","page":"1668-1683","source":"DOI.org (Crossref)","title":"Structural Connectivity Fingerprints Predict Cortical Selectivity for Multiple Visual Categories across Cortex","volume":"26","author":[{"family":"Osher","given":"David E."},{"family":"Saxe","given":"Rebecca R."},{"family":"Koldewyn","given":"Kami"},{"family":"Gabrieli","given":"John D.E."},{"family":"Kanwisher","given":"Nancy"},{"family":"Saygin","given":"Zeynep M."}],"issued":{"date-parts":[["2016",4]]}}},{"id":1503,"uris":["http://zotero.org/users/993232/items/P6WVL8FG"],"itemData":{"id":1503,"type":"article-journal","abstract":"A fundamental assumption in neuroscience is that brain structure determines function. Accordingly, functionally distinct regions of cortex should be structurally distinct in their connections to other areas. We tested this hypothesis in relation to face selectivity in the fusiform gyrus. By using only structural connectivity, as measured through diffusion-weighted imaging, we were able to predict functional activation to faces in the fusiform gyrus. These predictions outperformed two control models and a standard group-average benchmark. The structure-function relationship discovered from the initial participants was highly robust in predicting activation in a second group of participants, despite differences in acquisition parameters and stimuli. This approach can thus reliably estimate activation in participants who cannot perform functional imaging tasks and is an alternative to group-activation maps. Additionally, we identified cortical regions whose connectivity was highly influential in predicting face selectivity within the fusiform, suggesting a possible mechanistic architecture underlying face processing in humans.","container-title":"Nature neuroscience","DOI":"10.1038/nn.3001","ISSN":"1546-1726","issue":"2","page":"321-7","PMID":"22197830","publisher":"Nature Publishing Group","title":"Anatomical connectivity patterns predict face selectivity in the fusiform gyrus.","volume":"15","author":[{"family":"Saygin","given":"Zeynep M"},{"family":"Osher","given":"David E"},{"family":"Koldewyn","given":"Kami"},{"family":"Reynolds","given":"Gretchen"},{"family":"Gabrieli","given":"John D E"},{"family":"Saxe","given":"Rebecca R"}],"issued":{"date-parts":[["2012",2]]}}}],"schema":"https://github.com/citation-style-language/schema/raw/master/csl-citation.json"} </w:instrText>
      </w:r>
      <w:r w:rsidR="00B514C5" w:rsidRPr="001B5FB3">
        <w:rPr>
          <w:rFonts w:asciiTheme="minorHAnsi" w:hAnsiTheme="minorHAnsi" w:cstheme="minorHAnsi"/>
        </w:rPr>
        <w:fldChar w:fldCharType="separate"/>
      </w:r>
      <w:r w:rsidR="00B57172" w:rsidRPr="001B5FB3">
        <w:rPr>
          <w:rFonts w:ascii="Calibri" w:hAnsi="Calibri" w:cs="Calibri"/>
        </w:rPr>
        <w:t>(Molloy et al., 2024; Osher et al., 2016; Saygin et al., 2012)</w:t>
      </w:r>
      <w:r w:rsidR="00B514C5" w:rsidRPr="001B5FB3">
        <w:rPr>
          <w:rFonts w:asciiTheme="minorHAnsi" w:hAnsiTheme="minorHAnsi" w:cstheme="minorHAnsi"/>
        </w:rPr>
        <w:fldChar w:fldCharType="end"/>
      </w:r>
      <w:r w:rsidR="00B514C5" w:rsidRPr="001B5FB3">
        <w:rPr>
          <w:rFonts w:asciiTheme="minorHAnsi" w:hAnsiTheme="minorHAnsi" w:cstheme="minorHAnsi"/>
        </w:rPr>
        <w:t xml:space="preserve">.  More generally, these results underscore how the functional specialisations of brain regions are underpinned by their connectivity with wider networks across the brain </w:t>
      </w:r>
      <w:r w:rsidR="00B514C5" w:rsidRPr="001B5FB3">
        <w:rPr>
          <w:rFonts w:asciiTheme="minorHAnsi" w:hAnsiTheme="minorHAnsi" w:cstheme="minorHAnsi"/>
        </w:rPr>
        <w:fldChar w:fldCharType="begin"/>
      </w:r>
      <w:r w:rsidR="00CB6E03" w:rsidRPr="001B5FB3">
        <w:rPr>
          <w:rFonts w:asciiTheme="minorHAnsi" w:hAnsiTheme="minorHAnsi" w:cstheme="minorHAnsi"/>
        </w:rPr>
        <w:instrText xml:space="preserve"> ADDIN ZOTERO_ITEM CSL_CITATION {"citationID":"PUho1tQw","properties":{"formattedCitation":"(Passingham et al., 2002)","plainCitation":"(Passingham et al., 2002)","noteIndex":0},"citationItems":[{"id":7027,"uris":["http://zotero.org/users/993232/items/G25JWLRA"],"itemData":{"id":7027,"type":"article-journal","abstract":"The functions of a cortical area are determined by its extrinsic connections and intrinsic properties. Each cortical area has a unique pattern of cortico-cortical connections — a 'connectional fingerprint'. No two areas share identical connection patterns. Instead, there are families of areas that share a resemblance in their connections. Cortical areas also have their own 'functional fingerprints': the proportions of cells that fire in association with different tasks or task events differ between areas. The connectional fingerprint seems to underlie such cell-firing differences. In addition to electrophysiological approaches, imaging will be a useful tool for detecting functional fingerprints, because it allows comparisons of activations across many cortical areas and across a wide range of tasks.","container-title":"Nature Reviews Neuroscience","DOI":"10.1038/nrn893","ISSN":"1471-0048","issue":"8","journalAbbreviation":"Nat Rev Neurosci","language":"en","license":"2002 Springer Nature Limited","page":"606-616","publisher":"Nature Publishing Group","source":"www.nature.com","title":"The anatomical basis of functional localization in the cortex","volume":"3","author":[{"family":"Passingham","given":"Richard E."},{"family":"Stephan","given":"Klaas E."},{"family":"Kötter","given":"Rolf"}],"issued":{"date-parts":[["2002",8]]}}}],"schema":"https://github.com/citation-style-language/schema/raw/master/csl-citation.json"} </w:instrText>
      </w:r>
      <w:r w:rsidR="00B514C5" w:rsidRPr="001B5FB3">
        <w:rPr>
          <w:rFonts w:asciiTheme="minorHAnsi" w:hAnsiTheme="minorHAnsi" w:cstheme="minorHAnsi"/>
        </w:rPr>
        <w:fldChar w:fldCharType="separate"/>
      </w:r>
      <w:r w:rsidR="00B57172" w:rsidRPr="001B5FB3">
        <w:rPr>
          <w:rFonts w:ascii="Calibri" w:hAnsi="Calibri" w:cs="Calibri"/>
        </w:rPr>
        <w:t>(Passingham et al., 2002)</w:t>
      </w:r>
      <w:r w:rsidR="00B514C5" w:rsidRPr="001B5FB3">
        <w:rPr>
          <w:rFonts w:asciiTheme="minorHAnsi" w:hAnsiTheme="minorHAnsi" w:cstheme="minorHAnsi"/>
        </w:rPr>
        <w:fldChar w:fldCharType="end"/>
      </w:r>
      <w:r w:rsidR="00B514C5" w:rsidRPr="001B5FB3">
        <w:rPr>
          <w:rFonts w:asciiTheme="minorHAnsi" w:hAnsiTheme="minorHAnsi" w:cstheme="minorHAnsi"/>
        </w:rPr>
        <w:t>.</w:t>
      </w:r>
    </w:p>
    <w:p w14:paraId="5CCCA2A3" w14:textId="6E87A7BF" w:rsidR="009E6394" w:rsidRPr="001B5FB3" w:rsidRDefault="00BF46B3" w:rsidP="00FF7E90">
      <w:pPr>
        <w:pStyle w:val="NormalWeb"/>
        <w:spacing w:line="480" w:lineRule="auto"/>
        <w:jc w:val="both"/>
        <w:rPr>
          <w:rFonts w:asciiTheme="minorHAnsi" w:hAnsiTheme="minorHAnsi" w:cstheme="minorHAnsi"/>
        </w:rPr>
      </w:pPr>
      <w:r w:rsidRPr="001B5FB3">
        <w:rPr>
          <w:rFonts w:asciiTheme="minorHAnsi" w:hAnsiTheme="minorHAnsi" w:cstheme="minorHAnsi"/>
        </w:rPr>
        <w:t>The connectivity patterns revealed in this study imply that</w:t>
      </w:r>
      <w:r w:rsidR="00877B2A" w:rsidRPr="001B5FB3">
        <w:rPr>
          <w:rFonts w:asciiTheme="minorHAnsi" w:hAnsiTheme="minorHAnsi" w:cstheme="minorHAnsi"/>
        </w:rPr>
        <w:t xml:space="preserve"> higher-level aspects of face and scene processing depend on extended </w:t>
      </w:r>
      <w:r w:rsidRPr="001B5FB3">
        <w:rPr>
          <w:rFonts w:asciiTheme="minorHAnsi" w:hAnsiTheme="minorHAnsi" w:cstheme="minorHAnsi"/>
        </w:rPr>
        <w:t>network</w:t>
      </w:r>
      <w:r w:rsidR="0093544D" w:rsidRPr="001B5FB3">
        <w:rPr>
          <w:rFonts w:asciiTheme="minorHAnsi" w:hAnsiTheme="minorHAnsi" w:cstheme="minorHAnsi"/>
        </w:rPr>
        <w:t>s</w:t>
      </w:r>
      <w:r w:rsidRPr="001B5FB3">
        <w:rPr>
          <w:rFonts w:asciiTheme="minorHAnsi" w:hAnsiTheme="minorHAnsi" w:cstheme="minorHAnsi"/>
        </w:rPr>
        <w:t xml:space="preserve"> of </w:t>
      </w:r>
      <w:r w:rsidR="00877B2A" w:rsidRPr="001B5FB3">
        <w:rPr>
          <w:rFonts w:asciiTheme="minorHAnsi" w:hAnsiTheme="minorHAnsi" w:cstheme="minorHAnsi"/>
        </w:rPr>
        <w:t xml:space="preserve">regions throughout the brain. </w:t>
      </w:r>
      <w:r w:rsidRPr="001B5FB3">
        <w:rPr>
          <w:rFonts w:asciiTheme="minorHAnsi" w:hAnsiTheme="minorHAnsi" w:cstheme="minorHAnsi"/>
        </w:rPr>
        <w:t>Recent studies have shown that</w:t>
      </w:r>
      <w:r w:rsidR="00877B2A" w:rsidRPr="001B5FB3">
        <w:rPr>
          <w:rFonts w:asciiTheme="minorHAnsi" w:hAnsiTheme="minorHAnsi" w:cstheme="minorHAnsi"/>
        </w:rPr>
        <w:t xml:space="preserve"> regions </w:t>
      </w:r>
      <w:r w:rsidR="00DC4262" w:rsidRPr="001B5FB3">
        <w:rPr>
          <w:rFonts w:asciiTheme="minorHAnsi" w:hAnsiTheme="minorHAnsi" w:cstheme="minorHAnsi"/>
        </w:rPr>
        <w:t>in</w:t>
      </w:r>
      <w:r w:rsidR="00877B2A" w:rsidRPr="001B5FB3">
        <w:rPr>
          <w:rFonts w:asciiTheme="minorHAnsi" w:hAnsiTheme="minorHAnsi" w:cstheme="minorHAnsi"/>
        </w:rPr>
        <w:t xml:space="preserve"> the medial parietal and anterior temporal cortices </w:t>
      </w:r>
      <w:r w:rsidRPr="001B5FB3">
        <w:rPr>
          <w:rFonts w:asciiTheme="minorHAnsi" w:hAnsiTheme="minorHAnsi" w:cstheme="minorHAnsi"/>
        </w:rPr>
        <w:t xml:space="preserve">are </w:t>
      </w:r>
      <w:r w:rsidR="0057464C" w:rsidRPr="001B5FB3">
        <w:rPr>
          <w:rFonts w:asciiTheme="minorHAnsi" w:hAnsiTheme="minorHAnsi" w:cstheme="minorHAnsi"/>
        </w:rPr>
        <w:t>involved</w:t>
      </w:r>
      <w:r w:rsidR="00877B2A" w:rsidRPr="001B5FB3">
        <w:rPr>
          <w:rFonts w:asciiTheme="minorHAnsi" w:hAnsiTheme="minorHAnsi" w:cstheme="minorHAnsi"/>
        </w:rPr>
        <w:t xml:space="preserve"> in </w:t>
      </w:r>
      <w:r w:rsidR="00DC4262" w:rsidRPr="001B5FB3">
        <w:rPr>
          <w:rFonts w:asciiTheme="minorHAnsi" w:hAnsiTheme="minorHAnsi" w:cstheme="minorHAnsi"/>
        </w:rPr>
        <w:t xml:space="preserve">the </w:t>
      </w:r>
      <w:r w:rsidR="00877B2A" w:rsidRPr="001B5FB3">
        <w:rPr>
          <w:rFonts w:asciiTheme="minorHAnsi" w:hAnsiTheme="minorHAnsi" w:cstheme="minorHAnsi"/>
        </w:rPr>
        <w:t xml:space="preserve">recognition and mental imagery of familiar people and places </w:t>
      </w:r>
      <w:r w:rsidR="00877B2A" w:rsidRPr="001B5FB3">
        <w:rPr>
          <w:rFonts w:asciiTheme="minorHAnsi" w:hAnsiTheme="minorHAnsi" w:cstheme="minorHAnsi"/>
        </w:rPr>
        <w:fldChar w:fldCharType="begin"/>
      </w:r>
      <w:r w:rsidR="00877B2A" w:rsidRPr="001B5FB3">
        <w:rPr>
          <w:rFonts w:asciiTheme="minorHAnsi" w:hAnsiTheme="minorHAnsi" w:cstheme="minorHAnsi"/>
        </w:rPr>
        <w:instrText xml:space="preserve"> ADDIN ZOTERO_ITEM CSL_CITATION {"citationID":"wptIV9tt","properties":{"formattedCitation":"(Silson et al., 2019; Steel et al., 2021)","plainCitation":"(Silson et al., 2019; Steel et al., 2021)","noteIndex":0},"citationItems":[{"id":3477,"uris":["http://zotero.org/users/993232/items/SRJNPZIM"],"itemData":{"id":3477,"type":"article-journal","abstract":"Human medial parietal cortex (MPC) is implicated in multiple cognitive processes including memory recall, visual scene processing and navigation, and is a core component of the default mode network. Here, we demonstrate distinct subdivisions of MPC that are selectively recruited during memory recall of either specific people or places. First, distinct regions of MPC exhibited differential functional connectivity with medial and lateral regions of ventral temporal cortex (VTC). Second, these same medial regions showed selective, but negative, responses to the visual presentation of different stimulus categories, with clear preferences for scenes and faces. Finally, and most critically, these regions were differentially recruited during memory recall of either people or places with a strong familiarity advantage. Taken together, these data suggest that the organizing principle defining the medial-lateral axis of VTC is reflected in MPC, but in the context of memory recall.","container-title":"eLife","DOI":"10.7554/eLife.47391","ISSN":"2050-084X","page":"554915","title":"Distinct subdivisions of human medial parietal cortex support recollection of people and places","volume":"8","author":[{"family":"Silson","given":"Edward H"},{"family":"Steel","given":"Adam"},{"family":"Kidder","given":"Alexis"},{"family":"Gilmore","given":"Adrian W"},{"family":"Baker","given":"Chris I"}],"issued":{"date-parts":[["2019",7,15]]}}},{"id":4709,"uris":["http://zotero.org/users/993232/items/8VI54Y27"],"itemData":{"id":4709,"type":"article-journal","abstract":"The neural systems supporting scene-perception and spatial-memory systems of the human brain are well-described. But how do these neural systems interact? Here, using fine-grained individual-subject fMRI, we report three cortical areas of the human brain, each lying immediately anterior to a region of the scene perception network in posterior cerebral cortex, that selectively activate when recalling familiar real-world locations. Despite their close proximity to the scene-perception areas, network analyses show that these regions constitute a distinct functional network that interfaces with spatial memory systems during naturalistic scene understanding. These “place-memory areas” offer a new framework for understanding how the brain implements memory-guided visual behaviors, including navigation.","container-title":"Nature Communications","DOI":"10.1038/s41467-021-22848-z","ISSN":"2041-1723","issue":"1","page":"2632","publisher":"Springer US","title":"A network linking scene perception and spatial memory systems in posterior cerebral cortex","volume":"12","author":[{"family":"Steel","given":"Adam"},{"family":"Billings","given":"Madeleine M"},{"family":"Silson","given":"Edward H"},{"family":"Robertson","given":"Caroline E"}],"issued":{"date-parts":[["2021",5,11]]}}}],"schema":"https://github.com/citation-style-language/schema/raw/master/csl-citation.json"} </w:instrText>
      </w:r>
      <w:r w:rsidR="00877B2A" w:rsidRPr="001B5FB3">
        <w:rPr>
          <w:rFonts w:asciiTheme="minorHAnsi" w:hAnsiTheme="minorHAnsi" w:cstheme="minorHAnsi"/>
        </w:rPr>
        <w:fldChar w:fldCharType="separate"/>
      </w:r>
      <w:r w:rsidR="00877B2A" w:rsidRPr="001B5FB3">
        <w:rPr>
          <w:rFonts w:ascii="Calibri" w:hAnsi="Calibri" w:cs="Calibri"/>
        </w:rPr>
        <w:t>(Silson et al., 2019; Steel et al., 2021)</w:t>
      </w:r>
      <w:r w:rsidR="00877B2A" w:rsidRPr="001B5FB3">
        <w:rPr>
          <w:rFonts w:asciiTheme="minorHAnsi" w:hAnsiTheme="minorHAnsi" w:cstheme="minorHAnsi"/>
        </w:rPr>
        <w:fldChar w:fldCharType="end"/>
      </w:r>
      <w:r w:rsidR="00877B2A" w:rsidRPr="001B5FB3">
        <w:rPr>
          <w:rFonts w:asciiTheme="minorHAnsi" w:hAnsiTheme="minorHAnsi" w:cstheme="minorHAnsi"/>
        </w:rPr>
        <w:t xml:space="preserve">. Meanwhile, posterior parietal cortices have been linked to processing egocentric motion through scenes </w:t>
      </w:r>
      <w:r w:rsidR="00877B2A" w:rsidRPr="001B5FB3">
        <w:rPr>
          <w:rFonts w:asciiTheme="minorHAnsi" w:hAnsiTheme="minorHAnsi" w:cstheme="minorHAnsi"/>
        </w:rPr>
        <w:fldChar w:fldCharType="begin"/>
      </w:r>
      <w:r w:rsidR="00877B2A" w:rsidRPr="001B5FB3">
        <w:rPr>
          <w:rFonts w:asciiTheme="minorHAnsi" w:hAnsiTheme="minorHAnsi" w:cstheme="minorHAnsi"/>
        </w:rPr>
        <w:instrText xml:space="preserve"> ADDIN ZOTERO_ITEM CSL_CITATION {"citationID":"fc0ygDOh","properties":{"formattedCitation":"(Kennedy et al., 2024; Yoon et al., 2025)","plainCitation":"(Kennedy et al., 2024; Yoon et al., 2025)","noteIndex":0},"citationItems":[{"id":7365,"uris":["http://zotero.org/users/993232/items/WDEAZ92X"],"itemData":{"id":7365,"type":"article-journal","abstract":"Current models of scene processing in the human brain include three scene-selective areas: the parahippocampal place area (or the temporal place areas), the restrosplenial cortex (or the medial place area), and the transverse occipital sulcus (or the occipital place area). Here, we challenged this model by showing that at least one other scene-selective site can also be detected within the human posterior intraparietal gyrus. Despite the smaller size of this site compared to the other scene-selective areas, the posterior intraparietal gyrus scene-selective (PIGS) site was detected consistently in a large pool of subjects (n = 59; 33 females). The reproducibility of this finding was tested based on multiple criteria, including comparing the results across sessions, utilizing different scanners (3T and 7T) and stimulus sets. Furthermore, we found that this site (but not the other three scene-selective areas) is significantly sensitive to ego-motion in scenes, thus distinguishing the role of PIGS in scene perception relative to other scene-selective areas. These results highlight the importance of including finer scale scene-selective sites in models of scene processing – a crucial step toward a more comprehensive understanding of how scenes are encoded under dynamic conditions.","container-title":"eLife","DOI":"10.7554/eLife.91601","ISSN":"2050-084X","page":"RP91601","publisher":"eLife Sciences Publications, Ltd","source":"eLife","title":"A previously undescribed scene-selective site is the key to encoding ego-motion in naturalistic environments","volume":"13","author":[{"family":"Kennedy","given":"Bryan"},{"family":"Malladi","given":"Sarala N"},{"family":"Tootell","given":"Roger BH"},{"family":"Nasr","given":"Shahin"}],"editor":[{"family":"Schlichting","given":"Margaret L"},{"family":"Moore","given":"Tirin"}],"issued":{"date-parts":[["2024",3,20]]}}},{"id":6872,"uris":["http://zotero.org/users/993232/items/UP7TSPCZ"],"itemData":{"id":6872,"type":"article-journal","abstract":"Growing evidence indicates that the occipital place area (OPA) is involved in “visually guided navigation.” Here, we propose that a recently uncovered scene-selective region in the superior parietal lobule is also involved in visually guided navigation. First, using functional magnetic resonance imaging (fMRI), we found that the superior parietal lobule (SPL) responds significantly more to scene stimuli than to face and object stimuli across two sets of stimuli (i.e. dynamic and static), confirming its scene selectivity. Second, we found that the SPL, like the OPA, processes two kinds of information necessary for visually guided navigation: first-person perspective motion and sense (left/right) information in scenes. Third, resting-state fMRI data revealed that SPL is preferentially connected to OPA, compared to other scene-selective regions, indicating that SPL and OPA are part of the same system. Fourth, analysis of previously published fMRI data showed that SPL, like OPA, responds significantly more while participants perform a visually guided navigation task compared to both a scene categorization task and a baseline task, further supporting our hypothesis in an independent dataset. Taken together, these findings indicate the existence of a new scene-selective region for visually guided navigation and raise interesting questions about the precise role that SPL, compared to OPA, may play within visually guided navigation.","container-title":"Cerebral Cortex","DOI":"10.1093/cercor/bhaf082","ISSN":"1047-3211","issue":"4","title":"A scene-selective region in the superior parietal lobule for visually guided navigation","URL":"https://academic.oup.com/cercor/article/doi/10.1093/cercor/bhaf082/8117973","volume":"35","author":[{"family":"Yoon","given":"Hee Kyung"},{"family":"Jung","given":"Yaelan"},{"family":"Persichetti","given":"Andrew S"},{"family":"Dilks","given":"Daniel D"}],"issued":{"date-parts":[["2025",4,1]]}}}],"schema":"https://github.com/citation-style-language/schema/raw/master/csl-citation.json"} </w:instrText>
      </w:r>
      <w:r w:rsidR="00877B2A" w:rsidRPr="001B5FB3">
        <w:rPr>
          <w:rFonts w:asciiTheme="minorHAnsi" w:hAnsiTheme="minorHAnsi" w:cstheme="minorHAnsi"/>
        </w:rPr>
        <w:fldChar w:fldCharType="separate"/>
      </w:r>
      <w:r w:rsidR="00877B2A" w:rsidRPr="001B5FB3">
        <w:rPr>
          <w:rFonts w:ascii="Calibri" w:hAnsi="Calibri" w:cs="Calibri"/>
        </w:rPr>
        <w:t>(Kennedy et al., 2024; Yoon et al., 2025)</w:t>
      </w:r>
      <w:r w:rsidR="00877B2A" w:rsidRPr="001B5FB3">
        <w:rPr>
          <w:rFonts w:asciiTheme="minorHAnsi" w:hAnsiTheme="minorHAnsi" w:cstheme="minorHAnsi"/>
        </w:rPr>
        <w:fldChar w:fldCharType="end"/>
      </w:r>
      <w:r w:rsidR="00877B2A" w:rsidRPr="001B5FB3">
        <w:rPr>
          <w:rFonts w:asciiTheme="minorHAnsi" w:hAnsiTheme="minorHAnsi" w:cstheme="minorHAnsi"/>
        </w:rPr>
        <w:t>, and the medial temporal lobes are important for navigation</w:t>
      </w:r>
      <w:r w:rsidR="00DC4262" w:rsidRPr="001B5FB3">
        <w:rPr>
          <w:rFonts w:asciiTheme="minorHAnsi" w:hAnsiTheme="minorHAnsi" w:cstheme="minorHAnsi"/>
        </w:rPr>
        <w:t xml:space="preserve"> and memory</w:t>
      </w:r>
      <w:r w:rsidR="00877B2A" w:rsidRPr="001B5FB3">
        <w:rPr>
          <w:rFonts w:asciiTheme="minorHAnsi" w:hAnsiTheme="minorHAnsi" w:cstheme="minorHAnsi"/>
        </w:rPr>
        <w:t xml:space="preserve"> </w:t>
      </w:r>
      <w:r w:rsidR="00DC4262" w:rsidRPr="001B5FB3">
        <w:rPr>
          <w:rFonts w:asciiTheme="minorHAnsi" w:hAnsiTheme="minorHAnsi" w:cstheme="minorHAnsi"/>
        </w:rPr>
        <w:t>for</w:t>
      </w:r>
      <w:r w:rsidR="00877B2A" w:rsidRPr="001B5FB3">
        <w:rPr>
          <w:rFonts w:asciiTheme="minorHAnsi" w:hAnsiTheme="minorHAnsi" w:cstheme="minorHAnsi"/>
        </w:rPr>
        <w:t xml:space="preserve"> places </w:t>
      </w:r>
      <w:r w:rsidR="00877B2A" w:rsidRPr="001B5FB3">
        <w:rPr>
          <w:rFonts w:asciiTheme="minorHAnsi" w:hAnsiTheme="minorHAnsi" w:cstheme="minorHAnsi"/>
        </w:rPr>
        <w:fldChar w:fldCharType="begin"/>
      </w:r>
      <w:r w:rsidR="00877B2A" w:rsidRPr="001B5FB3">
        <w:rPr>
          <w:rFonts w:asciiTheme="minorHAnsi" w:hAnsiTheme="minorHAnsi" w:cstheme="minorHAnsi"/>
        </w:rPr>
        <w:instrText xml:space="preserve"> ADDIN ZOTERO_ITEM CSL_CITATION {"citationID":"KsPFzrsx","properties":{"formattedCitation":"(Epstein &amp; Baker, 2019)","plainCitation":"(Epstein &amp; Baker, 2019)","noteIndex":0},"citationItems":[{"id":5569,"uris":["http://zotero.org/users/993232/items/FBPFRUQG"],"itemData":{"id":5569,"type":"article-journal","abstract":"Humans are remarkably adept at perceiving and understanding complex real-world scenes. Uncovering the neural basis of this ability is an important goal of vision science. Neuroimaging studies have identified three cortical regions that respond selectively to scenes: parahippocampal place area, retrosplenial complex/medial place area, and occipital place area. Here, we review what is known about the visual and functional properties of these brain areas. Scene-selective regions exhibit retinotopic properties and sensitivity to low-level visual features that are characteristic of scenes. They also mediate higher-level representations of layout, objects, and surface properties that allow individual scenes to be recognized and their spatial structure ascertained. Challenges for the future include developing computational models of information processing in scene regions, investigating how these regions support scene perception under ecologically realistic conditions, and understanding how they operate in the context of larger brain networks.","container-title":"Annual Review of Vision Science","DOI":"10.1146/annurev-vision-091718-014809","ISSN":"2374-4642","issue":"1","page":"373-397","PMID":"31226012","title":"Scene Perception in the Human Brain","volume":"5","author":[{"family":"Epstein","given":"Russell A."},{"family":"Baker","given":"Chris I."}],"issued":{"date-parts":[["2019",9,15]]}}}],"schema":"https://github.com/citation-style-language/schema/raw/master/csl-citation.json"} </w:instrText>
      </w:r>
      <w:r w:rsidR="00877B2A" w:rsidRPr="001B5FB3">
        <w:rPr>
          <w:rFonts w:asciiTheme="minorHAnsi" w:hAnsiTheme="minorHAnsi" w:cstheme="minorHAnsi"/>
        </w:rPr>
        <w:fldChar w:fldCharType="separate"/>
      </w:r>
      <w:r w:rsidR="00877B2A" w:rsidRPr="001B5FB3">
        <w:rPr>
          <w:rFonts w:ascii="Calibri" w:hAnsi="Calibri" w:cs="Calibri"/>
        </w:rPr>
        <w:t>(Epstein &amp; Baker, 2019)</w:t>
      </w:r>
      <w:r w:rsidR="00877B2A" w:rsidRPr="001B5FB3">
        <w:rPr>
          <w:rFonts w:asciiTheme="minorHAnsi" w:hAnsiTheme="minorHAnsi" w:cstheme="minorHAnsi"/>
        </w:rPr>
        <w:fldChar w:fldCharType="end"/>
      </w:r>
      <w:r w:rsidR="00877B2A" w:rsidRPr="001B5FB3">
        <w:rPr>
          <w:rFonts w:asciiTheme="minorHAnsi" w:hAnsiTheme="minorHAnsi" w:cstheme="minorHAnsi"/>
        </w:rPr>
        <w:t xml:space="preserve">. Similarly, regions in the anterior temporal lobes and prefrontal cortex have been implicated in higher-level processing of faces, such as </w:t>
      </w:r>
      <w:r w:rsidR="00DC4262" w:rsidRPr="001B5FB3">
        <w:rPr>
          <w:rFonts w:asciiTheme="minorHAnsi" w:hAnsiTheme="minorHAnsi" w:cstheme="minorHAnsi"/>
        </w:rPr>
        <w:t xml:space="preserve">representing personal identity or extracting social cues from faces </w:t>
      </w:r>
      <w:r w:rsidR="00DC4262" w:rsidRPr="001B5FB3">
        <w:rPr>
          <w:rFonts w:asciiTheme="minorHAnsi" w:hAnsiTheme="minorHAnsi" w:cstheme="minorHAnsi"/>
        </w:rPr>
        <w:fldChar w:fldCharType="begin"/>
      </w:r>
      <w:r w:rsidR="00DC4262" w:rsidRPr="001B5FB3">
        <w:rPr>
          <w:rFonts w:asciiTheme="minorHAnsi" w:hAnsiTheme="minorHAnsi" w:cstheme="minorHAnsi"/>
        </w:rPr>
        <w:instrText xml:space="preserve"> ADDIN ZOTERO_ITEM CSL_CITATION {"citationID":"f1ShLnQU","properties":{"formattedCitation":"(Duchaine &amp; Yovel, 2015)","plainCitation":"(Duchaine &amp; Yovel, 2015)","noteIndex":0},"citationItems":[{"id":6239,"uris":["http://zotero.org/users/993232/items/E8JR48A3"],"itemData":{"id":6239,"type":"article-journal","abstract":"Face perception relies on computations carried out in face-selective cortical areas. These areas have been intensively investigated for two decades, and this work has been guided by an influential neural model suggested by Haxby and colleagues in 2000. Here, we review new findings about face-selective areas that suggest the need for modifications and additions to the Haxby model. We suggest a revised framework based on (a) evidence for multiple routes from early visual areas into the face-processing system, (b) information about the temporal characteristics of these areas, (c) indications that the fusiform face area contributes to the perception of changeable aspects of faces, (d) the greatly elevated responses to dynamic compared with static faces in dorsal face-selective brain areas, and (e) the identification of three new anterior face-selective areas. Together, these findings lead us to suggest that face perception depends on two separate pathways: a ventral stream that represents form information and a dorsal stream driven by motion and form information.","container-title":"Annual Review of Vision Science","DOI":"10.1146/annurev-vision-082114-035518","ISSN":"2374-4642","page":"393-416","PMID":"28532371","title":"A Revised Neural Framework for Face Processing","volume":"1","author":[{"family":"Duchaine","given":"Brad"},{"family":"Yovel","given":"Galit"}],"issued":{"date-parts":[["2015",11,24]]}}}],"schema":"https://github.com/citation-style-language/schema/raw/master/csl-citation.json"} </w:instrText>
      </w:r>
      <w:r w:rsidR="00DC4262" w:rsidRPr="001B5FB3">
        <w:rPr>
          <w:rFonts w:asciiTheme="minorHAnsi" w:hAnsiTheme="minorHAnsi" w:cstheme="minorHAnsi"/>
        </w:rPr>
        <w:fldChar w:fldCharType="separate"/>
      </w:r>
      <w:r w:rsidR="00DC4262" w:rsidRPr="001B5FB3">
        <w:rPr>
          <w:rFonts w:ascii="Calibri" w:hAnsi="Calibri" w:cs="Calibri"/>
        </w:rPr>
        <w:t>(Duchaine &amp; Yovel, 2015)</w:t>
      </w:r>
      <w:r w:rsidR="00DC4262" w:rsidRPr="001B5FB3">
        <w:rPr>
          <w:rFonts w:asciiTheme="minorHAnsi" w:hAnsiTheme="minorHAnsi" w:cstheme="minorHAnsi"/>
        </w:rPr>
        <w:fldChar w:fldCharType="end"/>
      </w:r>
      <w:r w:rsidR="00DC4262" w:rsidRPr="001B5FB3">
        <w:rPr>
          <w:rFonts w:asciiTheme="minorHAnsi" w:hAnsiTheme="minorHAnsi" w:cstheme="minorHAnsi"/>
        </w:rPr>
        <w:t>. Future research could investigate how the connectivity fingerprints of these extended regions track their functional specialisations</w:t>
      </w:r>
      <w:r w:rsidRPr="001B5FB3">
        <w:rPr>
          <w:rFonts w:asciiTheme="minorHAnsi" w:hAnsiTheme="minorHAnsi" w:cstheme="minorHAnsi"/>
        </w:rPr>
        <w:t xml:space="preserve"> and individual differences in behaviour</w:t>
      </w:r>
      <w:r w:rsidR="00DC4262" w:rsidRPr="001B5FB3">
        <w:rPr>
          <w:rFonts w:asciiTheme="minorHAnsi" w:hAnsiTheme="minorHAnsi" w:cstheme="minorHAnsi"/>
        </w:rPr>
        <w:t xml:space="preserve">. </w:t>
      </w:r>
      <w:r w:rsidR="0093544D" w:rsidRPr="001B5FB3">
        <w:rPr>
          <w:rFonts w:asciiTheme="minorHAnsi" w:hAnsiTheme="minorHAnsi" w:cstheme="minorHAnsi"/>
        </w:rPr>
        <w:t>More generally, o</w:t>
      </w:r>
      <w:r w:rsidR="00DC4262" w:rsidRPr="001B5FB3">
        <w:rPr>
          <w:rFonts w:asciiTheme="minorHAnsi" w:hAnsiTheme="minorHAnsi" w:cstheme="minorHAnsi"/>
        </w:rPr>
        <w:t>ur methods could be extended to differentiate connectivity fingerprints between regions in many other networks throughout the brain beyond the face and scene processing networks.</w:t>
      </w:r>
    </w:p>
    <w:p w14:paraId="5E216072" w14:textId="5F1B04D3" w:rsidR="00CF645F" w:rsidRPr="001B5FB3" w:rsidRDefault="00CF645F" w:rsidP="009E6394">
      <w:pPr>
        <w:rPr>
          <w:rFonts w:ascii="Calibri" w:hAnsi="Calibri" w:cs="Calibri"/>
        </w:rPr>
      </w:pPr>
      <w:r w:rsidRPr="001B5FB3">
        <w:rPr>
          <w:rFonts w:ascii="Calibri" w:hAnsi="Calibri" w:cs="Calibri"/>
        </w:rPr>
        <w:t xml:space="preserve">The distinct connectivity profiles we show for different regions within the face network align with established models of functional specialization. </w:t>
      </w:r>
      <w:r w:rsidR="000F26D2" w:rsidRPr="001B5FB3">
        <w:rPr>
          <w:rFonts w:ascii="Calibri" w:hAnsi="Calibri" w:cs="Calibri"/>
        </w:rPr>
        <w:t xml:space="preserve">The OFA and FFA displayed preferential connectivity with early visual and dorsal attention networks, while the STS was more strongly connected with temporoparietal and default mode networks. </w:t>
      </w:r>
      <w:r w:rsidRPr="001B5FB3">
        <w:rPr>
          <w:rFonts w:ascii="Calibri" w:hAnsi="Calibri" w:cs="Calibri"/>
        </w:rPr>
        <w:t xml:space="preserve">These findings converge with previous work demonstrating weaker connectivity between the STS and ventral face-selective </w:t>
      </w:r>
      <w:r w:rsidRPr="001B5FB3">
        <w:rPr>
          <w:rFonts w:ascii="Calibri" w:hAnsi="Calibri" w:cs="Calibri"/>
        </w:rPr>
        <w:lastRenderedPageBreak/>
        <w:t xml:space="preserve">regions </w:t>
      </w:r>
      <w:r w:rsidRPr="001B5FB3">
        <w:rPr>
          <w:rFonts w:ascii="Calibri" w:hAnsi="Calibri" w:cs="Calibri"/>
        </w:rPr>
        <w:fldChar w:fldCharType="begin"/>
      </w:r>
      <w:r w:rsidR="00CB6E03" w:rsidRPr="001B5FB3">
        <w:rPr>
          <w:rFonts w:ascii="Calibri" w:hAnsi="Calibri" w:cs="Calibri"/>
        </w:rPr>
        <w:instrText xml:space="preserve"> ADDIN ZOTERO_ITEM CSL_CITATION {"citationID":"shTwNoAK","properties":{"formattedCitation":"(Davies-Thompson &amp; Andrews, 2012; Gschwind et al., 2012; Pyles et al., 2013)","plainCitation":"(Davies-Thompson &amp; Andrews, 2012; Gschwind et al., 2012; Pyles et al., 2013)","noteIndex":0},"citationItems":[{"id":6623,"uris":["http://zotero.org/users/993232/items/TWZHPX5P"],"itemData":{"id":6623,"type":"article-journal","abstract":"Neuroimaging studies have revealed a number of regions in the human brain that respond to faces. However, the way these regions interact is a matter of current debate. The aim of this study was to use functional MRI to define face-selective regions in the human brain and then determine how these regions interact in a large population of subjects ( n = 72). We found consistent face selectivity in the core face regions of the occipital and temporal lobes: the fusiform face area (FFA), occipital face area (OFA), and superior temporal sulcus (STS). Face selectivity extended into the intraparietal sulcus (IPS), precuneus (PCu), superior colliculus (SC), amygdala (AMG), and inferior frontal gyrus (IFG). We found evidence for significant functional connectivity between the core face-selective regions, particularly between the OFA and FFA. However, we found that the covariation in activity between corresponding face regions in different hemispheres (e.g., right and left FFA) was higher than between different face regions in the same hemisphere (e.g., right OFA and right FFA). Although functional connectivity was evident between regions in the core and extended network, there were significant differences in the magnitude of the connectivity between regions. Activity in the OFA and FFA were most correlated with the IPS, PCu, and SC. In contrast, activity in the STS was most correlated with the AMG and IFG. Correlations between the extended regions suggest strong functional connectivity between the IPS, PCu, and SC. In contrast, the IFG was only correlated with the AMG. This study reveals that interhemispheric as well as intrahemispheric connections play an important role in face perception.","container-title":"Journal of Neurophysiology","DOI":"10.1152/jn.01171.2011","ISSN":"0022-3077","issue":"11","page":"3087-3095","PMID":"22972952","title":"Intra- and interhemispheric connectivity between face-selective regions in the human brain","volume":"108","author":[{"family":"Davies-Thompson","given":"Jodie"},{"family":"Andrews","given":"Timothy J."}],"issued":{"date-parts":[["2012",12,1]]}}},{"id":6629,"uris":["http://zotero.org/users/993232/items/3MR5X78W"],"itemData":{"id":6629,"type":"article-journal","abstract":"Face recognition is of major social importance and involves highly selective brain regions thought to be organized in a distributed functional network. However, the exact architecture of interconnections between these regions remains unknown. We used functional magnetic resonance imaging to identify face-responsive regions in 22 participants and then employed diffusion tensor imaging with probabilistic tractography to establish the white-matter pathways between these functionally defined regions. We identified strong white-matter connections between the occipital face area (OFA) and fusiform face area (FFA), with a significant right-hemisphere predominance. We found no evidence for direct anatomical connections between FFA and superior temporal sulcus (STS) or between OFA and STS, contrary to predictions based on current cognitive models. Instead, our findings point to segregated processing along a ventral extrastriate visual pathway to OFA-FFA and another more dorsal system connected to STS and frontoparietal areas. In addition, early occipital areas were found to have direct connections to the amygdala, which might underlie a rapid recruitment of limbic brain areas by visual inputs bypassing more elaborate extrastriate cortical processing. These results unveil the structural neural architecture of the human face recognition system and provide new insights on how distributed face-responsive areas may work together. © 2012 The Author.","container-title":"Cerebral Cortex","DOI":"10.1093/cercor/bhr226","ISSN":"1047-3211","issue":"7","page":"1564-1576","PMID":"21893680","title":"White-Matter Connectivity between Face-Responsive Regions in the Human Brain","volume":"22","author":[{"family":"Gschwind","given":"Markus"},{"family":"Pourtois","given":"Gilles"},{"family":"Schwartz","given":"Sophie"},{"family":"Van De Ville","given":"Dimitri"},{"family":"Vuilleumier","given":"Patrik"}],"issued":{"date-parts":[["2012",7,1]]}}},{"id":6626,"uris":["http://zotero.org/users/993232/items/BQ474K8M"],"itemData":{"id":6626,"type":"article-journal","abstract":"A network of multiple brain regions is recruited in face perception. Our understanding of the functional properties of this network can be facilitated by explicating the structural white matter connections that exist between its functional nodes. We accomplished this using functional MRI (fMRI) in combination with fiber tractography on high angular resolution diffusion weighted imaging data. We identified the three nodes of the core face network: the \"occipital face area\" (OFA), the \"fusiform face area\" (mid-fusiform gyrus or mFus), and the superior temporal sulcus (STS). Additionally, a region of the anterior temporal lobe (aIT), implicated as being important for face perception was identified. Our data suggest that we can further divide the OFA into multiple anatomically distinct clusters - a partitioning consistent with several recent neuroimaging results. More generally, structural white matter connectivity within this network revealed: 1) Connectivity between aIT and mFus, and between aIT and occipital regions, consistent with studies implicating this posterior to anterior pathway as critical to normal face processing; 2) Strong connectivity between mFus and each of the occipital face-selective regions, suggesting that these three areas may subserve different functional roles; 3) Almost no connectivity between STS and mFus, or between STS and the other face-selective regions. Overall, our findings suggest a re-evaluation of the \"core\" face network with respect to what functional areas are or are not included in this network. © 2013 Pyles et al.","container-title":"PLoS ONE","DOI":"10.1371/journal.pone.0061611","ISSN":"1932-6203","issue":"4","page":"e61611","PMID":"23630602","title":"Explicating the Face Perception Network with White Matter Connectivity","volume":"8","author":[{"family":"Pyles","given":"John A."},{"family":"Verstynen","given":"Timothy D."},{"family":"Schneider","given":"Walter"},{"family":"Tarr","given":"Michael J."}],"editor":[{"family":"Ptito","given":"Maurice"}],"issued":{"date-parts":[["2013",4,22]]}}}],"schema":"https://github.com/citation-style-language/schema/raw/master/csl-citation.json"} </w:instrText>
      </w:r>
      <w:r w:rsidRPr="001B5FB3">
        <w:rPr>
          <w:rFonts w:ascii="Calibri" w:hAnsi="Calibri" w:cs="Calibri"/>
        </w:rPr>
        <w:fldChar w:fldCharType="separate"/>
      </w:r>
      <w:r w:rsidR="00B57172" w:rsidRPr="001B5FB3">
        <w:rPr>
          <w:rFonts w:ascii="Calibri" w:hAnsi="Calibri" w:cs="Calibri"/>
        </w:rPr>
        <w:t>(Davies-Thompson &amp; Andrews, 2012; Gschwind et al., 2012; Pyles et al., 2013)</w:t>
      </w:r>
      <w:r w:rsidRPr="001B5FB3">
        <w:rPr>
          <w:rFonts w:ascii="Calibri" w:hAnsi="Calibri" w:cs="Calibri"/>
        </w:rPr>
        <w:fldChar w:fldCharType="end"/>
      </w:r>
      <w:r w:rsidRPr="001B5FB3">
        <w:rPr>
          <w:rFonts w:ascii="Calibri" w:hAnsi="Calibri" w:cs="Calibri"/>
        </w:rPr>
        <w:t>,</w:t>
      </w:r>
      <w:r w:rsidR="000F26D2" w:rsidRPr="001B5FB3">
        <w:rPr>
          <w:rFonts w:ascii="Calibri" w:hAnsi="Calibri" w:cs="Calibri"/>
        </w:rPr>
        <w:t xml:space="preserve"> </w:t>
      </w:r>
      <w:r w:rsidRPr="001B5FB3">
        <w:rPr>
          <w:rFonts w:ascii="Calibri" w:hAnsi="Calibri" w:cs="Calibri"/>
        </w:rPr>
        <w:t>support</w:t>
      </w:r>
      <w:r w:rsidR="000F26D2" w:rsidRPr="001B5FB3">
        <w:rPr>
          <w:rFonts w:ascii="Calibri" w:hAnsi="Calibri" w:cs="Calibri"/>
        </w:rPr>
        <w:t>ing</w:t>
      </w:r>
      <w:r w:rsidRPr="001B5FB3">
        <w:rPr>
          <w:rFonts w:ascii="Calibri" w:hAnsi="Calibri" w:cs="Calibri"/>
        </w:rPr>
        <w:t xml:space="preserve"> contemporary models proposing</w:t>
      </w:r>
      <w:r w:rsidR="000F26D2" w:rsidRPr="001B5FB3">
        <w:rPr>
          <w:rFonts w:ascii="Calibri" w:hAnsi="Calibri" w:cs="Calibri"/>
        </w:rPr>
        <w:t xml:space="preserve"> divisions </w:t>
      </w:r>
      <w:r w:rsidRPr="001B5FB3">
        <w:rPr>
          <w:rFonts w:ascii="Calibri" w:hAnsi="Calibri" w:cs="Calibri"/>
        </w:rPr>
        <w:t xml:space="preserve">between a ventral pathway processing invariant facial features and a dorsal pathway processing dynamic facial information </w:t>
      </w:r>
      <w:r w:rsidRPr="001B5FB3">
        <w:rPr>
          <w:rFonts w:ascii="Calibri" w:hAnsi="Calibri" w:cs="Calibri"/>
        </w:rPr>
        <w:fldChar w:fldCharType="begin"/>
      </w:r>
      <w:r w:rsidR="00CB6E03" w:rsidRPr="001B5FB3">
        <w:rPr>
          <w:rFonts w:ascii="Calibri" w:hAnsi="Calibri" w:cs="Calibri"/>
        </w:rPr>
        <w:instrText xml:space="preserve"> ADDIN ZOTERO_ITEM CSL_CITATION {"citationID":"LmPEq907","properties":{"formattedCitation":"(Bernstein &amp; Yovel, 2015; Duchaine &amp; Yovel, 2015; Pitcher &amp; Ungerleider, 2021)","plainCitation":"(Bernstein &amp; Yovel, 2015; Duchaine &amp; Yovel, 2015; Pitcher &amp; Ungerleider, 2021)","noteIndex":0},"citationItems":[{"id":4303,"uris":["http://zotero.org/users/993232/items/DNKT4U8Y"],"itemData":{"id":4303,"type":"article-journal","abstract":"The neural basis of face processing has been extensively studied in the past two decades. The current dominant neural model proposed by Haxby et al. (2000); Gobbini and Haxby (2007) suggests a division of labor between the fusiform face area (FFA), which processes invariant facial aspects, such as identity, and the posterior superior temporal sulcus (pSTS), which processes changeable facial aspects, such as expression. An extension to this model for the processing of dynamic faces proposed by O'Toole et al. (2002) highlights the role of the pSTS in the processing of identity from dynamic familiar faces. To evaluate these models, we reviewed recent neuroimaging studies that examined the processing of identity and expression with static and dynamic faces. Based on accumulated data we propose an updated model, emphasizing the dissociation between form and motion as the primary functional division between a ventral stream that goes through the FFA and a dorsal stream that goes through the STS, respectively. We also encourage future studies to expand their research to the processing of dynamic faces.","container-title":"Neuroscience &amp; Biobehavioral Reviews","DOI":"10.1016/j.neubiorev.2015.06.010","ISSN":"01497634","page":"536-546","publisher":"Elsevier Ltd","title":"Two neural pathways of face processing: A critical evaluation of current models","volume":"55","author":[{"family":"Bernstein","given":"Michal"},{"family":"Yovel","given":"Galit"}],"issued":{"date-parts":[["2015",8]]}}},{"id":6239,"uris":["http://zotero.org/users/993232/items/E8JR48A3"],"itemData":{"id":6239,"type":"article-journal","abstract":"Face perception relies on computations carried out in face-selective cortical areas. These areas have been intensively investigated for two decades, and this work has been guided by an influential neural model suggested by Haxby and colleagues in 2000. Here, we review new findings about face-selective areas that suggest the need for modifications and additions to the Haxby model. We suggest a revised framework based on (a) evidence for multiple routes from early visual areas into the face-processing system, (b) information about the temporal characteristics of these areas, (c) indications that the fusiform face area contributes to the perception of changeable aspects of faces, (d) the greatly elevated responses to dynamic compared with static faces in dorsal face-selective brain areas, and (e) the identification of three new anterior face-selective areas. Together, these findings lead us to suggest that face perception depends on two separate pathways: a ventral stream that represents form information and a dorsal stream driven by motion and form information.","container-title":"Annual Review of Vision Science","DOI":"10.1146/annurev-vision-082114-035518","ISSN":"2374-4642","page":"393-416","PMID":"28532371","title":"A Revised Neural Framework for Face Processing","volume":"1","author":[{"family":"Duchaine","given":"Brad"},{"family":"Yovel","given":"Galit"}],"issued":{"date-parts":[["2015",11,24]]}}},{"id":6770,"uris":["http://zotero.org/users/993232/items/CKWNFUVR"],"itemData":{"id":6770,"type":"article-journal","abstract":"Existing models propose that primate visual cortex is divided into two functionally distinct pathways. The ventral pathway computes the identity of an object; the dorsal pathway computes the location of an object, and the actions related to that object. Despite remaining influential, the two visual pathways model requires revision. Both human and non-human primate studies reveal the existence of a third visual pathway on the lateral brain surface. This third pathway projects from early visual cortex, via motion-selective areas, into the superior temporal sulcus (STS). Studies demonstrating that the STS computes the actions of moving faces and bodies (e.g., expressions, eye-gaze, audio-visual integration, intention, and mood) show that the third visual pathway is specialized for the dynamic aspects of social perception.","container-title":"Trends in Cognitive Sciences","DOI":"10.1016/j.tics.2020.11.006","ISSN":"13646613","issue":"2","page":"100-110","PMID":"33334693","publisher":"Elsevier Ltd","title":"Evidence for a Third Visual Pathway Specialized for Social Perception","volume":"25","author":[{"family":"Pitcher","given":"David"},{"family":"Ungerleider","given":"Leslie G."}],"issued":{"date-parts":[["2021",2]]}}}],"schema":"https://github.com/citation-style-language/schema/raw/master/csl-citation.json"} </w:instrText>
      </w:r>
      <w:r w:rsidRPr="001B5FB3">
        <w:rPr>
          <w:rFonts w:ascii="Calibri" w:hAnsi="Calibri" w:cs="Calibri"/>
        </w:rPr>
        <w:fldChar w:fldCharType="separate"/>
      </w:r>
      <w:r w:rsidR="007D7B46" w:rsidRPr="001B5FB3">
        <w:rPr>
          <w:rFonts w:ascii="Calibri" w:hAnsi="Calibri" w:cs="Calibri"/>
        </w:rPr>
        <w:t>(Bernstein &amp; Yovel, 2015; Duchaine &amp; Yovel, 2015; Pitcher &amp; Ungerleider, 2021)</w:t>
      </w:r>
      <w:r w:rsidRPr="001B5FB3">
        <w:rPr>
          <w:rFonts w:ascii="Calibri" w:hAnsi="Calibri" w:cs="Calibri"/>
        </w:rPr>
        <w:fldChar w:fldCharType="end"/>
      </w:r>
      <w:r w:rsidRPr="001B5FB3">
        <w:rPr>
          <w:rFonts w:ascii="Calibri" w:hAnsi="Calibri" w:cs="Calibri"/>
        </w:rPr>
        <w:t>.</w:t>
      </w:r>
      <w:r w:rsidR="000F26D2" w:rsidRPr="001B5FB3">
        <w:rPr>
          <w:rFonts w:ascii="Calibri" w:hAnsi="Calibri" w:cs="Calibri"/>
        </w:rPr>
        <w:t xml:space="preserve"> Meanwhile, f</w:t>
      </w:r>
      <w:r w:rsidRPr="001B5FB3">
        <w:rPr>
          <w:rFonts w:ascii="Calibri" w:hAnsi="Calibri" w:cs="Calibri"/>
        </w:rPr>
        <w:t>or scene-selective regions, our results reinforce a functional distinction between a posterior network (e.g., OPA) linked with early visual and dorsal parietal networks, and an anterior network (e.g., RSC) associated with frontoparietal control</w:t>
      </w:r>
      <w:r w:rsidR="008B421F" w:rsidRPr="001B5FB3">
        <w:rPr>
          <w:rFonts w:ascii="Calibri" w:hAnsi="Calibri" w:cs="Calibri"/>
        </w:rPr>
        <w:t xml:space="preserve"> and</w:t>
      </w:r>
      <w:r w:rsidRPr="001B5FB3">
        <w:rPr>
          <w:rFonts w:ascii="Calibri" w:hAnsi="Calibri" w:cs="Calibri"/>
        </w:rPr>
        <w:t xml:space="preserve"> default mode networks</w:t>
      </w:r>
      <w:r w:rsidR="001C0CDD" w:rsidRPr="001B5FB3">
        <w:rPr>
          <w:rFonts w:ascii="Calibri" w:hAnsi="Calibri" w:cs="Calibri"/>
        </w:rPr>
        <w:t>, with each network converging in the PPA</w:t>
      </w:r>
      <w:r w:rsidRPr="001B5FB3">
        <w:rPr>
          <w:rFonts w:ascii="Calibri" w:hAnsi="Calibri" w:cs="Calibri"/>
        </w:rPr>
        <w:t xml:space="preserve"> </w:t>
      </w:r>
      <w:r w:rsidRPr="001B5FB3">
        <w:rPr>
          <w:rFonts w:ascii="Calibri" w:hAnsi="Calibri" w:cs="Calibri"/>
        </w:rPr>
        <w:fldChar w:fldCharType="begin"/>
      </w:r>
      <w:r w:rsidR="00CB6E03" w:rsidRPr="001B5FB3">
        <w:rPr>
          <w:rFonts w:ascii="Calibri" w:hAnsi="Calibri" w:cs="Calibri"/>
        </w:rPr>
        <w:instrText xml:space="preserve"> ADDIN ZOTERO_ITEM CSL_CITATION {"citationID":"7GxR7bFh","properties":{"formattedCitation":"(Baldassano et al., 2016; Watson &amp; Andrews, 2024)","plainCitation":"(Baldassano et al., 2016; Watson &amp; Andrews, 2024)","noteIndex":0},"citationItems":[{"id":5572,"uris":["http://zotero.org/users/993232/items/NWQMLKTG"],"itemData":{"id":5572,"type":"article-journal","abstract":"A number of regions in the human brain are known to be involved in processing natural scenes, but the field has lacked a unifying framework for understanding how these different regions are organized and interact. We provide evidence from functional connectivity and meta-analyses for a new organizational principle, in which scene processing relies upon two distinct networks that split the classically defined parahippocampal place area (PPA). The first network of strongly connected regions consists of the occipital place area/transverse occipital sulcus and posterior PPA, which contain retinotopic maps and are not strongly coupled to the hippocampus at rest. The second network consists of the caudal inferior parietal lobule, retrosplenial complex, and anterior PPA, which connect to the hippocampus (especially anterior hippocampus), and are implicated in both visual and nonvisual tasks, including episodic memory and navigation. We propose that these two distinct networks capture the primary functional division among scene-processing regions, between those that process visual features from the current view of a scene and those that connect information from a current scene view with a much broader temporal and spatial context. This new framework for understanding the neural substrates of scene-processing bridges results from many lines of research, and makes specific functional predictions.","container-title":"eNeuro","DOI":"10.1523/ENEURO.0178-16.2016","ISSN":"2373-2822","issue":"5","page":"1-14","title":"Two Distinct Scene-Processing Networks Connecting Vision and Memory","volume":"3","author":[{"family":"Baldassano","given":"Christopher"},{"family":"Esteva","given":"Andre"},{"family":"Fei-Fei","given":"Li"},{"family":"Beck","given":"Diane M."}],"issued":{"date-parts":[["2016",9,1]]}}},{"id":6119,"uris":["http://zotero.org/users/993232/items/MSKKMYQM"],"itemData":{"id":6119,"type":"article-journal","abstract":"The recognition and perception of places has been linked to a network of scene‐selective regions in the human brain. While previous studies have focussed on functional connectivity between scene‐selective regions themselves, less is known about their connectivity with other cortical and subcortical regions in the brain. Here, we determine the functional and structural connectivity profile of the scene network. We used fMRI to examine functional connectivity between scene regions and across the whole brain during rest and movie‐watching. Connectivity within the scene network revealed a bias between posterior and anterior scene regions implicated in perceptual and mnemonic aspects of scene perception respectively. Differences between posterior and anterior scene regions were also evident in the connectivity with cortical and subcortical regions across the brain. For example, the Occipital Place Area (OPA) and posterior Parahippocampal Place Area (PPA) showed greater connectivity with visual and dorsal attention networks, while anterior PPA and Retrosplenial Complex showed preferential connectivity with default mode and frontoparietal control networks and the hippocampus. We further measured the structural connectivity of the scene network using diffusion tractography. This indicated both similarities and differences with the functional connectivity, highlighting biases between posterior and anterior regions, but also between ventral and dorsal scene regions. Finally, we quantified the structural connectivity between the scene network and major white matter tracts throughout the brain. These findings provide a map of the functional and structural connectivity of scene‐selective regions to each other and the rest of the brain.","container-title":"Human Brain Mapping","DOI":"10.1002/hbm.26628","ISSN":"1065-9471","issue":"3","page":"e26628","title":"Mapping the functional and structural connectivity of the scene network","volume":"45","author":[{"family":"Watson","given":"David M"},{"family":"Andrews","given":"Timothy J"}],"issued":{"date-parts":[["2024",2,15]]}}}],"schema":"https://github.com/citation-style-language/schema/raw/master/csl-citation.json"} </w:instrText>
      </w:r>
      <w:r w:rsidRPr="001B5FB3">
        <w:rPr>
          <w:rFonts w:ascii="Calibri" w:hAnsi="Calibri" w:cs="Calibri"/>
        </w:rPr>
        <w:fldChar w:fldCharType="separate"/>
      </w:r>
      <w:r w:rsidR="00B57172" w:rsidRPr="001B5FB3">
        <w:rPr>
          <w:rFonts w:ascii="Calibri" w:hAnsi="Calibri" w:cs="Calibri"/>
        </w:rPr>
        <w:t>(Baldassano et al., 2016; Watson &amp; Andrews, 2024)</w:t>
      </w:r>
      <w:r w:rsidRPr="001B5FB3">
        <w:rPr>
          <w:rFonts w:ascii="Calibri" w:hAnsi="Calibri" w:cs="Calibri"/>
        </w:rPr>
        <w:fldChar w:fldCharType="end"/>
      </w:r>
      <w:r w:rsidRPr="001B5FB3">
        <w:rPr>
          <w:rFonts w:ascii="Calibri" w:hAnsi="Calibri" w:cs="Calibri"/>
        </w:rPr>
        <w:t xml:space="preserve">. This functional segregation is consistent with evidence suggesting that different regions contribute to distinct aspects of scene processing, including recognition (PPA), egocentric navigation (OPA), and allocentric navigation (RSC) </w:t>
      </w:r>
      <w:r w:rsidRPr="001B5FB3">
        <w:rPr>
          <w:rFonts w:ascii="Calibri" w:hAnsi="Calibri" w:cs="Calibri"/>
        </w:rPr>
        <w:fldChar w:fldCharType="begin"/>
      </w:r>
      <w:r w:rsidR="00CB6E03" w:rsidRPr="001B5FB3">
        <w:rPr>
          <w:rFonts w:ascii="Calibri" w:hAnsi="Calibri" w:cs="Calibri"/>
        </w:rPr>
        <w:instrText xml:space="preserve"> ADDIN ZOTERO_ITEM CSL_CITATION {"citationID":"TfTfWB0A","properties":{"formattedCitation":"(Dilks et al., 2022; Julian et al., 2018)","plainCitation":"(Dilks et al., 2022; Julian et al., 2018)","noteIndex":0},"citationItems":[{"id":5083,"uris":["http://zotero.org/users/993232/items/KTUHF7YC"],"itemData":{"id":5083,"type":"article-journal","abstract":"Since the discovery of three scene-selective regions in the human brain, a central assumption has been that all three regions directly support navigation. We propose instead that cortical scene processing regions support three distinct computational goals (and one not for navigation at all): (i) The parahippocampal place area supports scene categorization, which involves recognizing the kind of place we are in; (ii) the occipital place area supports visually guided navigation, which involves finding our way through the immediately visible environment, avoiding boundaries and obstacles; and (iii) the retrosplenial complex supports map-based navigation, which involves finding our way from a specific place to some distant, out-of-sight place. We further hypothesize that these systems develop along different timelines, with both navigation systems developing slower than the scene categorization system.","container-title":"Trends in Cognitive Sciences","DOI":"10.1016/j.tics.2021.11.002","ISSN":"13646613","issue":"2","page":"117-127","publisher":"Elsevier Ltd","title":"Three cortical scene systems and their development","volume":"26","author":[{"family":"Dilks","given":"Daniel D."},{"family":"Kamps","given":"Frederik S."},{"family":"Persichetti","given":"Andrew S."}],"issued":{"date-parts":[["2022",2]]}}},{"id":3006,"uris":["http://zotero.org/users/993232/items/4DQWKAUK"],"itemData":{"id":3006,"type":"article-journal","container-title":"Current Biology","DOI":"10.1016/j.cub.2018.04.057","ISSN":"09609822","issue":"17","page":"R1059-R1073","PMID":"30205055","publisher":"Elsevier Ltd","title":"The Neurocognitive Basis of Spatial Reorientation","volume":"28","author":[{"family":"Julian","given":"Joshua B."},{"family":"Keinath","given":"Alexandra T."},{"family":"Marchette","given":"Steven A."},{"family":"Epstein","given":"Russell A."}],"issued":{"date-parts":[["2018",9]]}}}],"schema":"https://github.com/citation-style-language/schema/raw/master/csl-citation.json"} </w:instrText>
      </w:r>
      <w:r w:rsidRPr="001B5FB3">
        <w:rPr>
          <w:rFonts w:ascii="Calibri" w:hAnsi="Calibri" w:cs="Calibri"/>
        </w:rPr>
        <w:fldChar w:fldCharType="separate"/>
      </w:r>
      <w:r w:rsidR="00B57172" w:rsidRPr="001B5FB3">
        <w:rPr>
          <w:rFonts w:ascii="Calibri" w:hAnsi="Calibri" w:cs="Calibri"/>
        </w:rPr>
        <w:t>(Dilks et al., 2022; Julian et al., 2018)</w:t>
      </w:r>
      <w:r w:rsidRPr="001B5FB3">
        <w:rPr>
          <w:rFonts w:ascii="Calibri" w:hAnsi="Calibri" w:cs="Calibri"/>
        </w:rPr>
        <w:fldChar w:fldCharType="end"/>
      </w:r>
      <w:r w:rsidRPr="001B5FB3">
        <w:rPr>
          <w:rFonts w:ascii="Calibri" w:hAnsi="Calibri" w:cs="Calibri"/>
        </w:rPr>
        <w:t>.</w:t>
      </w:r>
    </w:p>
    <w:p w14:paraId="4F4A4E22" w14:textId="7562CE4D" w:rsidR="0093544D" w:rsidRPr="001B5FB3" w:rsidRDefault="00E4013D" w:rsidP="006F28DB">
      <w:r w:rsidRPr="001B5FB3">
        <w:rPr>
          <w:rFonts w:cstheme="minorHAnsi"/>
        </w:rPr>
        <w:t>A</w:t>
      </w:r>
      <w:r w:rsidR="0057464C" w:rsidRPr="001B5FB3">
        <w:rPr>
          <w:rFonts w:cstheme="minorHAnsi"/>
        </w:rPr>
        <w:t xml:space="preserve">bstracting our analyses to the level of connectivity fingerprints allowed us to compare connectivity even when the underlying neural fluctuations were unrelated, such as across independent data splits or across different movie-watching or resting-state tasks. </w:t>
      </w:r>
      <w:r w:rsidR="0057464C" w:rsidRPr="001B5FB3">
        <w:t>We found that patterns of connectivity</w:t>
      </w:r>
      <w:r w:rsidR="0039548A" w:rsidRPr="001B5FB3">
        <w:t xml:space="preserve"> were consistent across the datasets despite differences in participant groups, acquisition parameters, preprocessing pipelines, us</w:t>
      </w:r>
      <w:r w:rsidR="001C0CDD" w:rsidRPr="001B5FB3">
        <w:t>e of</w:t>
      </w:r>
      <w:r w:rsidR="0039548A" w:rsidRPr="001B5FB3">
        <w:t xml:space="preserve"> both movie-watching and resting-state paradigms (including different movie content, and different durations of scans), and slight variations in ROI definitions from independent localisers unique to each dataset. This demonstrates the connectivity fingerprints were robust to many methodological differences that may vary between experiments.</w:t>
      </w:r>
    </w:p>
    <w:p w14:paraId="69E5F381" w14:textId="56EEAB3B" w:rsidR="006F28DB" w:rsidRPr="001B5FB3" w:rsidRDefault="0039548A" w:rsidP="006F28DB">
      <w:r w:rsidRPr="001B5FB3">
        <w:t xml:space="preserve">Nevertheless, we also observed stimulus-specific variation between the movie-watching and resting-state tasks in the Human Connectome Project. </w:t>
      </w:r>
      <w:r w:rsidR="008F3900" w:rsidRPr="001B5FB3">
        <w:t xml:space="preserve">Importantly, </w:t>
      </w:r>
      <w:r w:rsidRPr="001B5FB3">
        <w:t xml:space="preserve">these </w:t>
      </w:r>
      <w:r w:rsidR="008F3900" w:rsidRPr="001B5FB3">
        <w:t>tasks comprised identical participants, acquisition parameters, preprocessing pipelines, and ROI definitions</w:t>
      </w:r>
      <w:r w:rsidRPr="001B5FB3">
        <w:t>,</w:t>
      </w:r>
      <w:r w:rsidR="008F3900" w:rsidRPr="001B5FB3">
        <w:t xml:space="preserve"> </w:t>
      </w:r>
      <w:r w:rsidR="0093544D" w:rsidRPr="001B5FB3">
        <w:lastRenderedPageBreak/>
        <w:t xml:space="preserve">thereby </w:t>
      </w:r>
      <w:r w:rsidR="008F3900" w:rsidRPr="001B5FB3">
        <w:t>allow</w:t>
      </w:r>
      <w:r w:rsidRPr="001B5FB3">
        <w:t>ing</w:t>
      </w:r>
      <w:r w:rsidR="008F3900" w:rsidRPr="001B5FB3">
        <w:t xml:space="preserve"> us to isolate the effects of task from other extraneous variables vary</w:t>
      </w:r>
      <w:r w:rsidRPr="001B5FB3">
        <w:t>ing</w:t>
      </w:r>
      <w:r w:rsidR="008F3900" w:rsidRPr="001B5FB3">
        <w:t xml:space="preserve"> between </w:t>
      </w:r>
      <w:r w:rsidRPr="001B5FB3">
        <w:t xml:space="preserve">the </w:t>
      </w:r>
      <w:r w:rsidR="008F3900" w:rsidRPr="001B5FB3">
        <w:t xml:space="preserve">datasets. </w:t>
      </w:r>
      <w:r w:rsidRPr="001B5FB3">
        <w:t>Connectivity</w:t>
      </w:r>
      <w:r w:rsidR="00FF7E90" w:rsidRPr="001B5FB3">
        <w:t xml:space="preserve"> </w:t>
      </w:r>
      <w:r w:rsidR="00BA7946" w:rsidRPr="001B5FB3">
        <w:t>fingerprints</w:t>
      </w:r>
      <w:r w:rsidR="00FF7E90" w:rsidRPr="001B5FB3">
        <w:t xml:space="preserve"> were generally </w:t>
      </w:r>
      <w:r w:rsidR="00AE6C39" w:rsidRPr="001B5FB3">
        <w:t>more similar</w:t>
      </w:r>
      <w:r w:rsidR="00FF7E90" w:rsidRPr="001B5FB3">
        <w:t xml:space="preserve"> within than between </w:t>
      </w:r>
      <w:r w:rsidR="008F3900" w:rsidRPr="001B5FB3">
        <w:t>tasks – especially in the case of movie-watching</w:t>
      </w:r>
      <w:r w:rsidR="0092652E" w:rsidRPr="001B5FB3">
        <w:t xml:space="preserve">. These results align with prior studies reporting robust yet stimulus-sensitive </w:t>
      </w:r>
      <w:r w:rsidR="00F6614D" w:rsidRPr="001B5FB3">
        <w:t xml:space="preserve">patterns of whole-brain connectivity </w:t>
      </w:r>
      <w:r w:rsidR="0092652E" w:rsidRPr="001B5FB3">
        <w:t>across naturalistic and resting-state conditions</w:t>
      </w:r>
      <w:r w:rsidR="003671DA" w:rsidRPr="001B5FB3">
        <w:t xml:space="preserve"> </w:t>
      </w:r>
      <w:r w:rsidR="003671DA" w:rsidRPr="001B5FB3">
        <w:fldChar w:fldCharType="begin"/>
      </w:r>
      <w:r w:rsidR="00CB6E03" w:rsidRPr="001B5FB3">
        <w:instrText xml:space="preserve"> ADDIN ZOTERO_ITEM CSL_CITATION {"citationID":"GCv3RNBS","properties":{"formattedCitation":"(Kim et al., 2018; Lynch et al., 2018)","plainCitation":"(Kim et al., 2018; Lynch et al., 2018)","noteIndex":0},"citationItems":[{"id":5225,"uris":["http://zotero.org/users/993232/items/2SIEHBWT"],"itemData":{"id":5225,"type":"article-journal","abstract":"The resting blood oxygen level-dependent (BOLD) signal is synchronized in large-scale brain networks (resting-state networks, RSNs) defined by interregional temporal correlations (functional connectivity, FC). RSNs are thought to place strong constraints on task-evoked processing since they largely match the networks observed during task performance. However, this result may simply reflect the presence of spontaneous activity during both rest and task. Here, we examined the BOLD network structure of natural vision, as simulated by viewing of movies, using procedures that minimized the contribution of spontaneous activity.We found that the correlation between resting andmovie-evoked FC (ρ = 0.60) was lower than previously reported. Hierarchical clustering and graph-theory analyses indicated a well-defined network structure during natural vision that differed from the resting structure, and emphasized functional groupings adaptive for natural vision. The visual network merged with a network for navigation, scene analysis, and scene memory. Conversely, the dorsal attention network was split and reintegrated into 2 groupings likely related to vision/scene and sound/action processing. Finally, higher order groupings from the clustering analysis combined internally directed and externally directed RSNs violating the large-scale distinction that governs resting-state organization.We conclude that the BOLD FC evoked by natural vision is only partly constrained by the resting network structure.","container-title":"Cerebral Cortex","DOI":"10.1093/cercor/bhx175","ISSN":"1047-3211","issue":"9","page":"3065-3081","PMID":"28981593","title":"A New Modular Brain Organization of the BOLD Signal during Natural Vision","volume":"28","author":[{"family":"Kim","given":"Dohyun"},{"family":"Kay","given":"Kendrick"},{"family":"Shulman","given":"Gordon L."},{"family":"Corbetta","given":"Maurizio"}],"issued":{"date-parts":[["2018",9,1]]}}},{"id":5278,"uris":["http://zotero.org/users/993232/items/G9EBR862"],"itemData":{"id":5278,"type":"article-journal","abstract":"During complex tasks, patterns of functional connectivity differ from those in the resting state. However, what accounts for such differences remains unclear. Brain activity during a task reflects an unknown mixture of spontaneous and task-evoked activities. The difference in functional connectivity between a task state and the resting state may reflect not only task-evoked functional connectivity, but also changes in spontaneously emerging networks. Here, we characterized the differences in apparent functional connectivity between the resting state and when human subjects were watching a naturalistic movie. Such differences were marginally explained by the task-evoked functional connectivity involved in processing the movie content. Instead, they were mostly attributable to changes in spontaneous networks driven by ongoing activity during the task. The execution of the task reduced the correlations in ongoing activity among different cortical networks, especially between the visual and non-visual sensory or motor cortices. Our results suggest that task-evoked activity is not independent from spontaneous activity, and that engaging in a task may suppress spontaneous activity and its inter-regional correlation.","container-title":"Human Brain Mapping","DOI":"10.1002/hbm.24335","ISSN":"1065-9471","issue":"12","page":"4939-4948","PMID":"30144210","title":"Task‐evoked functional connectivity does not explain functional connectivity differences between rest and task conditions","volume":"39","author":[{"family":"Lynch","given":"Lauren K."},{"family":"Lu","given":"Kun‐Han"},{"family":"Wen","given":"Haiguang"},{"family":"Zhang","given":"Yizhen"},{"family":"Saykin","given":"Andrew J."},{"family":"Liu","given":"Zhongming"}],"issued":{"date-parts":[["2018",12,24]]}}}],"schema":"https://github.com/citation-style-language/schema/raw/master/csl-citation.json"} </w:instrText>
      </w:r>
      <w:r w:rsidR="003671DA" w:rsidRPr="001B5FB3">
        <w:fldChar w:fldCharType="separate"/>
      </w:r>
      <w:r w:rsidR="00B57172" w:rsidRPr="001B5FB3">
        <w:rPr>
          <w:rFonts w:ascii="Calibri" w:hAnsi="Calibri" w:cs="Calibri"/>
        </w:rPr>
        <w:t>(Kim et al., 2018; Lynch et al., 2018)</w:t>
      </w:r>
      <w:r w:rsidR="003671DA" w:rsidRPr="001B5FB3">
        <w:fldChar w:fldCharType="end"/>
      </w:r>
      <w:r w:rsidR="0092652E" w:rsidRPr="001B5FB3">
        <w:t xml:space="preserve">. </w:t>
      </w:r>
      <w:r w:rsidR="008F3900" w:rsidRPr="001B5FB3">
        <w:t>Furthermore</w:t>
      </w:r>
      <w:r w:rsidR="00FF7E90" w:rsidRPr="001B5FB3">
        <w:t xml:space="preserve">, </w:t>
      </w:r>
      <w:r w:rsidR="008F3900" w:rsidRPr="001B5FB3">
        <w:t xml:space="preserve">they </w:t>
      </w:r>
      <w:r w:rsidR="00FF7E90" w:rsidRPr="001B5FB3">
        <w:t>underscor</w:t>
      </w:r>
      <w:r w:rsidR="008F3900" w:rsidRPr="001B5FB3">
        <w:t>e</w:t>
      </w:r>
      <w:r w:rsidR="00FF7E90" w:rsidRPr="001B5FB3">
        <w:t xml:space="preserve"> the </w:t>
      </w:r>
      <w:r w:rsidR="00AC509D" w:rsidRPr="001B5FB3">
        <w:t>benefit</w:t>
      </w:r>
      <w:r w:rsidR="00FF7E90" w:rsidRPr="001B5FB3">
        <w:t xml:space="preserve"> of </w:t>
      </w:r>
      <w:r w:rsidR="00AC509D" w:rsidRPr="001B5FB3">
        <w:t>naturalistic viewing paradigms for studying</w:t>
      </w:r>
      <w:r w:rsidR="00FF7E90" w:rsidRPr="001B5FB3">
        <w:t xml:space="preserve"> brain </w:t>
      </w:r>
      <w:r w:rsidR="00AC509D" w:rsidRPr="001B5FB3">
        <w:t xml:space="preserve">function and connectivity </w:t>
      </w:r>
      <w:r w:rsidR="00AC509D" w:rsidRPr="001B5FB3">
        <w:fldChar w:fldCharType="begin"/>
      </w:r>
      <w:r w:rsidR="00087E2C" w:rsidRPr="001B5FB3">
        <w:instrText xml:space="preserve"> ADDIN ZOTERO_ITEM CSL_CITATION {"citationID":"cWXiXzTA","properties":{"formattedCitation":"(Finn, 2021; Rajimehr et al., 2024)","plainCitation":"(Finn, 2021; Rajimehr et al., 2024)","noteIndex":0},"citationItems":[{"id":4915,"uris":["http://zotero.org/users/993232/items/UPUCAQYR"],"itemData":{"id":4915,"type":"article-journal","container-title":"Trends in Cognitive Sciences","DOI":"10.1016/j.tics.2021.09.005","ISSN":"13646613","issue":"12","page":"1021-1032","publisher":"Elsevier Ltd","title":"Is it time to put rest to rest?","volume":"25","author":[{"family":"Finn","given":"Emily S."}],"issued":{"date-parts":[["2021",12]]}}},{"id":6542,"uris":["http://zotero.org/users/993232/items/XKL9HRQL"],"itemData":{"id":6542,"type":"article-journal","container-title":"Neuron","DOI":"10.1016/j.neuron.2024.10.005","ISSN":"08966273","issue":"24","page":"4130-4146.e3","publisher":"The Author(s)","title":"Functional architecture of cerebral cortex during naturalistic movie watching","volume":"112","author":[{"family":"Rajimehr","given":"Reza"},{"family":"Xu","given":"Haoran"},{"family":"Farahani","given":"Asa"},{"family":"Kornblith","given":"Simon"},{"family":"Duncan","given":"John"},{"family":"Desimone","given":"Robert"}],"issued":{"date-parts":[["2024",12]]}}}],"schema":"https://github.com/citation-style-language/schema/raw/master/csl-citation.json"} </w:instrText>
      </w:r>
      <w:r w:rsidR="00AC509D" w:rsidRPr="001B5FB3">
        <w:fldChar w:fldCharType="separate"/>
      </w:r>
      <w:r w:rsidR="00087E2C" w:rsidRPr="001B5FB3">
        <w:rPr>
          <w:rFonts w:ascii="Calibri" w:hAnsi="Calibri" w:cs="Calibri"/>
        </w:rPr>
        <w:t>(Finn, 2021; Rajimehr et al., 2024)</w:t>
      </w:r>
      <w:r w:rsidR="00AC509D" w:rsidRPr="001B5FB3">
        <w:fldChar w:fldCharType="end"/>
      </w:r>
      <w:r w:rsidR="00AC509D" w:rsidRPr="001B5FB3">
        <w:t xml:space="preserve">. </w:t>
      </w:r>
      <w:r w:rsidR="0092652E" w:rsidRPr="001B5FB3">
        <w:t xml:space="preserve"> Together, these findings</w:t>
      </w:r>
      <w:r w:rsidR="00FF7E90" w:rsidRPr="001B5FB3">
        <w:t xml:space="preserve"> highlight</w:t>
      </w:r>
      <w:r w:rsidRPr="001B5FB3">
        <w:t xml:space="preserve"> that while functional connectivity fingerprints of the face and scene networks are robust, they are also influenced by the stimulus,</w:t>
      </w:r>
      <w:r w:rsidR="00FF7E90" w:rsidRPr="001B5FB3">
        <w:t xml:space="preserve"> underscoring the modulatory role of task context </w:t>
      </w:r>
      <w:r w:rsidR="00F6614D" w:rsidRPr="001B5FB3">
        <w:t xml:space="preserve">in the </w:t>
      </w:r>
      <w:r w:rsidR="005148C8" w:rsidRPr="001B5FB3">
        <w:t xml:space="preserve">response </w:t>
      </w:r>
      <w:r w:rsidR="00F6614D" w:rsidRPr="001B5FB3">
        <w:t>of visual networks</w:t>
      </w:r>
      <w:r w:rsidR="00FF7E90" w:rsidRPr="001B5FB3">
        <w:t>.</w:t>
      </w:r>
      <w:r w:rsidR="0018069D" w:rsidRPr="001B5FB3">
        <w:t xml:space="preserve"> </w:t>
      </w:r>
      <w:r w:rsidR="0018069D" w:rsidRPr="001B5FB3">
        <w:rPr>
          <w:rFonts w:cstheme="minorHAnsi"/>
        </w:rPr>
        <w:t xml:space="preserve">Future research might also examine how connectivity fingerprints are modulated by attention and task demands </w:t>
      </w:r>
      <w:r w:rsidR="0018069D" w:rsidRPr="001B5FB3">
        <w:rPr>
          <w:rFonts w:cstheme="minorHAnsi"/>
        </w:rPr>
        <w:fldChar w:fldCharType="begin"/>
      </w:r>
      <w:r w:rsidR="0018069D" w:rsidRPr="001B5FB3">
        <w:rPr>
          <w:rFonts w:cstheme="minorHAnsi"/>
        </w:rPr>
        <w:instrText xml:space="preserve"> ADDIN ZOTERO_ITEM CSL_CITATION {"citationID":"yL1D4Jhe","properties":{"formattedCitation":"(Baldauf &amp; Desimone, 2014; Harel et al., 2014)","plainCitation":"(Baldauf &amp; Desimone, 2014; Harel et al., 2014)","noteIndex":0},"citationItems":[{"id":7380,"uris":["http://zotero.org/users/993232/items/65MFPAN3"],"itemData":{"id":7380,"type":"article-journal","abstract":"How we attend to objects and their features that cannot be separated by location is not understood. We presented two temporally and spatially overlapping streams of objects, faces versus houses, and used magnetoencephalography and functional magnetic resonance imaging to separate neuronal responses to attended and unattended objects. Attention to faces versus houses enhanced the sensory responses in the fusiform face area (FFA) and parahippocampal place area (PPA), respectively. The increases in sensory responses were accompanied by induced gamma synchrony between the inferior frontal junction, IFJ, and either FFA or PPA, depending on which object was attended. The IFJ appeared to be the driver of the synchrony, as gamma phases were advanced by 20 ms in IFJ compared to FFA or PPA. Thus, the IFJ may direct the flow of visual processing during object-based attention, at least in part through coupled oscillations with specialized areas such as FFA and PPA.","container-title":"Science","DOI":"10.1126/science.1247003","issue":"6182","page":"424-427","publisher":"American Association for the Advancement of Science","source":"science.org (Atypon)","title":"Neural Mechanisms of Object-Based Attention","volume":"344","author":[{"family":"Baldauf","given":"Daniel"},{"family":"Desimone","given":"Robert"}],"issued":{"date-parts":[["2014",4,25]]}}},{"id":1413,"uris":["http://zotero.org/users/993232/items/IPGF3QFS"],"itemData":{"id":1413,"type":"article-journal","abstract":"Perception reflects an integration of \"bottom-up\" (sensory-driven) and \"top-down\" (internally generated) signals. Although models of visual processing often emphasize the central role of feed-forward hierarchical processing, less is known about the impact of top-down signals on complex visual representations. Here, we investigated whether and how the observer's goals modulate object processing across the cortex. We examined responses elicited by a diverse set of objects under six distinct tasks, focusing on either physical (e.g., color) or conceptual properties (e.g., man-made). Critically, the same stimuli were presented in all tasks, allowing us to investigate how task impacts the neural representations of identical visual input. We found that task has an extensive and differential impact on object processing across the cortex. First, we found task-dependent representations in the ventral temporal and prefrontal cortex. In particular, although object identity could be decoded from the multivoxel response within task, there was a significant reduction in decoding across tasks. In contrast, the early visual cortex evidenced equivalent decoding within and across tasks, indicating task-independent representations. Second, task information was pervasive and present from the earliest stages of object processing. However, although the responses of the ventral temporal, prefrontal, and parietal cortex enabled decoding of both the type of task (physical/conceptual) and the specific task (e.g., color), the early visual cortex was not sensitive to type of task and could only be used to decode individual physical tasks. Thus, object processing is highly influenced by the behavioral goal of the observer, highlighting how top-down signals constrain and inform the formation of visual representations.","container-title":"Proceedings of the National Academy of Sciences","DOI":"10.1073/pnas.1312567111","ISSN":"1091-6490","page":"E962-E971","PMID":"24567402","title":"Task context impacts visual object processing differentially across the cortex.","author":[{"family":"Harel","given":"Assaf"},{"family":"Kravitz","given":"Dwight J"},{"family":"Baker","given":"Chris I"}],"issued":{"date-parts":[["2014",2,24]]}}}],"schema":"https://github.com/citation-style-language/schema/raw/master/csl-citation.json"} </w:instrText>
      </w:r>
      <w:r w:rsidR="0018069D" w:rsidRPr="001B5FB3">
        <w:rPr>
          <w:rFonts w:cstheme="minorHAnsi"/>
        </w:rPr>
        <w:fldChar w:fldCharType="separate"/>
      </w:r>
      <w:r w:rsidR="0018069D" w:rsidRPr="001B5FB3">
        <w:rPr>
          <w:rFonts w:ascii="Calibri" w:hAnsi="Calibri" w:cs="Calibri"/>
        </w:rPr>
        <w:t>(Baldauf &amp; Desimone, 2014; Harel et al., 2014)</w:t>
      </w:r>
      <w:r w:rsidR="0018069D" w:rsidRPr="001B5FB3">
        <w:rPr>
          <w:rFonts w:cstheme="minorHAnsi"/>
        </w:rPr>
        <w:fldChar w:fldCharType="end"/>
      </w:r>
      <w:r w:rsidR="0018069D" w:rsidRPr="001B5FB3">
        <w:rPr>
          <w:rFonts w:cstheme="minorHAnsi"/>
        </w:rPr>
        <w:t>.</w:t>
      </w:r>
    </w:p>
    <w:p w14:paraId="14EC67BD" w14:textId="77777777" w:rsidR="00B57172" w:rsidRPr="001B5FB3" w:rsidRDefault="00B57172" w:rsidP="006F28DB"/>
    <w:p w14:paraId="199D445E" w14:textId="71466911" w:rsidR="00B57172" w:rsidRPr="001B5FB3" w:rsidRDefault="00B57172" w:rsidP="00B57172">
      <w:pPr>
        <w:pStyle w:val="Heading1"/>
      </w:pPr>
      <w:r w:rsidRPr="001B5FB3">
        <w:t>5. Conclusion</w:t>
      </w:r>
    </w:p>
    <w:p w14:paraId="7D7D9AFB" w14:textId="7248383D" w:rsidR="00E3455D" w:rsidRPr="001B5FB3" w:rsidRDefault="00FF7E90" w:rsidP="006F28DB">
      <w:r w:rsidRPr="001B5FB3">
        <w:t xml:space="preserve">In summary, we </w:t>
      </w:r>
      <w:r w:rsidR="00F6614D" w:rsidRPr="001B5FB3">
        <w:t>demonstrate</w:t>
      </w:r>
      <w:r w:rsidRPr="001B5FB3">
        <w:t xml:space="preserve"> that </w:t>
      </w:r>
      <w:r w:rsidRPr="001B5FB3">
        <w:rPr>
          <w:rStyle w:val="Strong"/>
          <w:rFonts w:cstheme="minorHAnsi"/>
          <w:b w:val="0"/>
          <w:bCs w:val="0"/>
        </w:rPr>
        <w:t>face- and scene-selective cortical regions exhibit distinct, individual</w:t>
      </w:r>
      <w:r w:rsidR="00BA7946" w:rsidRPr="001B5FB3">
        <w:rPr>
          <w:rStyle w:val="Strong"/>
          <w:rFonts w:cstheme="minorHAnsi"/>
          <w:b w:val="0"/>
          <w:bCs w:val="0"/>
        </w:rPr>
        <w:t>ised</w:t>
      </w:r>
      <w:r w:rsidRPr="001B5FB3">
        <w:rPr>
          <w:rStyle w:val="Strong"/>
          <w:rFonts w:cstheme="minorHAnsi"/>
          <w:b w:val="0"/>
          <w:bCs w:val="0"/>
        </w:rPr>
        <w:t>, and context-sensitive functional connectivity fingerprints.</w:t>
      </w:r>
      <w:r w:rsidRPr="001B5FB3">
        <w:rPr>
          <w:b/>
          <w:bCs/>
        </w:rPr>
        <w:t xml:space="preserve"> </w:t>
      </w:r>
      <w:r w:rsidR="00AB0F12" w:rsidRPr="001B5FB3">
        <w:t xml:space="preserve">These findings are consistent with the idea that the functional properties of individual brain regions are </w:t>
      </w:r>
      <w:r w:rsidR="008B421F" w:rsidRPr="001B5FB3">
        <w:t>closely linked to</w:t>
      </w:r>
      <w:r w:rsidR="00762FE8" w:rsidRPr="001B5FB3">
        <w:t xml:space="preserve"> the</w:t>
      </w:r>
      <w:r w:rsidR="008B421F" w:rsidRPr="001B5FB3">
        <w:t>ir</w:t>
      </w:r>
      <w:r w:rsidR="00762FE8" w:rsidRPr="001B5FB3">
        <w:t xml:space="preserve"> unique pattern of connections with the rest of the brain.</w:t>
      </w:r>
      <w:r w:rsidR="00762FE8" w:rsidRPr="001B5FB3">
        <w:rPr>
          <w:b/>
          <w:bCs/>
        </w:rPr>
        <w:t xml:space="preserve"> </w:t>
      </w:r>
      <w:r w:rsidR="00BA7946" w:rsidRPr="001B5FB3">
        <w:t>C</w:t>
      </w:r>
      <w:r w:rsidR="00762FE8" w:rsidRPr="001B5FB3">
        <w:t xml:space="preserve">onnectivity </w:t>
      </w:r>
      <w:r w:rsidRPr="001B5FB3">
        <w:t xml:space="preserve">fingerprints reveal both the common architecture and individual variability that shape category-selective processing in the human brain. Our findings </w:t>
      </w:r>
      <w:r w:rsidR="00762FE8" w:rsidRPr="001B5FB3">
        <w:t>also underline</w:t>
      </w:r>
      <w:r w:rsidRPr="001B5FB3">
        <w:t xml:space="preserve"> the need to consider </w:t>
      </w:r>
      <w:r w:rsidR="00762FE8" w:rsidRPr="001B5FB3">
        <w:t xml:space="preserve">task and </w:t>
      </w:r>
      <w:r w:rsidRPr="001B5FB3">
        <w:t xml:space="preserve">stimulus context when interpreting the functional </w:t>
      </w:r>
      <w:r w:rsidR="00762FE8" w:rsidRPr="001B5FB3">
        <w:t>responses</w:t>
      </w:r>
      <w:r w:rsidRPr="001B5FB3">
        <w:t xml:space="preserve"> of category-selective networks.</w:t>
      </w:r>
    </w:p>
    <w:p w14:paraId="3D45D9E4" w14:textId="0B2DF787" w:rsidR="00762FE8" w:rsidRPr="001B5FB3" w:rsidRDefault="00762FE8" w:rsidP="006F28DB">
      <w:r w:rsidRPr="001B5FB3">
        <w:br w:type="page"/>
      </w:r>
    </w:p>
    <w:p w14:paraId="1E3B5989" w14:textId="1031241E" w:rsidR="007A35D7" w:rsidRPr="001B5FB3" w:rsidRDefault="007A35D7" w:rsidP="007A35D7">
      <w:pPr>
        <w:pStyle w:val="Heading1"/>
      </w:pPr>
      <w:r w:rsidRPr="001B5FB3">
        <w:lastRenderedPageBreak/>
        <w:t>References</w:t>
      </w:r>
    </w:p>
    <w:p w14:paraId="10497CB8" w14:textId="77777777" w:rsidR="00DC4262" w:rsidRPr="001B5FB3" w:rsidRDefault="00BA1BD3" w:rsidP="00DC4262">
      <w:pPr>
        <w:pStyle w:val="Bibliography"/>
      </w:pPr>
      <w:r w:rsidRPr="001B5FB3">
        <w:fldChar w:fldCharType="begin"/>
      </w:r>
      <w:r w:rsidR="00CB6E03" w:rsidRPr="001B5FB3">
        <w:instrText xml:space="preserve"> ADDIN ZOTERO_BIBL {"uncited":[],"omitted":[],"custom":[]} CSL_BIBLIOGRAPHY </w:instrText>
      </w:r>
      <w:r w:rsidRPr="001B5FB3">
        <w:fldChar w:fldCharType="separate"/>
      </w:r>
      <w:r w:rsidR="00DC4262" w:rsidRPr="001B5FB3">
        <w:t xml:space="preserve">Andersson, J. L. R., Jenkinson, M., &amp; Smith, S. (2010). </w:t>
      </w:r>
      <w:r w:rsidR="00DC4262" w:rsidRPr="001B5FB3">
        <w:rPr>
          <w:i/>
          <w:iCs/>
        </w:rPr>
        <w:t>Non-linear registration, aka spatial normalization (FMRIB technical report TR07JA2)</w:t>
      </w:r>
      <w:r w:rsidR="00DC4262" w:rsidRPr="001B5FB3">
        <w:t xml:space="preserve"> (Issue June). FMRIB Centre, Oxford, United Kingdom.</w:t>
      </w:r>
    </w:p>
    <w:p w14:paraId="6E4269EB" w14:textId="77777777" w:rsidR="00DC4262" w:rsidRPr="001B5FB3" w:rsidRDefault="00DC4262" w:rsidP="00DC4262">
      <w:pPr>
        <w:pStyle w:val="Bibliography"/>
      </w:pPr>
      <w:r w:rsidRPr="001B5FB3">
        <w:t xml:space="preserve">Bakeman, R. (2005). Recommended effect size statistics for repeated measures designs. </w:t>
      </w:r>
      <w:r w:rsidRPr="001B5FB3">
        <w:rPr>
          <w:i/>
          <w:iCs/>
        </w:rPr>
        <w:t>Behavior Research Methods</w:t>
      </w:r>
      <w:r w:rsidRPr="001B5FB3">
        <w:t xml:space="preserve">, </w:t>
      </w:r>
      <w:r w:rsidRPr="001B5FB3">
        <w:rPr>
          <w:i/>
          <w:iCs/>
        </w:rPr>
        <w:t>37</w:t>
      </w:r>
      <w:r w:rsidRPr="001B5FB3">
        <w:t>(3), 379–384. https://doi.org/10.3758/BF03192707</w:t>
      </w:r>
    </w:p>
    <w:p w14:paraId="04E65CBA" w14:textId="77777777" w:rsidR="00DC4262" w:rsidRPr="001B5FB3" w:rsidRDefault="00DC4262" w:rsidP="00DC4262">
      <w:pPr>
        <w:pStyle w:val="Bibliography"/>
      </w:pPr>
      <w:r w:rsidRPr="001B5FB3">
        <w:t xml:space="preserve">Baldassano, C., Esteva, A., Fei-Fei, L., &amp; Beck, D. M. (2016). Two Distinct Scene-Processing Networks Connecting Vision and Memory. </w:t>
      </w:r>
      <w:r w:rsidRPr="001B5FB3">
        <w:rPr>
          <w:i/>
          <w:iCs/>
        </w:rPr>
        <w:t>eNeuro</w:t>
      </w:r>
      <w:r w:rsidRPr="001B5FB3">
        <w:t xml:space="preserve">, </w:t>
      </w:r>
      <w:r w:rsidRPr="001B5FB3">
        <w:rPr>
          <w:i/>
          <w:iCs/>
        </w:rPr>
        <w:t>3</w:t>
      </w:r>
      <w:r w:rsidRPr="001B5FB3">
        <w:t>(5), 1–14. https://doi.org/10.1523/ENEURO.0178-16.2016</w:t>
      </w:r>
    </w:p>
    <w:p w14:paraId="148004E5" w14:textId="77777777" w:rsidR="00DC4262" w:rsidRPr="001B5FB3" w:rsidRDefault="00DC4262" w:rsidP="00DC4262">
      <w:pPr>
        <w:pStyle w:val="Bibliography"/>
      </w:pPr>
      <w:r w:rsidRPr="001B5FB3">
        <w:t xml:space="preserve">Baldauf, D., &amp; Desimone, R. (2014). Neural Mechanisms of Object-Based Attention. </w:t>
      </w:r>
      <w:r w:rsidRPr="001B5FB3">
        <w:rPr>
          <w:i/>
          <w:iCs/>
        </w:rPr>
        <w:t>Science</w:t>
      </w:r>
      <w:r w:rsidRPr="001B5FB3">
        <w:t xml:space="preserve">, </w:t>
      </w:r>
      <w:r w:rsidRPr="001B5FB3">
        <w:rPr>
          <w:i/>
          <w:iCs/>
        </w:rPr>
        <w:t>344</w:t>
      </w:r>
      <w:r w:rsidRPr="001B5FB3">
        <w:t>(6182), 424–427. https://doi.org/10.1126/science.1247003</w:t>
      </w:r>
    </w:p>
    <w:p w14:paraId="0E4876F2" w14:textId="77777777" w:rsidR="00DC4262" w:rsidRPr="001B5FB3" w:rsidRDefault="00DC4262" w:rsidP="00DC4262">
      <w:pPr>
        <w:pStyle w:val="Bibliography"/>
        <w:rPr>
          <w:lang w:val="de-DE"/>
        </w:rPr>
      </w:pPr>
      <w:r w:rsidRPr="001B5FB3">
        <w:t xml:space="preserve">Barch, D. M., Burgess, G. C., Harms, M. P., Petersen, S. E., Schlaggar, B. L., Corbetta, M., Glasser, M. F., Curtiss, S., Dixit, S., Feldt, C., Nolan, D., Bryant, E., Hartley, T., Footer, O., Bjork, J. M., Poldrack, R., Smith, S., Johansen-Berg, H., Snyder, A. Z., &amp; Van Essen, D. C. (2013). Function in the human connectome: Task-fMRI and individual differences in behavior. </w:t>
      </w:r>
      <w:r w:rsidRPr="001B5FB3">
        <w:rPr>
          <w:i/>
          <w:iCs/>
          <w:lang w:val="de-DE"/>
        </w:rPr>
        <w:t>NeuroImage</w:t>
      </w:r>
      <w:r w:rsidRPr="001B5FB3">
        <w:rPr>
          <w:lang w:val="de-DE"/>
        </w:rPr>
        <w:t xml:space="preserve">, </w:t>
      </w:r>
      <w:r w:rsidRPr="001B5FB3">
        <w:rPr>
          <w:i/>
          <w:iCs/>
          <w:lang w:val="de-DE"/>
        </w:rPr>
        <w:t>80</w:t>
      </w:r>
      <w:r w:rsidRPr="001B5FB3">
        <w:rPr>
          <w:lang w:val="de-DE"/>
        </w:rPr>
        <w:t>, 169–189. https://doi.org/10.1016/j.neuroimage.2013.05.033</w:t>
      </w:r>
    </w:p>
    <w:p w14:paraId="0D07ECC5" w14:textId="77777777" w:rsidR="00DC4262" w:rsidRPr="001B5FB3" w:rsidRDefault="00DC4262" w:rsidP="00DC4262">
      <w:pPr>
        <w:pStyle w:val="Bibliography"/>
      </w:pPr>
      <w:r w:rsidRPr="001B5FB3">
        <w:rPr>
          <w:lang w:val="de-DE"/>
        </w:rPr>
        <w:t xml:space="preserve">Beaty, R. E., Kenett, Y. N., Christensen, A. P., Rosenberg, M. D., Benedek, M., Chen, Q., Fink, A., Qiu, J., Kwapil, T. R., Kane, M. J., &amp; Silvia, P. J. (2018). </w:t>
      </w:r>
      <w:r w:rsidRPr="001B5FB3">
        <w:t xml:space="preserve">Robust prediction of individual creative ability from brain functional connectivity. </w:t>
      </w:r>
      <w:r w:rsidRPr="001B5FB3">
        <w:rPr>
          <w:i/>
          <w:iCs/>
        </w:rPr>
        <w:t>Proceedings of the National Academy of Sciences</w:t>
      </w:r>
      <w:r w:rsidRPr="001B5FB3">
        <w:t xml:space="preserve">, </w:t>
      </w:r>
      <w:r w:rsidRPr="001B5FB3">
        <w:rPr>
          <w:i/>
          <w:iCs/>
        </w:rPr>
        <w:t>115</w:t>
      </w:r>
      <w:r w:rsidRPr="001B5FB3">
        <w:t>(5), 1087–1092. https://doi.org/10.1073/pnas.1713532115</w:t>
      </w:r>
    </w:p>
    <w:p w14:paraId="041306A7" w14:textId="77777777" w:rsidR="00DC4262" w:rsidRPr="001B5FB3" w:rsidRDefault="00DC4262" w:rsidP="00DC4262">
      <w:pPr>
        <w:pStyle w:val="Bibliography"/>
      </w:pPr>
      <w:r w:rsidRPr="001B5FB3">
        <w:lastRenderedPageBreak/>
        <w:t xml:space="preserve">Beckmann, C. F., &amp; Smith, S. M. (2004). Probabilistic Independent Component Analysis for Functional Magnetic Resonance Imaging. </w:t>
      </w:r>
      <w:r w:rsidRPr="001B5FB3">
        <w:rPr>
          <w:i/>
          <w:iCs/>
        </w:rPr>
        <w:t>IEEE Transactions on Medical Imaging</w:t>
      </w:r>
      <w:r w:rsidRPr="001B5FB3">
        <w:t xml:space="preserve">, </w:t>
      </w:r>
      <w:r w:rsidRPr="001B5FB3">
        <w:rPr>
          <w:i/>
          <w:iCs/>
        </w:rPr>
        <w:t>23</w:t>
      </w:r>
      <w:r w:rsidRPr="001B5FB3">
        <w:t>(2), 137–152. https://doi.org/10.1109/TMI.2003.822821</w:t>
      </w:r>
    </w:p>
    <w:p w14:paraId="68F2FA46" w14:textId="77777777" w:rsidR="00DC4262" w:rsidRPr="001B5FB3" w:rsidRDefault="00DC4262" w:rsidP="00DC4262">
      <w:pPr>
        <w:pStyle w:val="Bibliography"/>
      </w:pPr>
      <w:r w:rsidRPr="001B5FB3">
        <w:t xml:space="preserve">Behzadi, Y., Restom, K., Liau, J., &amp; Liu, T. T. (2007). A component based noise correction method (CompCor) for BOLD and perfusion based fMRI. </w:t>
      </w:r>
      <w:r w:rsidRPr="001B5FB3">
        <w:rPr>
          <w:i/>
          <w:iCs/>
        </w:rPr>
        <w:t>NeuroImage</w:t>
      </w:r>
      <w:r w:rsidRPr="001B5FB3">
        <w:t xml:space="preserve">, </w:t>
      </w:r>
      <w:r w:rsidRPr="001B5FB3">
        <w:rPr>
          <w:i/>
          <w:iCs/>
        </w:rPr>
        <w:t>37</w:t>
      </w:r>
      <w:r w:rsidRPr="001B5FB3">
        <w:t>(1), 90–101. https://doi.org/10.1016/j.neuroimage.2007.04.042</w:t>
      </w:r>
    </w:p>
    <w:p w14:paraId="4C7845D1" w14:textId="77777777" w:rsidR="00DC4262" w:rsidRPr="001B5FB3" w:rsidRDefault="00DC4262" w:rsidP="00DC4262">
      <w:pPr>
        <w:pStyle w:val="Bibliography"/>
      </w:pPr>
      <w:r w:rsidRPr="001B5FB3">
        <w:t xml:space="preserve">Bernstein, M., &amp; Yovel, G. (2015). Two neural pathways of face processing: A critical evaluation of current models. </w:t>
      </w:r>
      <w:r w:rsidRPr="001B5FB3">
        <w:rPr>
          <w:i/>
          <w:iCs/>
        </w:rPr>
        <w:t>Neuroscience &amp; Biobehavioral Reviews</w:t>
      </w:r>
      <w:r w:rsidRPr="001B5FB3">
        <w:t xml:space="preserve">, </w:t>
      </w:r>
      <w:r w:rsidRPr="001B5FB3">
        <w:rPr>
          <w:i/>
          <w:iCs/>
        </w:rPr>
        <w:t>55</w:t>
      </w:r>
      <w:r w:rsidRPr="001B5FB3">
        <w:t>, 536–546. https://doi.org/10.1016/j.neubiorev.2015.06.010</w:t>
      </w:r>
    </w:p>
    <w:p w14:paraId="3D1B3C77" w14:textId="77777777" w:rsidR="00DC4262" w:rsidRPr="001B5FB3" w:rsidRDefault="00DC4262" w:rsidP="00DC4262">
      <w:pPr>
        <w:pStyle w:val="Bibliography"/>
      </w:pPr>
      <w:r w:rsidRPr="001B5FB3">
        <w:t xml:space="preserve">Bracci, S., &amp; Op de Beeck, H. P. (2023). Understanding Human Object Vision: A Picture Is Worth a Thousand Representations. </w:t>
      </w:r>
      <w:r w:rsidRPr="001B5FB3">
        <w:rPr>
          <w:i/>
          <w:iCs/>
        </w:rPr>
        <w:t>Annual Review of Psychology</w:t>
      </w:r>
      <w:r w:rsidRPr="001B5FB3">
        <w:t xml:space="preserve">, </w:t>
      </w:r>
      <w:r w:rsidRPr="001B5FB3">
        <w:rPr>
          <w:i/>
          <w:iCs/>
        </w:rPr>
        <w:t>74</w:t>
      </w:r>
      <w:r w:rsidRPr="001B5FB3">
        <w:t>(1), 113–135. https://doi.org/10.1146/annurev-psych-032720-041031</w:t>
      </w:r>
    </w:p>
    <w:p w14:paraId="58EB7D64" w14:textId="77777777" w:rsidR="00DC4262" w:rsidRPr="001B5FB3" w:rsidRDefault="00DC4262" w:rsidP="00DC4262">
      <w:pPr>
        <w:pStyle w:val="Bibliography"/>
      </w:pPr>
      <w:r w:rsidRPr="001B5FB3">
        <w:t xml:space="preserve">Clark, I. A., &amp; Maguire, E. A. (2023). Release of cognitive and multimodal MRI data including real-world tasks and hippocampal subfield segmentations. </w:t>
      </w:r>
      <w:r w:rsidRPr="001B5FB3">
        <w:rPr>
          <w:i/>
          <w:iCs/>
        </w:rPr>
        <w:t>Scientific Data</w:t>
      </w:r>
      <w:r w:rsidRPr="001B5FB3">
        <w:t xml:space="preserve">, </w:t>
      </w:r>
      <w:r w:rsidRPr="001B5FB3">
        <w:rPr>
          <w:i/>
          <w:iCs/>
        </w:rPr>
        <w:t>10</w:t>
      </w:r>
      <w:r w:rsidRPr="001B5FB3">
        <w:t>(1), 540. https://doi.org/10.1038/s41597-023-02449-9</w:t>
      </w:r>
    </w:p>
    <w:p w14:paraId="5D364F33" w14:textId="77777777" w:rsidR="00DC4262" w:rsidRPr="001B5FB3" w:rsidRDefault="00DC4262" w:rsidP="00DC4262">
      <w:pPr>
        <w:pStyle w:val="Bibliography"/>
      </w:pPr>
      <w:r w:rsidRPr="001B5FB3">
        <w:t xml:space="preserve">Cutting, J. E., Brunick, K. L., &amp; Candan, A. (2012). Perceiving event dynamics and parsing Hollywood films. </w:t>
      </w:r>
      <w:r w:rsidRPr="001B5FB3">
        <w:rPr>
          <w:i/>
          <w:iCs/>
        </w:rPr>
        <w:t>Journal of Experimental Psychology: Human Perception and Performance</w:t>
      </w:r>
      <w:r w:rsidRPr="001B5FB3">
        <w:t xml:space="preserve">, </w:t>
      </w:r>
      <w:r w:rsidRPr="001B5FB3">
        <w:rPr>
          <w:i/>
          <w:iCs/>
        </w:rPr>
        <w:t>38</w:t>
      </w:r>
      <w:r w:rsidRPr="001B5FB3">
        <w:t>(6), 1476–1490. https://doi.org/10.1037/a0027737</w:t>
      </w:r>
    </w:p>
    <w:p w14:paraId="07894A9F" w14:textId="77777777" w:rsidR="00DC4262" w:rsidRPr="001B5FB3" w:rsidRDefault="00DC4262" w:rsidP="00DC4262">
      <w:pPr>
        <w:pStyle w:val="Bibliography"/>
      </w:pPr>
      <w:r w:rsidRPr="001B5FB3">
        <w:rPr>
          <w:lang w:val="de-DE"/>
        </w:rPr>
        <w:t xml:space="preserve">Dale, A. M., Fischl, B., &amp; Sereno, M. I. (1999). </w:t>
      </w:r>
      <w:r w:rsidRPr="001B5FB3">
        <w:t xml:space="preserve">Cortical Surface-Based Analysis I. Segmentation and Surface Reconstruction. </w:t>
      </w:r>
      <w:r w:rsidRPr="001B5FB3">
        <w:rPr>
          <w:i/>
          <w:iCs/>
        </w:rPr>
        <w:t>NeuroImage</w:t>
      </w:r>
      <w:r w:rsidRPr="001B5FB3">
        <w:t xml:space="preserve">, </w:t>
      </w:r>
      <w:r w:rsidRPr="001B5FB3">
        <w:rPr>
          <w:i/>
          <w:iCs/>
        </w:rPr>
        <w:t>9</w:t>
      </w:r>
      <w:r w:rsidRPr="001B5FB3">
        <w:t>(2), 179–194. https://doi.org/10.1006/nimg.1998.0395</w:t>
      </w:r>
    </w:p>
    <w:p w14:paraId="3900693D" w14:textId="77777777" w:rsidR="00DC4262" w:rsidRPr="001B5FB3" w:rsidRDefault="00DC4262" w:rsidP="00DC4262">
      <w:pPr>
        <w:pStyle w:val="Bibliography"/>
      </w:pPr>
      <w:r w:rsidRPr="001B5FB3">
        <w:t xml:space="preserve">Davies-Thompson, J., &amp; Andrews, T. J. (2012). Intra- and interhemispheric connectivity between face-selective regions in the human brain. </w:t>
      </w:r>
      <w:r w:rsidRPr="001B5FB3">
        <w:rPr>
          <w:i/>
          <w:iCs/>
        </w:rPr>
        <w:t>Journal of Neurophysiology</w:t>
      </w:r>
      <w:r w:rsidRPr="001B5FB3">
        <w:t xml:space="preserve">, </w:t>
      </w:r>
      <w:r w:rsidRPr="001B5FB3">
        <w:rPr>
          <w:i/>
          <w:iCs/>
        </w:rPr>
        <w:t>108</w:t>
      </w:r>
      <w:r w:rsidRPr="001B5FB3">
        <w:t>(11), 3087–3095. https://doi.org/10.1152/jn.01171.2011</w:t>
      </w:r>
    </w:p>
    <w:p w14:paraId="5FD21AD5" w14:textId="77777777" w:rsidR="00DC4262" w:rsidRPr="001B5FB3" w:rsidRDefault="00DC4262" w:rsidP="00DC4262">
      <w:pPr>
        <w:pStyle w:val="Bibliography"/>
      </w:pPr>
      <w:r w:rsidRPr="001B5FB3">
        <w:lastRenderedPageBreak/>
        <w:t xml:space="preserve">Dilks, D. D., Kamps, F. S., &amp; Persichetti, A. S. (2022). Three cortical scene systems and their development. </w:t>
      </w:r>
      <w:r w:rsidRPr="001B5FB3">
        <w:rPr>
          <w:i/>
          <w:iCs/>
        </w:rPr>
        <w:t>Trends in Cognitive Sciences</w:t>
      </w:r>
      <w:r w:rsidRPr="001B5FB3">
        <w:t xml:space="preserve">, </w:t>
      </w:r>
      <w:r w:rsidRPr="001B5FB3">
        <w:rPr>
          <w:i/>
          <w:iCs/>
        </w:rPr>
        <w:t>26</w:t>
      </w:r>
      <w:r w:rsidRPr="001B5FB3">
        <w:t>(2), 117–127. https://doi.org/10.1016/j.tics.2021.11.002</w:t>
      </w:r>
    </w:p>
    <w:p w14:paraId="1A5C36C5" w14:textId="77777777" w:rsidR="00DC4262" w:rsidRPr="001B5FB3" w:rsidRDefault="00DC4262" w:rsidP="00DC4262">
      <w:pPr>
        <w:pStyle w:val="Bibliography"/>
        <w:rPr>
          <w:lang w:val="de-DE"/>
        </w:rPr>
      </w:pPr>
      <w:r w:rsidRPr="001B5FB3">
        <w:t xml:space="preserve">Duchaine, B., &amp; Nakayama, K. (2006). The Cambridge Face Memory Test: Results for neurologically intact individuals and an investigation of its validity using inverted face stimuli and prosopagnosic participants. </w:t>
      </w:r>
      <w:r w:rsidRPr="001B5FB3">
        <w:rPr>
          <w:i/>
          <w:iCs/>
          <w:lang w:val="de-DE"/>
        </w:rPr>
        <w:t>Neuropsychologia</w:t>
      </w:r>
      <w:r w:rsidRPr="001B5FB3">
        <w:rPr>
          <w:lang w:val="de-DE"/>
        </w:rPr>
        <w:t xml:space="preserve">, </w:t>
      </w:r>
      <w:r w:rsidRPr="001B5FB3">
        <w:rPr>
          <w:i/>
          <w:iCs/>
          <w:lang w:val="de-DE"/>
        </w:rPr>
        <w:t>44</w:t>
      </w:r>
      <w:r w:rsidRPr="001B5FB3">
        <w:rPr>
          <w:lang w:val="de-DE"/>
        </w:rPr>
        <w:t>(4), 576–585. https://doi.org/10.1016/j.neuropsychologia.2005.07.001</w:t>
      </w:r>
    </w:p>
    <w:p w14:paraId="5EADF1CA" w14:textId="77777777" w:rsidR="00DC4262" w:rsidRPr="001B5FB3" w:rsidRDefault="00DC4262" w:rsidP="00DC4262">
      <w:pPr>
        <w:pStyle w:val="Bibliography"/>
      </w:pPr>
      <w:r w:rsidRPr="001B5FB3">
        <w:rPr>
          <w:lang w:val="de-DE"/>
        </w:rPr>
        <w:t xml:space="preserve">Duchaine, B., &amp; Yovel, G. (2015). </w:t>
      </w:r>
      <w:r w:rsidRPr="001B5FB3">
        <w:t xml:space="preserve">A Revised Neural Framework for Face Processing. </w:t>
      </w:r>
      <w:r w:rsidRPr="001B5FB3">
        <w:rPr>
          <w:i/>
          <w:iCs/>
        </w:rPr>
        <w:t>Annual Review of Vision Science</w:t>
      </w:r>
      <w:r w:rsidRPr="001B5FB3">
        <w:t xml:space="preserve">, </w:t>
      </w:r>
      <w:r w:rsidRPr="001B5FB3">
        <w:rPr>
          <w:i/>
          <w:iCs/>
        </w:rPr>
        <w:t>1</w:t>
      </w:r>
      <w:r w:rsidRPr="001B5FB3">
        <w:t>, 393–416. https://doi.org/10.1146/annurev-vision-082114-035518</w:t>
      </w:r>
    </w:p>
    <w:p w14:paraId="5221C47F" w14:textId="77777777" w:rsidR="00DC4262" w:rsidRPr="001B5FB3" w:rsidRDefault="00DC4262" w:rsidP="00DC4262">
      <w:pPr>
        <w:pStyle w:val="Bibliography"/>
      </w:pPr>
      <w:r w:rsidRPr="001B5FB3">
        <w:t xml:space="preserve">Epstein, R. A., &amp; Baker, C. I. (2019). Scene Perception in the Human Brain. </w:t>
      </w:r>
      <w:r w:rsidRPr="001B5FB3">
        <w:rPr>
          <w:i/>
          <w:iCs/>
        </w:rPr>
        <w:t>Annual Review of Vision Science</w:t>
      </w:r>
      <w:r w:rsidRPr="001B5FB3">
        <w:t xml:space="preserve">, </w:t>
      </w:r>
      <w:r w:rsidRPr="001B5FB3">
        <w:rPr>
          <w:i/>
          <w:iCs/>
        </w:rPr>
        <w:t>5</w:t>
      </w:r>
      <w:r w:rsidRPr="001B5FB3">
        <w:t>(1), 373–397. https://doi.org/10.1146/annurev-vision-091718-014809</w:t>
      </w:r>
    </w:p>
    <w:p w14:paraId="747C2E79" w14:textId="77777777" w:rsidR="00DC4262" w:rsidRPr="001B5FB3" w:rsidRDefault="00DC4262" w:rsidP="00DC4262">
      <w:pPr>
        <w:pStyle w:val="Bibliography"/>
      </w:pPr>
      <w:r w:rsidRPr="001B5FB3">
        <w:t xml:space="preserve">Finn, E. S. (2021). Is it time to put rest to rest? </w:t>
      </w:r>
      <w:r w:rsidRPr="001B5FB3">
        <w:rPr>
          <w:i/>
          <w:iCs/>
        </w:rPr>
        <w:t>Trends in Cognitive Sciences</w:t>
      </w:r>
      <w:r w:rsidRPr="001B5FB3">
        <w:t xml:space="preserve">, </w:t>
      </w:r>
      <w:r w:rsidRPr="001B5FB3">
        <w:rPr>
          <w:i/>
          <w:iCs/>
        </w:rPr>
        <w:t>25</w:t>
      </w:r>
      <w:r w:rsidRPr="001B5FB3">
        <w:t>(12), 1021–1032. https://doi.org/10.1016/j.tics.2021.09.005</w:t>
      </w:r>
    </w:p>
    <w:p w14:paraId="5B0FDF34" w14:textId="77777777" w:rsidR="00DC4262" w:rsidRPr="001B5FB3" w:rsidRDefault="00DC4262" w:rsidP="00DC4262">
      <w:pPr>
        <w:pStyle w:val="Bibliography"/>
      </w:pPr>
      <w:r w:rsidRPr="001B5FB3">
        <w:t xml:space="preserve">Finn, E. S., Shen, X., Scheinost, D., Rosenberg, M. D., Huang, J., Chun, M. M., Papademetris, X., &amp; Constable, R. T. (2015). Functional connectome fingerprinting: Identifying individuals using patterns of brain connectivity. </w:t>
      </w:r>
      <w:r w:rsidRPr="001B5FB3">
        <w:rPr>
          <w:i/>
          <w:iCs/>
        </w:rPr>
        <w:t>Nature Neuroscience</w:t>
      </w:r>
      <w:r w:rsidRPr="001B5FB3">
        <w:t xml:space="preserve">, </w:t>
      </w:r>
      <w:r w:rsidRPr="001B5FB3">
        <w:rPr>
          <w:i/>
          <w:iCs/>
        </w:rPr>
        <w:t>18</w:t>
      </w:r>
      <w:r w:rsidRPr="001B5FB3">
        <w:t>(11), 1664–1671. https://doi.org/10.1038/nn.4135</w:t>
      </w:r>
    </w:p>
    <w:p w14:paraId="0AF2A27D" w14:textId="77777777" w:rsidR="00DC4262" w:rsidRPr="001B5FB3" w:rsidRDefault="00DC4262" w:rsidP="00DC4262">
      <w:pPr>
        <w:pStyle w:val="Bibliography"/>
      </w:pPr>
      <w:r w:rsidRPr="001B5FB3">
        <w:t xml:space="preserve">Glasser, M. F., Sotiropoulos, S. N., Wilson, J. A., Coalson, T. S., Fischl, B., Andersson, J. L., Xu, J., Jbabdi, S., Webster, M., Polimeni, J. R., Van Essen, D. C., &amp; Jenkinson, M. (2013). The minimal preprocessing pipelines for the Human Connectome Project. </w:t>
      </w:r>
      <w:r w:rsidRPr="001B5FB3">
        <w:rPr>
          <w:i/>
          <w:iCs/>
        </w:rPr>
        <w:t>NeuroImage</w:t>
      </w:r>
      <w:r w:rsidRPr="001B5FB3">
        <w:t xml:space="preserve">, </w:t>
      </w:r>
      <w:r w:rsidRPr="001B5FB3">
        <w:rPr>
          <w:i/>
          <w:iCs/>
        </w:rPr>
        <w:t>80</w:t>
      </w:r>
      <w:r w:rsidRPr="001B5FB3">
        <w:t>, 105–124. https://doi.org/10.1016/j.neuroimage.2013.04.127</w:t>
      </w:r>
    </w:p>
    <w:p w14:paraId="19504BA9" w14:textId="77777777" w:rsidR="00DC4262" w:rsidRPr="001B5FB3" w:rsidRDefault="00DC4262" w:rsidP="00DC4262">
      <w:pPr>
        <w:pStyle w:val="Bibliography"/>
        <w:rPr>
          <w:lang w:val="de-DE"/>
        </w:rPr>
      </w:pPr>
      <w:r w:rsidRPr="001B5FB3">
        <w:lastRenderedPageBreak/>
        <w:t xml:space="preserve">Greve, D. N., &amp; Fischl, B. (2009). Accurate and robust brain image alignment using boundary-based registration. </w:t>
      </w:r>
      <w:r w:rsidRPr="001B5FB3">
        <w:rPr>
          <w:i/>
          <w:iCs/>
          <w:lang w:val="de-DE"/>
        </w:rPr>
        <w:t>NeuroImage</w:t>
      </w:r>
      <w:r w:rsidRPr="001B5FB3">
        <w:rPr>
          <w:lang w:val="de-DE"/>
        </w:rPr>
        <w:t xml:space="preserve">, </w:t>
      </w:r>
      <w:r w:rsidRPr="001B5FB3">
        <w:rPr>
          <w:i/>
          <w:iCs/>
          <w:lang w:val="de-DE"/>
        </w:rPr>
        <w:t>48</w:t>
      </w:r>
      <w:r w:rsidRPr="001B5FB3">
        <w:rPr>
          <w:lang w:val="de-DE"/>
        </w:rPr>
        <w:t>(1), 63–72. https://doi.org/10.1016/j.neuroimage.2009.06.060</w:t>
      </w:r>
    </w:p>
    <w:p w14:paraId="3873595A" w14:textId="77777777" w:rsidR="00DC4262" w:rsidRPr="001B5FB3" w:rsidRDefault="00DC4262" w:rsidP="00DC4262">
      <w:pPr>
        <w:pStyle w:val="Bibliography"/>
      </w:pPr>
      <w:r w:rsidRPr="001B5FB3">
        <w:rPr>
          <w:lang w:val="de-DE"/>
        </w:rPr>
        <w:t xml:space="preserve">Gschwind, M., Pourtois, G., Schwartz, S., Van De Ville, D., &amp; Vuilleumier, P. (2012). </w:t>
      </w:r>
      <w:r w:rsidRPr="001B5FB3">
        <w:t xml:space="preserve">White-Matter Connectivity between Face-Responsive Regions in the Human Brain. </w:t>
      </w:r>
      <w:r w:rsidRPr="001B5FB3">
        <w:rPr>
          <w:i/>
          <w:iCs/>
        </w:rPr>
        <w:t>Cerebral Cortex</w:t>
      </w:r>
      <w:r w:rsidRPr="001B5FB3">
        <w:t xml:space="preserve">, </w:t>
      </w:r>
      <w:r w:rsidRPr="001B5FB3">
        <w:rPr>
          <w:i/>
          <w:iCs/>
        </w:rPr>
        <w:t>22</w:t>
      </w:r>
      <w:r w:rsidRPr="001B5FB3">
        <w:t>(7), 1564–1576. https://doi.org/10.1093/cercor/bhr226</w:t>
      </w:r>
    </w:p>
    <w:p w14:paraId="3C37AC0F" w14:textId="77777777" w:rsidR="00DC4262" w:rsidRPr="001B5FB3" w:rsidRDefault="00DC4262" w:rsidP="00DC4262">
      <w:pPr>
        <w:pStyle w:val="Bibliography"/>
      </w:pPr>
      <w:r w:rsidRPr="001B5FB3">
        <w:t xml:space="preserve">Hanke, M., Adelhöfer, N., Kottke, D., Iacovella, V., Sengupta, A., Kaule, F. R., Nigbur, R., Waite, A. Q., Baumgartner, F., &amp; Stadler, J. (2016). A studyforrest extension, simultaneous fMRI and eye gaze recordings during prolonged natural stimulation. </w:t>
      </w:r>
      <w:r w:rsidRPr="001B5FB3">
        <w:rPr>
          <w:i/>
          <w:iCs/>
        </w:rPr>
        <w:t>Scientific Data</w:t>
      </w:r>
      <w:r w:rsidRPr="001B5FB3">
        <w:t xml:space="preserve">, </w:t>
      </w:r>
      <w:r w:rsidRPr="001B5FB3">
        <w:rPr>
          <w:i/>
          <w:iCs/>
        </w:rPr>
        <w:t>3</w:t>
      </w:r>
      <w:r w:rsidRPr="001B5FB3">
        <w:t>(1), 160092. https://doi.org/10.1038/sdata.2016.92</w:t>
      </w:r>
    </w:p>
    <w:p w14:paraId="3ED09789" w14:textId="77777777" w:rsidR="00DC4262" w:rsidRPr="001B5FB3" w:rsidRDefault="00DC4262" w:rsidP="00DC4262">
      <w:pPr>
        <w:pStyle w:val="Bibliography"/>
      </w:pPr>
      <w:r w:rsidRPr="001B5FB3">
        <w:t xml:space="preserve">Hanke, M., Baumgartner, F. J., Ibe, P., Kaule, F. R., Pollmann, S., Speck, O., Zinke, W., &amp; Stadler, J. (2014). A high-resolution 7-Tesla fMRI dataset from complex natural stimulation with an audio movie. </w:t>
      </w:r>
      <w:r w:rsidRPr="001B5FB3">
        <w:rPr>
          <w:i/>
          <w:iCs/>
        </w:rPr>
        <w:t>Scientific Data</w:t>
      </w:r>
      <w:r w:rsidRPr="001B5FB3">
        <w:t xml:space="preserve">, </w:t>
      </w:r>
      <w:r w:rsidRPr="001B5FB3">
        <w:rPr>
          <w:i/>
          <w:iCs/>
        </w:rPr>
        <w:t>1</w:t>
      </w:r>
      <w:r w:rsidRPr="001B5FB3">
        <w:t>(1), 140003. https://doi.org/10.1038/sdata.2014.3</w:t>
      </w:r>
    </w:p>
    <w:p w14:paraId="635245AC" w14:textId="77777777" w:rsidR="00DC4262" w:rsidRPr="001B5FB3" w:rsidRDefault="00DC4262" w:rsidP="00DC4262">
      <w:pPr>
        <w:pStyle w:val="Bibliography"/>
      </w:pPr>
      <w:r w:rsidRPr="001B5FB3">
        <w:t xml:space="preserve">Harel, A., Kravitz, D. J., &amp; Baker, C. I. (2014). Task context impacts visual object processing differentially across the cortex. </w:t>
      </w:r>
      <w:r w:rsidRPr="001B5FB3">
        <w:rPr>
          <w:i/>
          <w:iCs/>
        </w:rPr>
        <w:t>Proceedings of the National Academy of Sciences</w:t>
      </w:r>
      <w:r w:rsidRPr="001B5FB3">
        <w:t>, E962–E971. https://doi.org/10.1073/pnas.1312567111</w:t>
      </w:r>
    </w:p>
    <w:p w14:paraId="6647CEB1" w14:textId="77777777" w:rsidR="00DC4262" w:rsidRPr="001B5FB3" w:rsidRDefault="00DC4262" w:rsidP="00DC4262">
      <w:pPr>
        <w:pStyle w:val="Bibliography"/>
      </w:pPr>
      <w:r w:rsidRPr="001B5FB3">
        <w:t xml:space="preserve">Haxby, J. V., Hoffman, E. A., &amp; Gobbini, M. I. (2000). The distributed human neural system for face perception. </w:t>
      </w:r>
      <w:r w:rsidRPr="001B5FB3">
        <w:rPr>
          <w:i/>
          <w:iCs/>
        </w:rPr>
        <w:t>Trends in Cognitive Sciences</w:t>
      </w:r>
      <w:r w:rsidRPr="001B5FB3">
        <w:t xml:space="preserve">, </w:t>
      </w:r>
      <w:r w:rsidRPr="001B5FB3">
        <w:rPr>
          <w:i/>
          <w:iCs/>
        </w:rPr>
        <w:t>4</w:t>
      </w:r>
      <w:r w:rsidRPr="001B5FB3">
        <w:t>(6), 223–233. https://doi.org/10.1016/S1364-6613(00)01482-0</w:t>
      </w:r>
    </w:p>
    <w:p w14:paraId="6BD15C20" w14:textId="77777777" w:rsidR="00DC4262" w:rsidRPr="001B5FB3" w:rsidRDefault="00DC4262" w:rsidP="00DC4262">
      <w:pPr>
        <w:pStyle w:val="Bibliography"/>
      </w:pPr>
      <w:r w:rsidRPr="001B5FB3">
        <w:t xml:space="preserve">Holm, S. (1979). A Simple Sequentially Rejective Multiple Test Procedure. </w:t>
      </w:r>
      <w:r w:rsidRPr="001B5FB3">
        <w:rPr>
          <w:i/>
          <w:iCs/>
        </w:rPr>
        <w:t>Scandinavian Journal of Statistics</w:t>
      </w:r>
      <w:r w:rsidRPr="001B5FB3">
        <w:t xml:space="preserve">, </w:t>
      </w:r>
      <w:r w:rsidRPr="001B5FB3">
        <w:rPr>
          <w:i/>
          <w:iCs/>
        </w:rPr>
        <w:t>6</w:t>
      </w:r>
      <w:r w:rsidRPr="001B5FB3">
        <w:t>(2), 65–70.</w:t>
      </w:r>
    </w:p>
    <w:p w14:paraId="59C8332E" w14:textId="77777777" w:rsidR="00DC4262" w:rsidRPr="001B5FB3" w:rsidRDefault="00DC4262" w:rsidP="00DC4262">
      <w:pPr>
        <w:pStyle w:val="Bibliography"/>
        <w:rPr>
          <w:lang w:val="de-DE"/>
        </w:rPr>
      </w:pPr>
      <w:r w:rsidRPr="001B5FB3">
        <w:lastRenderedPageBreak/>
        <w:t xml:space="preserve">Jenkinson, M., Bannister, P., Brady, M., &amp; Smith, S. (2002). Improved Optimization for the Robust and Accurate Linear Registration and Motion Correction of Brain Images. </w:t>
      </w:r>
      <w:r w:rsidRPr="001B5FB3">
        <w:rPr>
          <w:i/>
          <w:iCs/>
          <w:lang w:val="de-DE"/>
        </w:rPr>
        <w:t>NeuroImage</w:t>
      </w:r>
      <w:r w:rsidRPr="001B5FB3">
        <w:rPr>
          <w:lang w:val="de-DE"/>
        </w:rPr>
        <w:t xml:space="preserve">, </w:t>
      </w:r>
      <w:r w:rsidRPr="001B5FB3">
        <w:rPr>
          <w:i/>
          <w:iCs/>
          <w:lang w:val="de-DE"/>
        </w:rPr>
        <w:t>17</w:t>
      </w:r>
      <w:r w:rsidRPr="001B5FB3">
        <w:rPr>
          <w:lang w:val="de-DE"/>
        </w:rPr>
        <w:t>(2), 825–841. https://doi.org/10.1006/nimg.2002.1132</w:t>
      </w:r>
    </w:p>
    <w:p w14:paraId="706059C7" w14:textId="77777777" w:rsidR="00DC4262" w:rsidRPr="001B5FB3" w:rsidRDefault="00DC4262" w:rsidP="00DC4262">
      <w:pPr>
        <w:pStyle w:val="Bibliography"/>
        <w:rPr>
          <w:lang w:val="de-DE"/>
        </w:rPr>
      </w:pPr>
      <w:r w:rsidRPr="001B5FB3">
        <w:rPr>
          <w:lang w:val="de-DE"/>
        </w:rPr>
        <w:t xml:space="preserve">Jenkinson, M., Beckmann, C. F., Behrens, T. E. J., Woolrich, M. W., &amp; Smith, S. M. (2012). FSL. </w:t>
      </w:r>
      <w:r w:rsidRPr="001B5FB3">
        <w:rPr>
          <w:i/>
          <w:iCs/>
          <w:lang w:val="de-DE"/>
        </w:rPr>
        <w:t>NeuroImage</w:t>
      </w:r>
      <w:r w:rsidRPr="001B5FB3">
        <w:rPr>
          <w:lang w:val="de-DE"/>
        </w:rPr>
        <w:t xml:space="preserve">, </w:t>
      </w:r>
      <w:r w:rsidRPr="001B5FB3">
        <w:rPr>
          <w:i/>
          <w:iCs/>
          <w:lang w:val="de-DE"/>
        </w:rPr>
        <w:t>62</w:t>
      </w:r>
      <w:r w:rsidRPr="001B5FB3">
        <w:rPr>
          <w:lang w:val="de-DE"/>
        </w:rPr>
        <w:t>(2), 782–790. https://doi.org/10.1016/j.neuroimage.2011.09.015</w:t>
      </w:r>
    </w:p>
    <w:p w14:paraId="3B6120FA" w14:textId="77777777" w:rsidR="00DC4262" w:rsidRPr="001B5FB3" w:rsidRDefault="00DC4262" w:rsidP="00DC4262">
      <w:pPr>
        <w:pStyle w:val="Bibliography"/>
      </w:pPr>
      <w:r w:rsidRPr="001B5FB3">
        <w:rPr>
          <w:lang w:val="de-DE"/>
        </w:rPr>
        <w:t xml:space="preserve">Julian, J. B., Keinath, A. T., Marchette, S. A., &amp; Epstein, R. A. (2018). </w:t>
      </w:r>
      <w:r w:rsidRPr="001B5FB3">
        <w:t xml:space="preserve">The Neurocognitive Basis of Spatial Reorientation. </w:t>
      </w:r>
      <w:r w:rsidRPr="001B5FB3">
        <w:rPr>
          <w:i/>
          <w:iCs/>
        </w:rPr>
        <w:t>Current Biology</w:t>
      </w:r>
      <w:r w:rsidRPr="001B5FB3">
        <w:t xml:space="preserve">, </w:t>
      </w:r>
      <w:r w:rsidRPr="001B5FB3">
        <w:rPr>
          <w:i/>
          <w:iCs/>
        </w:rPr>
        <w:t>28</w:t>
      </w:r>
      <w:r w:rsidRPr="001B5FB3">
        <w:t>(17), R1059–R1073. https://doi.org/10.1016/j.cub.2018.04.057</w:t>
      </w:r>
    </w:p>
    <w:p w14:paraId="183AF010" w14:textId="77777777" w:rsidR="00DC4262" w:rsidRPr="001B5FB3" w:rsidRDefault="00DC4262" w:rsidP="00DC4262">
      <w:pPr>
        <w:pStyle w:val="Bibliography"/>
      </w:pPr>
      <w:r w:rsidRPr="001B5FB3">
        <w:t xml:space="preserve">Kennedy, B., Malladi, S. N., Tootell, R. B., &amp; Nasr, S. (2024). A previously undescribed scene-selective site is the key to encoding ego-motion in naturalistic environments. </w:t>
      </w:r>
      <w:r w:rsidRPr="001B5FB3">
        <w:rPr>
          <w:i/>
          <w:iCs/>
        </w:rPr>
        <w:t>eLife</w:t>
      </w:r>
      <w:r w:rsidRPr="001B5FB3">
        <w:t xml:space="preserve">, </w:t>
      </w:r>
      <w:r w:rsidRPr="001B5FB3">
        <w:rPr>
          <w:i/>
          <w:iCs/>
        </w:rPr>
        <w:t>13</w:t>
      </w:r>
      <w:r w:rsidRPr="001B5FB3">
        <w:t>, RP91601. https://doi.org/10.7554/eLife.91601</w:t>
      </w:r>
    </w:p>
    <w:p w14:paraId="2818561A" w14:textId="77777777" w:rsidR="00DC4262" w:rsidRPr="001B5FB3" w:rsidRDefault="00DC4262" w:rsidP="00DC4262">
      <w:pPr>
        <w:pStyle w:val="Bibliography"/>
      </w:pPr>
      <w:r w:rsidRPr="001B5FB3">
        <w:t xml:space="preserve">Kim, D., Kay, K., Shulman, G. L., &amp; Corbetta, M. (2018). A New Modular Brain Organization of the BOLD Signal during Natural Vision. </w:t>
      </w:r>
      <w:r w:rsidRPr="001B5FB3">
        <w:rPr>
          <w:i/>
          <w:iCs/>
        </w:rPr>
        <w:t>Cerebral Cortex</w:t>
      </w:r>
      <w:r w:rsidRPr="001B5FB3">
        <w:t xml:space="preserve">, </w:t>
      </w:r>
      <w:r w:rsidRPr="001B5FB3">
        <w:rPr>
          <w:i/>
          <w:iCs/>
        </w:rPr>
        <w:t>28</w:t>
      </w:r>
      <w:r w:rsidRPr="001B5FB3">
        <w:t>(9), 3065–3081. https://doi.org/10.1093/cercor/bhx175</w:t>
      </w:r>
    </w:p>
    <w:p w14:paraId="48ABF771" w14:textId="77777777" w:rsidR="00DC4262" w:rsidRPr="001B5FB3" w:rsidRDefault="00DC4262" w:rsidP="00DC4262">
      <w:pPr>
        <w:pStyle w:val="Bibliography"/>
      </w:pPr>
      <w:r w:rsidRPr="001B5FB3">
        <w:t xml:space="preserve">Kröll, J.-P., Friedrich, P., Li, X., Patil, K. R., Mochalski, L., Waite, L., Qian, X., Chee, M. W., Zhou, J. H., Eickhoff, S., &amp; Weis, S. (2023). Naturalistic viewing increases individual identifiability based on connectivity within functional brain networks. </w:t>
      </w:r>
      <w:r w:rsidRPr="001B5FB3">
        <w:rPr>
          <w:i/>
          <w:iCs/>
        </w:rPr>
        <w:t>NeuroImage</w:t>
      </w:r>
      <w:r w:rsidRPr="001B5FB3">
        <w:t xml:space="preserve">, </w:t>
      </w:r>
      <w:r w:rsidRPr="001B5FB3">
        <w:rPr>
          <w:i/>
          <w:iCs/>
        </w:rPr>
        <w:t>273</w:t>
      </w:r>
      <w:r w:rsidRPr="001B5FB3">
        <w:t>(October 2022), 120083. https://doi.org/10.1016/j.neuroimage.2023.120083</w:t>
      </w:r>
    </w:p>
    <w:p w14:paraId="08407548" w14:textId="77777777" w:rsidR="00DC4262" w:rsidRPr="001B5FB3" w:rsidRDefault="00DC4262" w:rsidP="00DC4262">
      <w:pPr>
        <w:pStyle w:val="Bibliography"/>
      </w:pPr>
      <w:r w:rsidRPr="001B5FB3">
        <w:t xml:space="preserve">Kubota, E., Yan, X., Tung, S., Fascendini, B., Tyagi, C., Duhameau, S., Ortiz, D., Grotheer, M., Natu, V. S., Keil, B., &amp; Grill-Spector, K. (2025). White matter connections of human ventral temporal cortex are organized by cytoarchitecture, eccentricity and category-selectivity from birth. </w:t>
      </w:r>
      <w:r w:rsidRPr="001B5FB3">
        <w:rPr>
          <w:i/>
          <w:iCs/>
        </w:rPr>
        <w:t>Nature Human Behaviour</w:t>
      </w:r>
      <w:r w:rsidRPr="001B5FB3">
        <w:t xml:space="preserve">, </w:t>
      </w:r>
      <w:r w:rsidRPr="001B5FB3">
        <w:rPr>
          <w:i/>
          <w:iCs/>
        </w:rPr>
        <w:t>9</w:t>
      </w:r>
      <w:r w:rsidRPr="001B5FB3">
        <w:t>(5), 955–970. https://doi.org/10.1038/s41562-025-02116-6</w:t>
      </w:r>
    </w:p>
    <w:p w14:paraId="2BE00CB8" w14:textId="77777777" w:rsidR="00DC4262" w:rsidRPr="001B5FB3" w:rsidRDefault="00DC4262" w:rsidP="00DC4262">
      <w:pPr>
        <w:pStyle w:val="Bibliography"/>
        <w:rPr>
          <w:lang w:val="de-DE"/>
        </w:rPr>
      </w:pPr>
      <w:r w:rsidRPr="001B5FB3">
        <w:lastRenderedPageBreak/>
        <w:t xml:space="preserve">Lakens, D. (2013). Calculating and reporting effect sizes to facilitate cumulative science: A practical primer for t-tests and ANOVAs. </w:t>
      </w:r>
      <w:r w:rsidRPr="001B5FB3">
        <w:rPr>
          <w:i/>
          <w:iCs/>
          <w:lang w:val="de-DE"/>
        </w:rPr>
        <w:t>Frontiers in Psychology</w:t>
      </w:r>
      <w:r w:rsidRPr="001B5FB3">
        <w:rPr>
          <w:lang w:val="de-DE"/>
        </w:rPr>
        <w:t xml:space="preserve">, </w:t>
      </w:r>
      <w:r w:rsidRPr="001B5FB3">
        <w:rPr>
          <w:i/>
          <w:iCs/>
          <w:lang w:val="de-DE"/>
        </w:rPr>
        <w:t>4</w:t>
      </w:r>
      <w:r w:rsidRPr="001B5FB3">
        <w:rPr>
          <w:lang w:val="de-DE"/>
        </w:rPr>
        <w:t>(NOV), 1–12. https://doi.org/10.3389/fpsyg.2013.00863</w:t>
      </w:r>
    </w:p>
    <w:p w14:paraId="4D54C636" w14:textId="77777777" w:rsidR="00DC4262" w:rsidRPr="001B5FB3" w:rsidRDefault="00DC4262" w:rsidP="00DC4262">
      <w:pPr>
        <w:pStyle w:val="Bibliography"/>
      </w:pPr>
      <w:r w:rsidRPr="001B5FB3">
        <w:rPr>
          <w:lang w:val="de-DE"/>
        </w:rPr>
        <w:t xml:space="preserve">Langner, O., Dotsch, R., Bijlstra, G., Wigboldus, D. H. J., Hawk, S. T., &amp; van Knippenberg, A. (2010). </w:t>
      </w:r>
      <w:r w:rsidRPr="001B5FB3">
        <w:t xml:space="preserve">Presentation and validation of the Radboud Faces Database. </w:t>
      </w:r>
      <w:r w:rsidRPr="001B5FB3">
        <w:rPr>
          <w:i/>
          <w:iCs/>
        </w:rPr>
        <w:t>Cognition &amp; Emotion</w:t>
      </w:r>
      <w:r w:rsidRPr="001B5FB3">
        <w:t xml:space="preserve">, </w:t>
      </w:r>
      <w:r w:rsidRPr="001B5FB3">
        <w:rPr>
          <w:i/>
          <w:iCs/>
        </w:rPr>
        <w:t>24</w:t>
      </w:r>
      <w:r w:rsidRPr="001B5FB3">
        <w:t>(8), 1377–1388. https://doi.org/10.1080/02699930903485076</w:t>
      </w:r>
    </w:p>
    <w:p w14:paraId="4844D783" w14:textId="77777777" w:rsidR="00DC4262" w:rsidRPr="001B5FB3" w:rsidRDefault="00DC4262" w:rsidP="00DC4262">
      <w:pPr>
        <w:pStyle w:val="Bibliography"/>
      </w:pPr>
      <w:r w:rsidRPr="001B5FB3">
        <w:rPr>
          <w:lang w:val="de-DE"/>
        </w:rPr>
        <w:t xml:space="preserve">Lynch, L. K., Lu, K., Wen, H., Zhang, Y., Saykin, A. J., &amp; Liu, Z. (2018). </w:t>
      </w:r>
      <w:r w:rsidRPr="001B5FB3">
        <w:t xml:space="preserve">Task‐evoked functional connectivity does not explain functional connectivity differences between rest and task conditions. </w:t>
      </w:r>
      <w:r w:rsidRPr="001B5FB3">
        <w:rPr>
          <w:i/>
          <w:iCs/>
        </w:rPr>
        <w:t>Human Brain Mapping</w:t>
      </w:r>
      <w:r w:rsidRPr="001B5FB3">
        <w:t xml:space="preserve">, </w:t>
      </w:r>
      <w:r w:rsidRPr="001B5FB3">
        <w:rPr>
          <w:i/>
          <w:iCs/>
        </w:rPr>
        <w:t>39</w:t>
      </w:r>
      <w:r w:rsidRPr="001B5FB3">
        <w:t>(12), 4939–4948. https://doi.org/10.1002/hbm.24335</w:t>
      </w:r>
    </w:p>
    <w:p w14:paraId="140CAAE3" w14:textId="77777777" w:rsidR="00DC4262" w:rsidRPr="001B5FB3" w:rsidRDefault="00DC4262" w:rsidP="00DC4262">
      <w:pPr>
        <w:pStyle w:val="Bibliography"/>
      </w:pPr>
      <w:r w:rsidRPr="001B5FB3">
        <w:t xml:space="preserve">Mars, R. B., Sotiropoulos, S. N., Passingham, R. E., Sallet, J., Verhagen, L., Khrapitchev, A. A., Sibson, N., &amp; Jbabdi, S. (2018). Whole brain comparative anatomy using connectivity blueprints. </w:t>
      </w:r>
      <w:r w:rsidRPr="001B5FB3">
        <w:rPr>
          <w:i/>
          <w:iCs/>
        </w:rPr>
        <w:t>eLife</w:t>
      </w:r>
      <w:r w:rsidRPr="001B5FB3">
        <w:t xml:space="preserve">, </w:t>
      </w:r>
      <w:r w:rsidRPr="001B5FB3">
        <w:rPr>
          <w:i/>
          <w:iCs/>
        </w:rPr>
        <w:t>7</w:t>
      </w:r>
      <w:r w:rsidRPr="001B5FB3">
        <w:t>, e35237. https://doi.org/10.7554/eLife.35237</w:t>
      </w:r>
    </w:p>
    <w:p w14:paraId="45048854" w14:textId="77777777" w:rsidR="00DC4262" w:rsidRPr="001B5FB3" w:rsidRDefault="00DC4262" w:rsidP="00DC4262">
      <w:pPr>
        <w:pStyle w:val="Bibliography"/>
      </w:pPr>
      <w:r w:rsidRPr="001B5FB3">
        <w:t xml:space="preserve">Molloy, M. F., Saygin, Z. M., &amp; Osher, D. E. (2024). Predicting high-level visual areas in the absence of task fMRI. </w:t>
      </w:r>
      <w:r w:rsidRPr="001B5FB3">
        <w:rPr>
          <w:i/>
          <w:iCs/>
        </w:rPr>
        <w:t>Scientific Reports</w:t>
      </w:r>
      <w:r w:rsidRPr="001B5FB3">
        <w:t xml:space="preserve">, </w:t>
      </w:r>
      <w:r w:rsidRPr="001B5FB3">
        <w:rPr>
          <w:i/>
          <w:iCs/>
        </w:rPr>
        <w:t>14</w:t>
      </w:r>
      <w:r w:rsidRPr="001B5FB3">
        <w:t>(1), 11376. https://doi.org/10.1038/s41598-024-62098-9</w:t>
      </w:r>
    </w:p>
    <w:p w14:paraId="59EECB64" w14:textId="77777777" w:rsidR="00DC4262" w:rsidRPr="001B5FB3" w:rsidRDefault="00DC4262" w:rsidP="00DC4262">
      <w:pPr>
        <w:pStyle w:val="Bibliography"/>
      </w:pPr>
      <w:r w:rsidRPr="001B5FB3">
        <w:t xml:space="preserve">Noad, K. N., Watson, D. M., &amp; Andrews, T. J. (2024). Familiarity enhances functional connectivity between visual and nonvisual regions of the brain during natural viewing. </w:t>
      </w:r>
      <w:r w:rsidRPr="001B5FB3">
        <w:rPr>
          <w:i/>
          <w:iCs/>
        </w:rPr>
        <w:t>Cerebral Cortex</w:t>
      </w:r>
      <w:r w:rsidRPr="001B5FB3">
        <w:t xml:space="preserve">, </w:t>
      </w:r>
      <w:r w:rsidRPr="001B5FB3">
        <w:rPr>
          <w:i/>
          <w:iCs/>
        </w:rPr>
        <w:t>34</w:t>
      </w:r>
      <w:r w:rsidRPr="001B5FB3">
        <w:t>(7), bhae285. https://doi.org/10.1093/cercor/bhae285</w:t>
      </w:r>
    </w:p>
    <w:p w14:paraId="38FDA31B" w14:textId="77777777" w:rsidR="00DC4262" w:rsidRPr="001B5FB3" w:rsidRDefault="00DC4262" w:rsidP="00DC4262">
      <w:pPr>
        <w:pStyle w:val="Bibliography"/>
      </w:pPr>
      <w:r w:rsidRPr="001B5FB3">
        <w:t xml:space="preserve">Olejnik, S., &amp; Algina, J. (2003). Generalized Eta and Omega Squared Statistics: Measures of Effect Size for Some Common Research Designs. </w:t>
      </w:r>
      <w:r w:rsidRPr="001B5FB3">
        <w:rPr>
          <w:i/>
          <w:iCs/>
        </w:rPr>
        <w:t>Psychological Methods</w:t>
      </w:r>
      <w:r w:rsidRPr="001B5FB3">
        <w:t xml:space="preserve">, </w:t>
      </w:r>
      <w:r w:rsidRPr="001B5FB3">
        <w:rPr>
          <w:i/>
          <w:iCs/>
        </w:rPr>
        <w:t>8</w:t>
      </w:r>
      <w:r w:rsidRPr="001B5FB3">
        <w:t>(4), 434–447. https://doi.org/10.1037/1082-989X.8.4.434</w:t>
      </w:r>
    </w:p>
    <w:p w14:paraId="75670C3C" w14:textId="77777777" w:rsidR="00DC4262" w:rsidRPr="001B5FB3" w:rsidRDefault="00DC4262" w:rsidP="00DC4262">
      <w:pPr>
        <w:pStyle w:val="Bibliography"/>
      </w:pPr>
      <w:r w:rsidRPr="001B5FB3">
        <w:t xml:space="preserve">Osher, D. E., Saxe, R. R., Koldewyn, K., Gabrieli, J. D. E., Kanwisher, N., &amp; Saygin, Z. M. (2016). Structural Connectivity Fingerprints Predict Cortical Selectivity for Multiple Visual </w:t>
      </w:r>
      <w:r w:rsidRPr="001B5FB3">
        <w:lastRenderedPageBreak/>
        <w:t xml:space="preserve">Categories across Cortex. </w:t>
      </w:r>
      <w:r w:rsidRPr="001B5FB3">
        <w:rPr>
          <w:i/>
          <w:iCs/>
        </w:rPr>
        <w:t>Cerebral Cortex</w:t>
      </w:r>
      <w:r w:rsidRPr="001B5FB3">
        <w:t xml:space="preserve">, </w:t>
      </w:r>
      <w:r w:rsidRPr="001B5FB3">
        <w:rPr>
          <w:i/>
          <w:iCs/>
        </w:rPr>
        <w:t>26</w:t>
      </w:r>
      <w:r w:rsidRPr="001B5FB3">
        <w:t>(4), 1668–1683. https://doi.org/10.1093/cercor/bhu303</w:t>
      </w:r>
    </w:p>
    <w:p w14:paraId="0D4D5A4D" w14:textId="77777777" w:rsidR="00DC4262" w:rsidRPr="001B5FB3" w:rsidRDefault="00DC4262" w:rsidP="00DC4262">
      <w:pPr>
        <w:pStyle w:val="Bibliography"/>
      </w:pPr>
      <w:r w:rsidRPr="001B5FB3">
        <w:t xml:space="preserve">Passingham, R. E., Stephan, K. E., &amp; Kötter, R. (2002). The anatomical basis of functional localization in the cortex. </w:t>
      </w:r>
      <w:r w:rsidRPr="001B5FB3">
        <w:rPr>
          <w:i/>
          <w:iCs/>
        </w:rPr>
        <w:t>Nature Reviews Neuroscience</w:t>
      </w:r>
      <w:r w:rsidRPr="001B5FB3">
        <w:t xml:space="preserve">, </w:t>
      </w:r>
      <w:r w:rsidRPr="001B5FB3">
        <w:rPr>
          <w:i/>
          <w:iCs/>
        </w:rPr>
        <w:t>3</w:t>
      </w:r>
      <w:r w:rsidRPr="001B5FB3">
        <w:t>(8), 606–616. https://doi.org/10.1038/nrn893</w:t>
      </w:r>
    </w:p>
    <w:p w14:paraId="6B8E033A" w14:textId="77777777" w:rsidR="00DC4262" w:rsidRPr="001B5FB3" w:rsidRDefault="00DC4262" w:rsidP="00DC4262">
      <w:pPr>
        <w:pStyle w:val="Bibliography"/>
        <w:rPr>
          <w:lang w:val="de-DE"/>
        </w:rPr>
      </w:pPr>
      <w:r w:rsidRPr="001B5FB3">
        <w:t xml:space="preserve">Peelen, M. V., &amp; Downing, P. E. (2017). Category selectivity in human visual cortex: Beyond visual object recognition. </w:t>
      </w:r>
      <w:r w:rsidRPr="001B5FB3">
        <w:rPr>
          <w:i/>
          <w:iCs/>
          <w:lang w:val="de-DE"/>
        </w:rPr>
        <w:t>Neuropsychologia</w:t>
      </w:r>
      <w:r w:rsidRPr="001B5FB3">
        <w:rPr>
          <w:lang w:val="de-DE"/>
        </w:rPr>
        <w:t xml:space="preserve">, </w:t>
      </w:r>
      <w:r w:rsidRPr="001B5FB3">
        <w:rPr>
          <w:i/>
          <w:iCs/>
          <w:lang w:val="de-DE"/>
        </w:rPr>
        <w:t>105</w:t>
      </w:r>
      <w:r w:rsidRPr="001B5FB3">
        <w:rPr>
          <w:lang w:val="de-DE"/>
        </w:rPr>
        <w:t>(March), 177–183. https://doi.org/10.1016/j.neuropsychologia.2017.03.033</w:t>
      </w:r>
    </w:p>
    <w:p w14:paraId="421EBE4F" w14:textId="77777777" w:rsidR="00DC4262" w:rsidRPr="001B5FB3" w:rsidRDefault="00DC4262" w:rsidP="00DC4262">
      <w:pPr>
        <w:pStyle w:val="Bibliography"/>
      </w:pPr>
      <w:r w:rsidRPr="001B5FB3">
        <w:rPr>
          <w:lang w:val="de-DE"/>
        </w:rPr>
        <w:t xml:space="preserve">Peirce, J., Gray, J. R., Simpson, S., MacAskill, M., Höchenberger, R., Sogo, H., Kastman, E., &amp; Lindeløv, J. K. (2019). </w:t>
      </w:r>
      <w:r w:rsidRPr="001B5FB3">
        <w:t xml:space="preserve">PsychoPy2: Experiments in behavior made easy. </w:t>
      </w:r>
      <w:r w:rsidRPr="001B5FB3">
        <w:rPr>
          <w:i/>
          <w:iCs/>
        </w:rPr>
        <w:t>Behavior Research Methods</w:t>
      </w:r>
      <w:r w:rsidRPr="001B5FB3">
        <w:t xml:space="preserve">, </w:t>
      </w:r>
      <w:r w:rsidRPr="001B5FB3">
        <w:rPr>
          <w:i/>
          <w:iCs/>
        </w:rPr>
        <w:t>3</w:t>
      </w:r>
      <w:r w:rsidRPr="001B5FB3">
        <w:t>. https://doi.org/10.3758/s13428-018-01193-y</w:t>
      </w:r>
    </w:p>
    <w:p w14:paraId="3077A874" w14:textId="77777777" w:rsidR="00DC4262" w:rsidRPr="001B5FB3" w:rsidRDefault="00DC4262" w:rsidP="00DC4262">
      <w:pPr>
        <w:pStyle w:val="Bibliography"/>
      </w:pPr>
      <w:r w:rsidRPr="001B5FB3">
        <w:rPr>
          <w:lang w:val="de-DE"/>
        </w:rPr>
        <w:t xml:space="preserve">Pitcher, D., &amp; Ungerleider, L. G. (2021). </w:t>
      </w:r>
      <w:r w:rsidRPr="001B5FB3">
        <w:t xml:space="preserve">Evidence for a Third Visual Pathway Specialized for Social Perception. </w:t>
      </w:r>
      <w:r w:rsidRPr="001B5FB3">
        <w:rPr>
          <w:i/>
          <w:iCs/>
        </w:rPr>
        <w:t>Trends in Cognitive Sciences</w:t>
      </w:r>
      <w:r w:rsidRPr="001B5FB3">
        <w:t xml:space="preserve">, </w:t>
      </w:r>
      <w:r w:rsidRPr="001B5FB3">
        <w:rPr>
          <w:i/>
          <w:iCs/>
        </w:rPr>
        <w:t>25</w:t>
      </w:r>
      <w:r w:rsidRPr="001B5FB3">
        <w:t>(2), 100–110. https://doi.org/10.1016/j.tics.2020.11.006</w:t>
      </w:r>
    </w:p>
    <w:p w14:paraId="7986361D" w14:textId="77777777" w:rsidR="00DC4262" w:rsidRPr="001B5FB3" w:rsidRDefault="00DC4262" w:rsidP="00DC4262">
      <w:pPr>
        <w:pStyle w:val="Bibliography"/>
        <w:rPr>
          <w:lang w:val="de-DE"/>
        </w:rPr>
      </w:pPr>
      <w:r w:rsidRPr="001B5FB3">
        <w:t xml:space="preserve">Pruim, R. H. R., Mennes, M., van Rooij, D., Llera, A., Buitelaar, J. K., &amp; Beckmann, C. F. (2015). ICA-AROMA: A robust ICA-based strategy for removing motion artifacts from fMRI data. </w:t>
      </w:r>
      <w:r w:rsidRPr="001B5FB3">
        <w:rPr>
          <w:i/>
          <w:iCs/>
          <w:lang w:val="de-DE"/>
        </w:rPr>
        <w:t>NeuroImage</w:t>
      </w:r>
      <w:r w:rsidRPr="001B5FB3">
        <w:rPr>
          <w:lang w:val="de-DE"/>
        </w:rPr>
        <w:t xml:space="preserve">, </w:t>
      </w:r>
      <w:r w:rsidRPr="001B5FB3">
        <w:rPr>
          <w:i/>
          <w:iCs/>
          <w:lang w:val="de-DE"/>
        </w:rPr>
        <w:t>112</w:t>
      </w:r>
      <w:r w:rsidRPr="001B5FB3">
        <w:rPr>
          <w:lang w:val="de-DE"/>
        </w:rPr>
        <w:t>, 267–277. https://doi.org/10.1016/j.neuroimage.2015.02.064</w:t>
      </w:r>
    </w:p>
    <w:p w14:paraId="2CD6FDC8" w14:textId="77777777" w:rsidR="00DC4262" w:rsidRPr="001B5FB3" w:rsidRDefault="00DC4262" w:rsidP="00DC4262">
      <w:pPr>
        <w:pStyle w:val="Bibliography"/>
      </w:pPr>
      <w:r w:rsidRPr="001B5FB3">
        <w:rPr>
          <w:lang w:val="de-DE"/>
        </w:rPr>
        <w:t xml:space="preserve">Pyles, J. A., Verstynen, T. D., Schneider, W., &amp; Tarr, M. J. (2013). </w:t>
      </w:r>
      <w:r w:rsidRPr="001B5FB3">
        <w:t xml:space="preserve">Explicating the Face Perception Network with White Matter Connectivity. </w:t>
      </w:r>
      <w:r w:rsidRPr="001B5FB3">
        <w:rPr>
          <w:i/>
          <w:iCs/>
        </w:rPr>
        <w:t>PLoS ONE</w:t>
      </w:r>
      <w:r w:rsidRPr="001B5FB3">
        <w:t xml:space="preserve">, </w:t>
      </w:r>
      <w:r w:rsidRPr="001B5FB3">
        <w:rPr>
          <w:i/>
          <w:iCs/>
        </w:rPr>
        <w:t>8</w:t>
      </w:r>
      <w:r w:rsidRPr="001B5FB3">
        <w:t>(4), e61611. https://doi.org/10.1371/journal.pone.0061611</w:t>
      </w:r>
    </w:p>
    <w:p w14:paraId="4ED2B640" w14:textId="77777777" w:rsidR="00DC4262" w:rsidRPr="001B5FB3" w:rsidRDefault="00DC4262" w:rsidP="00DC4262">
      <w:pPr>
        <w:pStyle w:val="Bibliography"/>
      </w:pPr>
      <w:r w:rsidRPr="001B5FB3">
        <w:t xml:space="preserve">Raichle, M. E. (2015). The Brain’s Default Mode Network. </w:t>
      </w:r>
      <w:r w:rsidRPr="001B5FB3">
        <w:rPr>
          <w:i/>
          <w:iCs/>
        </w:rPr>
        <w:t>Annual Review of Neuroscience</w:t>
      </w:r>
      <w:r w:rsidRPr="001B5FB3">
        <w:t xml:space="preserve">, </w:t>
      </w:r>
      <w:r w:rsidRPr="001B5FB3">
        <w:rPr>
          <w:i/>
          <w:iCs/>
        </w:rPr>
        <w:t>38</w:t>
      </w:r>
      <w:r w:rsidRPr="001B5FB3">
        <w:t>(1), 433–447. https://doi.org/10.1146/annurev-neuro-071013-014030</w:t>
      </w:r>
    </w:p>
    <w:p w14:paraId="04A691DE" w14:textId="77777777" w:rsidR="00DC4262" w:rsidRPr="001B5FB3" w:rsidRDefault="00DC4262" w:rsidP="00DC4262">
      <w:pPr>
        <w:pStyle w:val="Bibliography"/>
      </w:pPr>
      <w:r w:rsidRPr="001B5FB3">
        <w:rPr>
          <w:lang w:val="de-DE"/>
        </w:rPr>
        <w:lastRenderedPageBreak/>
        <w:t xml:space="preserve">Rajimehr, R., Xu, H., Farahani, A., Kornblith, S., Duncan, J., &amp; Desimone, R. (2024). </w:t>
      </w:r>
      <w:r w:rsidRPr="001B5FB3">
        <w:t xml:space="preserve">Functional architecture of cerebral cortex during naturalistic movie watching. </w:t>
      </w:r>
      <w:r w:rsidRPr="001B5FB3">
        <w:rPr>
          <w:i/>
          <w:iCs/>
        </w:rPr>
        <w:t>Neuron</w:t>
      </w:r>
      <w:r w:rsidRPr="001B5FB3">
        <w:t xml:space="preserve">, </w:t>
      </w:r>
      <w:r w:rsidRPr="001B5FB3">
        <w:rPr>
          <w:i/>
          <w:iCs/>
        </w:rPr>
        <w:t>112</w:t>
      </w:r>
      <w:r w:rsidRPr="001B5FB3">
        <w:t>(24), 4130-4146.e3. https://doi.org/10.1016/j.neuron.2024.10.005</w:t>
      </w:r>
    </w:p>
    <w:p w14:paraId="0536923F" w14:textId="77777777" w:rsidR="00DC4262" w:rsidRPr="001B5FB3" w:rsidRDefault="00DC4262" w:rsidP="00DC4262">
      <w:pPr>
        <w:pStyle w:val="Bibliography"/>
      </w:pPr>
      <w:r w:rsidRPr="001B5FB3">
        <w:t xml:space="preserve">Robinson, E. C., Garcia, K., Glasser, M. F., Chen, Z., Coalson, T. S., Makropoulos, A., Bozek, J., Wright, R., Schuh, A., Webster, M., Hutter, J., Price, A., Cordero Grande, L., Hughes, E., Tusor, N., Bayly, P. V., Van Essen, D. C., Smith, S. M., Edwards, A. D., … Rueckert, D. (2018). Multimodal surface matching with higher-order smoothness constraints. </w:t>
      </w:r>
      <w:r w:rsidRPr="001B5FB3">
        <w:rPr>
          <w:i/>
          <w:iCs/>
        </w:rPr>
        <w:t>NeuroImage</w:t>
      </w:r>
      <w:r w:rsidRPr="001B5FB3">
        <w:t xml:space="preserve">, </w:t>
      </w:r>
      <w:r w:rsidRPr="001B5FB3">
        <w:rPr>
          <w:i/>
          <w:iCs/>
        </w:rPr>
        <w:t>167</w:t>
      </w:r>
      <w:r w:rsidRPr="001B5FB3">
        <w:t>(October 2017), 453–465. https://doi.org/10.1016/j.neuroimage.2017.10.037</w:t>
      </w:r>
    </w:p>
    <w:p w14:paraId="19952EE4" w14:textId="77777777" w:rsidR="00DC4262" w:rsidRPr="001B5FB3" w:rsidRDefault="00DC4262" w:rsidP="00DC4262">
      <w:pPr>
        <w:pStyle w:val="Bibliography"/>
      </w:pPr>
      <w:r w:rsidRPr="001B5FB3">
        <w:t xml:space="preserve">Robinson, E. C., Jbabdi, S., Glasser, M. F., Andersson, J., Burgess, G. C., Harms, M. P., Smith, S. M., Van Essen, D. C., &amp; Jenkinson, M. (2014). MSM: A new flexible framework for Multimodal Surface Matching. </w:t>
      </w:r>
      <w:r w:rsidRPr="001B5FB3">
        <w:rPr>
          <w:i/>
          <w:iCs/>
        </w:rPr>
        <w:t>NeuroImage</w:t>
      </w:r>
      <w:r w:rsidRPr="001B5FB3">
        <w:t xml:space="preserve">, </w:t>
      </w:r>
      <w:r w:rsidRPr="001B5FB3">
        <w:rPr>
          <w:i/>
          <w:iCs/>
        </w:rPr>
        <w:t>100</w:t>
      </w:r>
      <w:r w:rsidRPr="001B5FB3">
        <w:t>, 414–426. https://doi.org/10.1016/j.neuroimage.2014.05.069</w:t>
      </w:r>
    </w:p>
    <w:p w14:paraId="0B34968E" w14:textId="77777777" w:rsidR="00DC4262" w:rsidRPr="001B5FB3" w:rsidRDefault="00DC4262" w:rsidP="00DC4262">
      <w:pPr>
        <w:pStyle w:val="Bibliography"/>
      </w:pPr>
      <w:r w:rsidRPr="001B5FB3">
        <w:t xml:space="preserve">Rosenberg, M. D., Finn, E. S., Scheinost, D., Papademetris, X., Shen, X., Constable, R. T., &amp; Chun, M. M. (2016). A neuromarker of sustained attention from whole-brain functional connectivity. </w:t>
      </w:r>
      <w:r w:rsidRPr="001B5FB3">
        <w:rPr>
          <w:i/>
          <w:iCs/>
        </w:rPr>
        <w:t>Nature Neuroscience</w:t>
      </w:r>
      <w:r w:rsidRPr="001B5FB3">
        <w:t xml:space="preserve">, </w:t>
      </w:r>
      <w:r w:rsidRPr="001B5FB3">
        <w:rPr>
          <w:i/>
          <w:iCs/>
        </w:rPr>
        <w:t>19</w:t>
      </w:r>
      <w:r w:rsidRPr="001B5FB3">
        <w:t>(1), 165–171. https://doi.org/10.1038/nn.4179</w:t>
      </w:r>
    </w:p>
    <w:p w14:paraId="7B808220" w14:textId="77777777" w:rsidR="00DC4262" w:rsidRPr="001B5FB3" w:rsidRDefault="00DC4262" w:rsidP="00DC4262">
      <w:pPr>
        <w:pStyle w:val="Bibliography"/>
      </w:pPr>
      <w:r w:rsidRPr="001B5FB3">
        <w:t xml:space="preserve">Russell, R., Duchaine, B., &amp; Nakayama, K. (2009). Super-recognizers: People with extraordinary face recognition ability. </w:t>
      </w:r>
      <w:r w:rsidRPr="001B5FB3">
        <w:rPr>
          <w:i/>
          <w:iCs/>
        </w:rPr>
        <w:t>Psychonomic Bulletin &amp; Review</w:t>
      </w:r>
      <w:r w:rsidRPr="001B5FB3">
        <w:t xml:space="preserve">, </w:t>
      </w:r>
      <w:r w:rsidRPr="001B5FB3">
        <w:rPr>
          <w:i/>
          <w:iCs/>
        </w:rPr>
        <w:t>16</w:t>
      </w:r>
      <w:r w:rsidRPr="001B5FB3">
        <w:t>(2), 252–257. https://doi.org/10.3758/PBR.16.2.252</w:t>
      </w:r>
    </w:p>
    <w:p w14:paraId="0C0CFCD7" w14:textId="77777777" w:rsidR="00DC4262" w:rsidRPr="001B5FB3" w:rsidRDefault="00DC4262" w:rsidP="00DC4262">
      <w:pPr>
        <w:pStyle w:val="Bibliography"/>
        <w:rPr>
          <w:lang w:val="de-DE"/>
        </w:rPr>
      </w:pPr>
      <w:r w:rsidRPr="001B5FB3">
        <w:t xml:space="preserve">Salimi-Khorshidi, G., Douaud, G., Beckmann, C. F., Glasser, M. F., Griffanti, L., &amp; Smith, S. M. (2014). Automatic denoising of functional MRI data: Combining independent component analysis and hierarchical fusion of classifiers. </w:t>
      </w:r>
      <w:r w:rsidRPr="001B5FB3">
        <w:rPr>
          <w:i/>
          <w:iCs/>
          <w:lang w:val="de-DE"/>
        </w:rPr>
        <w:t>NeuroImage</w:t>
      </w:r>
      <w:r w:rsidRPr="001B5FB3">
        <w:rPr>
          <w:lang w:val="de-DE"/>
        </w:rPr>
        <w:t xml:space="preserve">, </w:t>
      </w:r>
      <w:r w:rsidRPr="001B5FB3">
        <w:rPr>
          <w:i/>
          <w:iCs/>
          <w:lang w:val="de-DE"/>
        </w:rPr>
        <w:t>90</w:t>
      </w:r>
      <w:r w:rsidRPr="001B5FB3">
        <w:rPr>
          <w:lang w:val="de-DE"/>
        </w:rPr>
        <w:t>, 449–468. https://doi.org/10.1016/j.neuroimage.2013.11.046</w:t>
      </w:r>
    </w:p>
    <w:p w14:paraId="694C7748" w14:textId="77777777" w:rsidR="00DC4262" w:rsidRPr="001B5FB3" w:rsidRDefault="00DC4262" w:rsidP="00DC4262">
      <w:pPr>
        <w:pStyle w:val="Bibliography"/>
      </w:pPr>
      <w:r w:rsidRPr="001B5FB3">
        <w:rPr>
          <w:lang w:val="de-DE"/>
        </w:rPr>
        <w:lastRenderedPageBreak/>
        <w:t xml:space="preserve">Saygin, Z. M., Osher, D. E., Koldewyn, K., Reynolds, G., Gabrieli, J. D. E., &amp; Saxe, R. R. (2012). </w:t>
      </w:r>
      <w:r w:rsidRPr="001B5FB3">
        <w:t xml:space="preserve">Anatomical connectivity patterns predict face selectivity in the fusiform gyrus. </w:t>
      </w:r>
      <w:r w:rsidRPr="001B5FB3">
        <w:rPr>
          <w:i/>
          <w:iCs/>
        </w:rPr>
        <w:t>Nature Neuroscience</w:t>
      </w:r>
      <w:r w:rsidRPr="001B5FB3">
        <w:t xml:space="preserve">, </w:t>
      </w:r>
      <w:r w:rsidRPr="001B5FB3">
        <w:rPr>
          <w:i/>
          <w:iCs/>
        </w:rPr>
        <w:t>15</w:t>
      </w:r>
      <w:r w:rsidRPr="001B5FB3">
        <w:t>(2), 321–327. https://doi.org/10.1038/nn.3001</w:t>
      </w:r>
    </w:p>
    <w:p w14:paraId="3588E152" w14:textId="77777777" w:rsidR="00DC4262" w:rsidRPr="001B5FB3" w:rsidRDefault="00DC4262" w:rsidP="00DC4262">
      <w:pPr>
        <w:pStyle w:val="Bibliography"/>
      </w:pPr>
      <w:r w:rsidRPr="001B5FB3">
        <w:t xml:space="preserve">Saygin, Z. M., Osher, D. E., Norton, E. S., Youssoufian, D. A., Beach, S. D., Feather, J., Gaab, N., Gabrieli, J. D. E., &amp; Kanwisher, N. (2016). Connectivity precedes function in the development of the visual word form area. </w:t>
      </w:r>
      <w:r w:rsidRPr="001B5FB3">
        <w:rPr>
          <w:i/>
          <w:iCs/>
        </w:rPr>
        <w:t>Nature Neuroscience</w:t>
      </w:r>
      <w:r w:rsidRPr="001B5FB3">
        <w:t xml:space="preserve">, </w:t>
      </w:r>
      <w:r w:rsidRPr="001B5FB3">
        <w:rPr>
          <w:i/>
          <w:iCs/>
        </w:rPr>
        <w:t>19</w:t>
      </w:r>
      <w:r w:rsidRPr="001B5FB3">
        <w:t>(9), 1250–1255. https://doi.org/10.1038/nn.4354</w:t>
      </w:r>
    </w:p>
    <w:p w14:paraId="5F38CA4C" w14:textId="77777777" w:rsidR="00DC4262" w:rsidRPr="001B5FB3" w:rsidRDefault="00DC4262" w:rsidP="00DC4262">
      <w:pPr>
        <w:pStyle w:val="Bibliography"/>
        <w:rPr>
          <w:lang w:val="de-DE"/>
        </w:rPr>
      </w:pPr>
      <w:r w:rsidRPr="001B5FB3">
        <w:t xml:space="preserve">Schaefer, A., Kong, R., Gordon, E. M., Laumann, T. O., Zuo, X.-N., Holmes, A. J., Eickhoff, S. B., &amp; Yeo, B. T. T. (2018). Local-Global Parcellation of the Human Cerebral Cortex from Intrinsic Functional Connectivity MRI. </w:t>
      </w:r>
      <w:r w:rsidRPr="001B5FB3">
        <w:rPr>
          <w:i/>
          <w:iCs/>
          <w:lang w:val="de-DE"/>
        </w:rPr>
        <w:t>Cerebral Cortex</w:t>
      </w:r>
      <w:r w:rsidRPr="001B5FB3">
        <w:rPr>
          <w:lang w:val="de-DE"/>
        </w:rPr>
        <w:t xml:space="preserve">, </w:t>
      </w:r>
      <w:r w:rsidRPr="001B5FB3">
        <w:rPr>
          <w:i/>
          <w:iCs/>
          <w:lang w:val="de-DE"/>
        </w:rPr>
        <w:t>28</w:t>
      </w:r>
      <w:r w:rsidRPr="001B5FB3">
        <w:rPr>
          <w:lang w:val="de-DE"/>
        </w:rPr>
        <w:t>(9), 3095–3114. https://doi.org/10.1093/cercor/bhx179</w:t>
      </w:r>
    </w:p>
    <w:p w14:paraId="20B5B8B4" w14:textId="77777777" w:rsidR="00DC4262" w:rsidRPr="001B5FB3" w:rsidRDefault="00DC4262" w:rsidP="00DC4262">
      <w:pPr>
        <w:pStyle w:val="Bibliography"/>
      </w:pPr>
      <w:r w:rsidRPr="001B5FB3">
        <w:rPr>
          <w:lang w:val="de-DE"/>
        </w:rPr>
        <w:t xml:space="preserve">Sengupta, A., Kaule, F. R., Guntupalli, J. S., Hoffmann, M. B., Häusler, C., Stadler, J., &amp; Hanke, M. (2016). </w:t>
      </w:r>
      <w:r w:rsidRPr="001B5FB3">
        <w:t xml:space="preserve">A studyforrest extension, retinotopic mapping and localization of higher visual areas. </w:t>
      </w:r>
      <w:r w:rsidRPr="001B5FB3">
        <w:rPr>
          <w:i/>
          <w:iCs/>
        </w:rPr>
        <w:t>Scientific Data</w:t>
      </w:r>
      <w:r w:rsidRPr="001B5FB3">
        <w:t xml:space="preserve">, </w:t>
      </w:r>
      <w:r w:rsidRPr="001B5FB3">
        <w:rPr>
          <w:i/>
          <w:iCs/>
        </w:rPr>
        <w:t>3</w:t>
      </w:r>
      <w:r w:rsidRPr="001B5FB3">
        <w:t>(1), 160093. https://doi.org/10.1038/sdata.2016.93</w:t>
      </w:r>
    </w:p>
    <w:p w14:paraId="767B84DD" w14:textId="77777777" w:rsidR="00DC4262" w:rsidRPr="001B5FB3" w:rsidRDefault="00DC4262" w:rsidP="00DC4262">
      <w:pPr>
        <w:pStyle w:val="Bibliography"/>
      </w:pPr>
      <w:r w:rsidRPr="001B5FB3">
        <w:t xml:space="preserve">Shen, X., Finn, E. S., Scheinost, D., Rosenberg, M. D., Chun, M. M., Papademetris, X., &amp; Constable, R. T. (2017). Using connectome-based predictive modeling to predict individual behavior from brain connectivity. </w:t>
      </w:r>
      <w:r w:rsidRPr="001B5FB3">
        <w:rPr>
          <w:i/>
          <w:iCs/>
        </w:rPr>
        <w:t>Nature Protocols</w:t>
      </w:r>
      <w:r w:rsidRPr="001B5FB3">
        <w:t xml:space="preserve">, </w:t>
      </w:r>
      <w:r w:rsidRPr="001B5FB3">
        <w:rPr>
          <w:i/>
          <w:iCs/>
        </w:rPr>
        <w:t>12</w:t>
      </w:r>
      <w:r w:rsidRPr="001B5FB3">
        <w:t>(3), 506–518. https://doi.org/10.1038/nprot.2016.178</w:t>
      </w:r>
    </w:p>
    <w:p w14:paraId="7BA50A51" w14:textId="77777777" w:rsidR="00DC4262" w:rsidRPr="001B5FB3" w:rsidRDefault="00DC4262" w:rsidP="00DC4262">
      <w:pPr>
        <w:pStyle w:val="Bibliography"/>
      </w:pPr>
      <w:r w:rsidRPr="001B5FB3">
        <w:t xml:space="preserve">Silson, E. H., Steel, A., Kidder, A., Gilmore, A. W., &amp; Baker, C. I. (2019). Distinct subdivisions of human medial parietal cortex support recollection of people and places. </w:t>
      </w:r>
      <w:r w:rsidRPr="001B5FB3">
        <w:rPr>
          <w:i/>
          <w:iCs/>
        </w:rPr>
        <w:t>eLife</w:t>
      </w:r>
      <w:r w:rsidRPr="001B5FB3">
        <w:t xml:space="preserve">, </w:t>
      </w:r>
      <w:r w:rsidRPr="001B5FB3">
        <w:rPr>
          <w:i/>
          <w:iCs/>
        </w:rPr>
        <w:t>8</w:t>
      </w:r>
      <w:r w:rsidRPr="001B5FB3">
        <w:t>, 554915. https://doi.org/10.7554/eLife.47391</w:t>
      </w:r>
    </w:p>
    <w:p w14:paraId="0589C555" w14:textId="77777777" w:rsidR="00DC4262" w:rsidRPr="001B5FB3" w:rsidRDefault="00DC4262" w:rsidP="00DC4262">
      <w:pPr>
        <w:pStyle w:val="Bibliography"/>
      </w:pPr>
      <w:r w:rsidRPr="001B5FB3">
        <w:t xml:space="preserve">Smith, S. M. (2002). Fast robust automated brain extraction. </w:t>
      </w:r>
      <w:r w:rsidRPr="001B5FB3">
        <w:rPr>
          <w:i/>
          <w:iCs/>
        </w:rPr>
        <w:t>Human Brain Mapping</w:t>
      </w:r>
      <w:r w:rsidRPr="001B5FB3">
        <w:t xml:space="preserve">, </w:t>
      </w:r>
      <w:r w:rsidRPr="001B5FB3">
        <w:rPr>
          <w:i/>
          <w:iCs/>
        </w:rPr>
        <w:t>17</w:t>
      </w:r>
      <w:r w:rsidRPr="001B5FB3">
        <w:t>(3), 143–155. https://doi.org/10.1002/hbm.10062</w:t>
      </w:r>
    </w:p>
    <w:p w14:paraId="116403C1" w14:textId="77777777" w:rsidR="00DC4262" w:rsidRPr="001B5FB3" w:rsidRDefault="00DC4262" w:rsidP="00DC4262">
      <w:pPr>
        <w:pStyle w:val="Bibliography"/>
      </w:pPr>
      <w:r w:rsidRPr="001B5FB3">
        <w:lastRenderedPageBreak/>
        <w:t xml:space="preserve">Smith, S. M., Beckmann, C. F., Andersson, J., Auerbach, E. J., Bijsterbosch, J., Douaud, G., Duff, E., Feinberg, D. A., Griffanti, L., Harms, M. P., Kelly, M., Laumann, T., Miller, K. L., Moeller, S., Petersen, S., Power, J., Salimi-Khorshidi, G., Snyder, A. Z., Vu, A. T., … Glasser, M. F. (2013). Resting-state fMRI in the Human Connectome Project. </w:t>
      </w:r>
      <w:r w:rsidRPr="001B5FB3">
        <w:rPr>
          <w:i/>
          <w:iCs/>
        </w:rPr>
        <w:t>NeuroImage</w:t>
      </w:r>
      <w:r w:rsidRPr="001B5FB3">
        <w:t xml:space="preserve">, </w:t>
      </w:r>
      <w:r w:rsidRPr="001B5FB3">
        <w:rPr>
          <w:i/>
          <w:iCs/>
        </w:rPr>
        <w:t>80</w:t>
      </w:r>
      <w:r w:rsidRPr="001B5FB3">
        <w:t>, 144–168. https://doi.org/10.1016/j.neuroimage.2013.05.039</w:t>
      </w:r>
    </w:p>
    <w:p w14:paraId="44F0CD98" w14:textId="77777777" w:rsidR="00DC4262" w:rsidRPr="001B5FB3" w:rsidRDefault="00DC4262" w:rsidP="00DC4262">
      <w:pPr>
        <w:pStyle w:val="Bibliography"/>
      </w:pPr>
      <w:r w:rsidRPr="001B5FB3">
        <w:t xml:space="preserve">Steel, A., Billings, M. M., Silson, E. H., &amp; Robertson, C. E. (2021). A network linking scene perception and spatial memory systems in posterior cerebral cortex. </w:t>
      </w:r>
      <w:r w:rsidRPr="001B5FB3">
        <w:rPr>
          <w:i/>
          <w:iCs/>
        </w:rPr>
        <w:t>Nature Communications</w:t>
      </w:r>
      <w:r w:rsidRPr="001B5FB3">
        <w:t xml:space="preserve">, </w:t>
      </w:r>
      <w:r w:rsidRPr="001B5FB3">
        <w:rPr>
          <w:i/>
          <w:iCs/>
        </w:rPr>
        <w:t>12</w:t>
      </w:r>
      <w:r w:rsidRPr="001B5FB3">
        <w:t>(1), 2632. https://doi.org/10.1038/s41467-021-22848-z</w:t>
      </w:r>
    </w:p>
    <w:p w14:paraId="650C08D3" w14:textId="77777777" w:rsidR="00DC4262" w:rsidRPr="001B5FB3" w:rsidRDefault="00DC4262" w:rsidP="00DC4262">
      <w:pPr>
        <w:pStyle w:val="Bibliography"/>
      </w:pPr>
      <w:r w:rsidRPr="001B5FB3">
        <w:t xml:space="preserve">Van Essen, D. C., Glasser, M. F., Dierker, D. L., Harwell, J., &amp; Coalson, T. (2012). Parcellations and Hemispheric Asymmetries of Human Cerebral Cortex Analyzed on Surface-Based Atlases. </w:t>
      </w:r>
      <w:r w:rsidRPr="001B5FB3">
        <w:rPr>
          <w:i/>
          <w:iCs/>
        </w:rPr>
        <w:t>Cerebral Cortex</w:t>
      </w:r>
      <w:r w:rsidRPr="001B5FB3">
        <w:t xml:space="preserve">, </w:t>
      </w:r>
      <w:r w:rsidRPr="001B5FB3">
        <w:rPr>
          <w:i/>
          <w:iCs/>
        </w:rPr>
        <w:t>22</w:t>
      </w:r>
      <w:r w:rsidRPr="001B5FB3">
        <w:t>(10), 2241–2262. https://doi.org/10.1093/cercor/bhr291</w:t>
      </w:r>
    </w:p>
    <w:p w14:paraId="19BB60DE" w14:textId="77777777" w:rsidR="00DC4262" w:rsidRPr="001B5FB3" w:rsidRDefault="00DC4262" w:rsidP="00DC4262">
      <w:pPr>
        <w:pStyle w:val="Bibliography"/>
      </w:pPr>
      <w:r w:rsidRPr="001B5FB3">
        <w:t xml:space="preserve">Van Essen, D. C., Ugurbil, K., Auerbach, E., Barch, D., Behrens, T. E. J., Bucholz, R., Chang, A., Chen, L., Corbetta, M., Curtiss, S. W., Della Penna, S., Feinberg, D., Glasser, M. F., Harel, N., Heath, A. C., Larson-Prior, L., Marcus, D., Michalareas, G., Moeller, S., … Yacoub, E. (2012). The Human Connectome Project: A data acquisition perspective. </w:t>
      </w:r>
      <w:r w:rsidRPr="001B5FB3">
        <w:rPr>
          <w:i/>
          <w:iCs/>
        </w:rPr>
        <w:t>NeuroImage</w:t>
      </w:r>
      <w:r w:rsidRPr="001B5FB3">
        <w:t xml:space="preserve">, </w:t>
      </w:r>
      <w:r w:rsidRPr="001B5FB3">
        <w:rPr>
          <w:i/>
          <w:iCs/>
        </w:rPr>
        <w:t>62</w:t>
      </w:r>
      <w:r w:rsidRPr="001B5FB3">
        <w:t>(4), 2222–2231. https://doi.org/10.1016/j.neuroimage.2012.02.018</w:t>
      </w:r>
    </w:p>
    <w:p w14:paraId="447FF2CC" w14:textId="77777777" w:rsidR="00DC4262" w:rsidRPr="001B5FB3" w:rsidRDefault="00DC4262" w:rsidP="00DC4262">
      <w:pPr>
        <w:pStyle w:val="Bibliography"/>
      </w:pPr>
      <w:r w:rsidRPr="001B5FB3">
        <w:t xml:space="preserve">Wang, G., Foxwell, M. J., Cichy, R. M., Pitcher, D., &amp; Kaiser, D. (2024). Individual differences in internal models explain idiosyncrasies in scene perception. </w:t>
      </w:r>
      <w:r w:rsidRPr="001B5FB3">
        <w:rPr>
          <w:i/>
          <w:iCs/>
        </w:rPr>
        <w:t>Cognition</w:t>
      </w:r>
      <w:r w:rsidRPr="001B5FB3">
        <w:t xml:space="preserve">, </w:t>
      </w:r>
      <w:r w:rsidRPr="001B5FB3">
        <w:rPr>
          <w:i/>
          <w:iCs/>
        </w:rPr>
        <w:t>245</w:t>
      </w:r>
      <w:r w:rsidRPr="001B5FB3">
        <w:t>(January), 105723. https://doi.org/10.1016/j.cognition.2024.105723</w:t>
      </w:r>
    </w:p>
    <w:p w14:paraId="7B926741" w14:textId="77777777" w:rsidR="00DC4262" w:rsidRPr="001B5FB3" w:rsidRDefault="00DC4262" w:rsidP="00DC4262">
      <w:pPr>
        <w:pStyle w:val="Bibliography"/>
      </w:pPr>
      <w:r w:rsidRPr="001B5FB3">
        <w:t xml:space="preserve">Watson, D. M., &amp; Andrews, T. J. (2024). Mapping the functional and structural connectivity of the scene network. </w:t>
      </w:r>
      <w:r w:rsidRPr="001B5FB3">
        <w:rPr>
          <w:i/>
          <w:iCs/>
        </w:rPr>
        <w:t>Human Brain Mapping</w:t>
      </w:r>
      <w:r w:rsidRPr="001B5FB3">
        <w:t xml:space="preserve">, </w:t>
      </w:r>
      <w:r w:rsidRPr="001B5FB3">
        <w:rPr>
          <w:i/>
          <w:iCs/>
        </w:rPr>
        <w:t>45</w:t>
      </w:r>
      <w:r w:rsidRPr="001B5FB3">
        <w:t>(3), e26628. https://doi.org/10.1002/hbm.26628</w:t>
      </w:r>
    </w:p>
    <w:p w14:paraId="3A901F13" w14:textId="77777777" w:rsidR="00DC4262" w:rsidRPr="001B5FB3" w:rsidRDefault="00DC4262" w:rsidP="00DC4262">
      <w:pPr>
        <w:pStyle w:val="Bibliography"/>
      </w:pPr>
      <w:r w:rsidRPr="001B5FB3">
        <w:lastRenderedPageBreak/>
        <w:t xml:space="preserve">White, D., &amp; Burton, A. M. (2022). Individual differences and the multidimensional nature of face perception. </w:t>
      </w:r>
      <w:r w:rsidRPr="001B5FB3">
        <w:rPr>
          <w:i/>
          <w:iCs/>
        </w:rPr>
        <w:t>Nature Reviews Psychology</w:t>
      </w:r>
      <w:r w:rsidRPr="001B5FB3">
        <w:t xml:space="preserve">, </w:t>
      </w:r>
      <w:r w:rsidRPr="001B5FB3">
        <w:rPr>
          <w:i/>
          <w:iCs/>
        </w:rPr>
        <w:t>1</w:t>
      </w:r>
      <w:r w:rsidRPr="001B5FB3">
        <w:t>(5), 287–300. https://doi.org/10.1038/s44159-022-00041-3</w:t>
      </w:r>
    </w:p>
    <w:p w14:paraId="4604FC7C" w14:textId="77777777" w:rsidR="00DC4262" w:rsidRPr="001B5FB3" w:rsidRDefault="00DC4262" w:rsidP="00DC4262">
      <w:pPr>
        <w:pStyle w:val="Bibliography"/>
      </w:pPr>
      <w:r w:rsidRPr="001B5FB3">
        <w:t xml:space="preserve">Woolrich, M. W., Behrens, T. E. J., Beckmann, C. F., Jenkinson, M., &amp; Smith, S. M. (2004). Multilevel linear modelling for FMRI group analysis using Bayesian inference. </w:t>
      </w:r>
      <w:r w:rsidRPr="001B5FB3">
        <w:rPr>
          <w:i/>
          <w:iCs/>
        </w:rPr>
        <w:t>NeuroImage</w:t>
      </w:r>
      <w:r w:rsidRPr="001B5FB3">
        <w:t xml:space="preserve">, </w:t>
      </w:r>
      <w:r w:rsidRPr="001B5FB3">
        <w:rPr>
          <w:i/>
          <w:iCs/>
        </w:rPr>
        <w:t>21</w:t>
      </w:r>
      <w:r w:rsidRPr="001B5FB3">
        <w:t>(4), 1732–1747. https://doi.org/10.1016/j.neuroimage.2003.12.023</w:t>
      </w:r>
    </w:p>
    <w:p w14:paraId="4857000E" w14:textId="77777777" w:rsidR="00DC4262" w:rsidRPr="001B5FB3" w:rsidRDefault="00DC4262" w:rsidP="00DC4262">
      <w:pPr>
        <w:pStyle w:val="Bibliography"/>
      </w:pPr>
      <w:r w:rsidRPr="001B5FB3">
        <w:t xml:space="preserve">Woolrich, M. W., Ripley, B. D., Brady, M., &amp; Smith, S. M. (2001). Temporal Autocorrelation in Univariate Linear Modeling of FMRI Data. </w:t>
      </w:r>
      <w:r w:rsidRPr="001B5FB3">
        <w:rPr>
          <w:i/>
          <w:iCs/>
        </w:rPr>
        <w:t>NeuroImage</w:t>
      </w:r>
      <w:r w:rsidRPr="001B5FB3">
        <w:t xml:space="preserve">, </w:t>
      </w:r>
      <w:r w:rsidRPr="001B5FB3">
        <w:rPr>
          <w:i/>
          <w:iCs/>
        </w:rPr>
        <w:t>14</w:t>
      </w:r>
      <w:r w:rsidRPr="001B5FB3">
        <w:t>(6), 1370–1386. https://doi.org/10.1006/nimg.2001.0931</w:t>
      </w:r>
    </w:p>
    <w:p w14:paraId="4CA9FF36" w14:textId="77777777" w:rsidR="00DC4262" w:rsidRPr="001B5FB3" w:rsidRDefault="00DC4262" w:rsidP="00DC4262">
      <w:pPr>
        <w:pStyle w:val="Bibliography"/>
      </w:pPr>
      <w:r w:rsidRPr="001B5FB3">
        <w:t xml:space="preserve">Xiao, J. X., Hays, J., Ehinger, K. A., Oliva, A., &amp; Torralba, A. (2010). SUN Database: Large-scale Scene Recognition from Abbey to Zoo. </w:t>
      </w:r>
      <w:r w:rsidRPr="001B5FB3">
        <w:rPr>
          <w:i/>
          <w:iCs/>
        </w:rPr>
        <w:t>IEEE Conference on Computer Vision and Pattern Recognition</w:t>
      </w:r>
      <w:r w:rsidRPr="001B5FB3">
        <w:t>, 3485–3492. https://doi.org/10.1109/cvpr.2010.5539970</w:t>
      </w:r>
    </w:p>
    <w:p w14:paraId="30B0AA90" w14:textId="77777777" w:rsidR="00DC4262" w:rsidRPr="001B5FB3" w:rsidRDefault="00DC4262" w:rsidP="00DC4262">
      <w:pPr>
        <w:pStyle w:val="Bibliography"/>
      </w:pPr>
      <w:r w:rsidRPr="001B5FB3">
        <w:t xml:space="preserve">Yeo, B. T., Krienen, F. M., Sepulcre, J., Sabuncu, M. R., Lashkari, D., Hollinshead, M., Roffman, J. L., Smoller, J. W., Zöllei, L., Polimeni, J. R., Fischl, B., Liu, H., &amp; Buckner, R. L. (2011). The organization of the human cerebral cortex estimated by intrinsic functional connectivity. </w:t>
      </w:r>
      <w:r w:rsidRPr="001B5FB3">
        <w:rPr>
          <w:i/>
          <w:iCs/>
        </w:rPr>
        <w:t>Journal of Neurophysiology</w:t>
      </w:r>
      <w:r w:rsidRPr="001B5FB3">
        <w:t xml:space="preserve">, </w:t>
      </w:r>
      <w:r w:rsidRPr="001B5FB3">
        <w:rPr>
          <w:i/>
          <w:iCs/>
        </w:rPr>
        <w:t>106</w:t>
      </w:r>
      <w:r w:rsidRPr="001B5FB3">
        <w:t>(3), 1125–1165. https://doi.org/10.1152/jn.00338.2011</w:t>
      </w:r>
    </w:p>
    <w:p w14:paraId="048C1807" w14:textId="77777777" w:rsidR="00DC4262" w:rsidRPr="001B5FB3" w:rsidRDefault="00DC4262" w:rsidP="00DC4262">
      <w:pPr>
        <w:pStyle w:val="Bibliography"/>
      </w:pPr>
      <w:r w:rsidRPr="001B5FB3">
        <w:t xml:space="preserve">Yoon, H. K., Jung, Y., Persichetti, A. S., &amp; Dilks, D. D. (2025). A scene-selective region in the superior parietal lobule for visually guided navigation. </w:t>
      </w:r>
      <w:r w:rsidRPr="001B5FB3">
        <w:rPr>
          <w:i/>
          <w:iCs/>
        </w:rPr>
        <w:t>Cerebral Cortex</w:t>
      </w:r>
      <w:r w:rsidRPr="001B5FB3">
        <w:t xml:space="preserve">, </w:t>
      </w:r>
      <w:r w:rsidRPr="001B5FB3">
        <w:rPr>
          <w:i/>
          <w:iCs/>
        </w:rPr>
        <w:t>35</w:t>
      </w:r>
      <w:r w:rsidRPr="001B5FB3">
        <w:t>(4). https://doi.org/10.1093/cercor/bhaf082</w:t>
      </w:r>
    </w:p>
    <w:p w14:paraId="0D82837C" w14:textId="77777777" w:rsidR="00DC4262" w:rsidRPr="001B5FB3" w:rsidRDefault="00DC4262" w:rsidP="00DC4262">
      <w:pPr>
        <w:pStyle w:val="Bibliography"/>
      </w:pPr>
      <w:r w:rsidRPr="001B5FB3">
        <w:t xml:space="preserve">Zhang, Y., Brady, M., &amp; Smith, S. (2001). Segmentation of brain MR images through a hidden Markov random field model and the expectation-maximization algorithm. </w:t>
      </w:r>
      <w:r w:rsidRPr="001B5FB3">
        <w:rPr>
          <w:i/>
          <w:iCs/>
        </w:rPr>
        <w:t>IEEE Transactions on Medical Imaging</w:t>
      </w:r>
      <w:r w:rsidRPr="001B5FB3">
        <w:t xml:space="preserve">, </w:t>
      </w:r>
      <w:r w:rsidRPr="001B5FB3">
        <w:rPr>
          <w:i/>
          <w:iCs/>
        </w:rPr>
        <w:t>20</w:t>
      </w:r>
      <w:r w:rsidRPr="001B5FB3">
        <w:t>(1), 45–57. https://doi.org/10.1109/42.906424</w:t>
      </w:r>
    </w:p>
    <w:p w14:paraId="62FAF5B3" w14:textId="77777777" w:rsidR="00DC4262" w:rsidRPr="001B5FB3" w:rsidRDefault="00DC4262" w:rsidP="00DC4262">
      <w:pPr>
        <w:pStyle w:val="Bibliography"/>
      </w:pPr>
      <w:r w:rsidRPr="001B5FB3">
        <w:lastRenderedPageBreak/>
        <w:t xml:space="preserve">Zhi, D., King, M., Hernandez‐Castillo, C. R., &amp; Diedrichsen, J. (2022). Evaluating brain parcellations using the distance‐controlled boundary coefficient. </w:t>
      </w:r>
      <w:r w:rsidRPr="001B5FB3">
        <w:rPr>
          <w:i/>
          <w:iCs/>
        </w:rPr>
        <w:t>Human Brain Mapping</w:t>
      </w:r>
      <w:r w:rsidRPr="001B5FB3">
        <w:t xml:space="preserve">, </w:t>
      </w:r>
      <w:r w:rsidRPr="001B5FB3">
        <w:rPr>
          <w:i/>
          <w:iCs/>
        </w:rPr>
        <w:t>October 2021</w:t>
      </w:r>
      <w:r w:rsidRPr="001B5FB3">
        <w:t>, 1–15. https://doi.org/10.1002/hbm.25878</w:t>
      </w:r>
    </w:p>
    <w:p w14:paraId="2CAB285A" w14:textId="1763053D" w:rsidR="00E3455D" w:rsidRPr="001B5FB3" w:rsidRDefault="00BA1BD3" w:rsidP="00B548D7">
      <w:pPr>
        <w:jc w:val="left"/>
      </w:pPr>
      <w:r w:rsidRPr="001B5FB3">
        <w:fldChar w:fldCharType="end"/>
      </w:r>
      <w:r w:rsidR="00E3455D" w:rsidRPr="001B5FB3">
        <w:br w:type="page"/>
      </w:r>
    </w:p>
    <w:p w14:paraId="584F1129" w14:textId="77777777" w:rsidR="00E3455D" w:rsidRPr="001B5FB3" w:rsidRDefault="00E3455D" w:rsidP="00E3455D">
      <w:pPr>
        <w:pStyle w:val="Heading1"/>
      </w:pPr>
      <w:r w:rsidRPr="001B5FB3">
        <w:lastRenderedPageBreak/>
        <w:t>Acknowledgements</w:t>
      </w:r>
    </w:p>
    <w:p w14:paraId="2C8BFD4E" w14:textId="0813D2E7" w:rsidR="00C91F71" w:rsidRPr="001B5FB3" w:rsidRDefault="00E3455D" w:rsidP="00E3455D">
      <w:r w:rsidRPr="001B5FB3">
        <w:t>Data were provided in part by the Human Connectome Project, WU-Minn Consortium (Principal Investigators: David Van Essen and Kamil Ugurbil; 1U54MH091657) funded by the 16 NIH Institutes and Centres that support the NIH Blueprint for Neuroscience Research; and by the McDonnell Centre for Systems Neuroscience at Washington University.</w:t>
      </w:r>
    </w:p>
    <w:p w14:paraId="7FDE6199" w14:textId="77777777" w:rsidR="007F2E9E" w:rsidRPr="001B5FB3" w:rsidRDefault="007F2E9E" w:rsidP="00E3455D"/>
    <w:p w14:paraId="6BE3906E" w14:textId="7B665B8A" w:rsidR="007F2E9E" w:rsidRPr="001B5FB3" w:rsidRDefault="007F2E9E" w:rsidP="007F2E9E">
      <w:pPr>
        <w:pStyle w:val="Heading1"/>
      </w:pPr>
      <w:r w:rsidRPr="001B5FB3">
        <w:t>Data availability</w:t>
      </w:r>
    </w:p>
    <w:p w14:paraId="17CDE292" w14:textId="762AFD80" w:rsidR="00D455CB" w:rsidRPr="001B5FB3" w:rsidRDefault="00CE7350" w:rsidP="00FE6A87">
      <w:r w:rsidRPr="001B5FB3">
        <w:t>MRI data for the Game of Thrones dataset is available on OpenNeuro (</w:t>
      </w:r>
      <w:hyperlink r:id="rId20" w:history="1">
        <w:r w:rsidRPr="001B5FB3">
          <w:rPr>
            <w:rStyle w:val="Hyperlink"/>
            <w:color w:val="auto"/>
          </w:rPr>
          <w:t>https://openneuro.org/datasets/ds004848</w:t>
        </w:r>
      </w:hyperlink>
      <w:r w:rsidRPr="001B5FB3">
        <w:t>). MRI data for the StudyForrest and HCP datasets were obtained from already publicly available repositories. The analysis c</w:t>
      </w:r>
      <w:r w:rsidR="007F2E9E" w:rsidRPr="001B5FB3">
        <w:t xml:space="preserve">ode </w:t>
      </w:r>
      <w:r w:rsidRPr="001B5FB3">
        <w:t xml:space="preserve">and data for the connectivity fingerprint analyses </w:t>
      </w:r>
      <w:r w:rsidR="007F2E9E" w:rsidRPr="001B5FB3">
        <w:t>are available on the Open Science Framework (</w:t>
      </w:r>
      <w:hyperlink r:id="rId21" w:history="1">
        <w:r w:rsidR="000F02EB" w:rsidRPr="001B5FB3">
          <w:rPr>
            <w:rStyle w:val="Hyperlink"/>
            <w:color w:val="auto"/>
          </w:rPr>
          <w:t>https://osf.io/93dva</w:t>
        </w:r>
      </w:hyperlink>
      <w:r w:rsidR="007F2E9E" w:rsidRPr="001B5FB3">
        <w:t>).</w:t>
      </w:r>
    </w:p>
    <w:p w14:paraId="4C832A50" w14:textId="4D439C05" w:rsidR="00E4013D" w:rsidRPr="001B5FB3" w:rsidRDefault="00E4013D">
      <w:pPr>
        <w:spacing w:line="259" w:lineRule="auto"/>
        <w:jc w:val="left"/>
      </w:pPr>
      <w:r w:rsidRPr="001B5FB3">
        <w:br w:type="page"/>
      </w:r>
    </w:p>
    <w:p w14:paraId="27F240D4" w14:textId="0CF542E9" w:rsidR="001B5FB3" w:rsidRPr="001B5FB3" w:rsidRDefault="001B5FB3" w:rsidP="001B5FB3">
      <w:pPr>
        <w:pStyle w:val="Heading1"/>
      </w:pPr>
      <w:r>
        <w:lastRenderedPageBreak/>
        <w:t>Supplementary Material</w:t>
      </w:r>
    </w:p>
    <w:tbl>
      <w:tblPr>
        <w:tblW w:w="8931" w:type="dxa"/>
        <w:tblLayout w:type="fixed"/>
        <w:tblLook w:val="04A0" w:firstRow="1" w:lastRow="0" w:firstColumn="1" w:lastColumn="0" w:noHBand="0" w:noVBand="1"/>
      </w:tblPr>
      <w:tblGrid>
        <w:gridCol w:w="1786"/>
        <w:gridCol w:w="1786"/>
        <w:gridCol w:w="1786"/>
        <w:gridCol w:w="1786"/>
        <w:gridCol w:w="1787"/>
      </w:tblGrid>
      <w:tr w:rsidR="001B5FB3" w:rsidRPr="00B14637" w14:paraId="5F1832BB" w14:textId="77777777" w:rsidTr="00A85769">
        <w:trPr>
          <w:cantSplit/>
          <w:trHeight w:val="993"/>
        </w:trPr>
        <w:tc>
          <w:tcPr>
            <w:tcW w:w="8931" w:type="dxa"/>
            <w:gridSpan w:val="5"/>
            <w:tcBorders>
              <w:left w:val="nil"/>
              <w:bottom w:val="nil"/>
              <w:right w:val="nil"/>
            </w:tcBorders>
            <w:noWrap/>
          </w:tcPr>
          <w:p w14:paraId="58F8E28D" w14:textId="77777777" w:rsidR="001B5FB3" w:rsidRPr="00B14637" w:rsidRDefault="001B5FB3" w:rsidP="00A85769">
            <w:pPr>
              <w:keepNext/>
              <w:spacing w:after="0" w:line="240" w:lineRule="auto"/>
              <w:rPr>
                <w:rFonts w:cstheme="minorHAnsi"/>
                <w:lang w:eastAsia="en-GB"/>
              </w:rPr>
            </w:pPr>
            <w:r w:rsidRPr="00B14637">
              <w:rPr>
                <w:rFonts w:cstheme="minorHAnsi"/>
                <w:b/>
                <w:bCs/>
                <w:lang w:eastAsia="en-GB"/>
              </w:rPr>
              <w:lastRenderedPageBreak/>
              <w:t>Supplementary Table 1.</w:t>
            </w:r>
            <w:r w:rsidRPr="00B14637">
              <w:rPr>
                <w:rFonts w:cstheme="minorHAnsi"/>
                <w:lang w:eastAsia="en-GB"/>
              </w:rPr>
              <w:t xml:space="preserve"> IDs for the 174 subjects obtained from the Human Connectome Project. Subjects marked with asterisks had missing working memory task data and were omitted from the functional localiser analyses.</w:t>
            </w:r>
          </w:p>
        </w:tc>
      </w:tr>
      <w:tr w:rsidR="001B5FB3" w:rsidRPr="00B14637" w14:paraId="1BB353FA" w14:textId="77777777" w:rsidTr="00A85769">
        <w:trPr>
          <w:cantSplit/>
          <w:trHeight w:val="340"/>
        </w:trPr>
        <w:tc>
          <w:tcPr>
            <w:tcW w:w="1786" w:type="dxa"/>
            <w:tcBorders>
              <w:top w:val="single" w:sz="4" w:space="0" w:color="auto"/>
              <w:left w:val="nil"/>
              <w:bottom w:val="nil"/>
              <w:right w:val="nil"/>
            </w:tcBorders>
            <w:noWrap/>
            <w:vAlign w:val="center"/>
            <w:hideMark/>
          </w:tcPr>
          <w:p w14:paraId="3E5F254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0610</w:t>
            </w:r>
          </w:p>
        </w:tc>
        <w:tc>
          <w:tcPr>
            <w:tcW w:w="1786" w:type="dxa"/>
            <w:tcBorders>
              <w:top w:val="single" w:sz="4" w:space="0" w:color="auto"/>
              <w:left w:val="nil"/>
              <w:bottom w:val="nil"/>
              <w:right w:val="nil"/>
            </w:tcBorders>
            <w:noWrap/>
            <w:vAlign w:val="center"/>
          </w:tcPr>
          <w:p w14:paraId="6325B32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7336</w:t>
            </w:r>
          </w:p>
        </w:tc>
        <w:tc>
          <w:tcPr>
            <w:tcW w:w="1786" w:type="dxa"/>
            <w:tcBorders>
              <w:top w:val="single" w:sz="4" w:space="0" w:color="auto"/>
              <w:left w:val="nil"/>
              <w:bottom w:val="nil"/>
              <w:right w:val="nil"/>
            </w:tcBorders>
            <w:noWrap/>
            <w:vAlign w:val="center"/>
          </w:tcPr>
          <w:p w14:paraId="3856353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2641</w:t>
            </w:r>
          </w:p>
        </w:tc>
        <w:tc>
          <w:tcPr>
            <w:tcW w:w="1786" w:type="dxa"/>
            <w:tcBorders>
              <w:top w:val="single" w:sz="4" w:space="0" w:color="auto"/>
              <w:left w:val="nil"/>
              <w:bottom w:val="nil"/>
              <w:right w:val="nil"/>
            </w:tcBorders>
            <w:noWrap/>
            <w:vAlign w:val="center"/>
          </w:tcPr>
          <w:p w14:paraId="5E4416E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85046</w:t>
            </w:r>
          </w:p>
        </w:tc>
        <w:tc>
          <w:tcPr>
            <w:tcW w:w="1787" w:type="dxa"/>
            <w:tcBorders>
              <w:top w:val="single" w:sz="4" w:space="0" w:color="auto"/>
              <w:left w:val="nil"/>
              <w:bottom w:val="nil"/>
              <w:right w:val="nil"/>
            </w:tcBorders>
            <w:noWrap/>
            <w:vAlign w:val="center"/>
          </w:tcPr>
          <w:p w14:paraId="752EB3C4"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70352</w:t>
            </w:r>
          </w:p>
        </w:tc>
      </w:tr>
      <w:tr w:rsidR="001B5FB3" w:rsidRPr="00B14637" w14:paraId="3C315488" w14:textId="77777777" w:rsidTr="00A85769">
        <w:trPr>
          <w:cantSplit/>
          <w:trHeight w:val="340"/>
        </w:trPr>
        <w:tc>
          <w:tcPr>
            <w:tcW w:w="1786" w:type="dxa"/>
            <w:tcBorders>
              <w:top w:val="nil"/>
              <w:left w:val="nil"/>
              <w:bottom w:val="nil"/>
              <w:right w:val="nil"/>
            </w:tcBorders>
            <w:noWrap/>
            <w:vAlign w:val="center"/>
            <w:hideMark/>
          </w:tcPr>
          <w:p w14:paraId="49A9555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2311</w:t>
            </w:r>
          </w:p>
        </w:tc>
        <w:tc>
          <w:tcPr>
            <w:tcW w:w="1786" w:type="dxa"/>
            <w:tcBorders>
              <w:top w:val="nil"/>
              <w:left w:val="nil"/>
              <w:bottom w:val="nil"/>
              <w:right w:val="nil"/>
            </w:tcBorders>
            <w:noWrap/>
            <w:vAlign w:val="center"/>
          </w:tcPr>
          <w:p w14:paraId="003BDB4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8035</w:t>
            </w:r>
          </w:p>
        </w:tc>
        <w:tc>
          <w:tcPr>
            <w:tcW w:w="1786" w:type="dxa"/>
            <w:tcBorders>
              <w:top w:val="nil"/>
              <w:left w:val="nil"/>
              <w:bottom w:val="nil"/>
              <w:right w:val="nil"/>
            </w:tcBorders>
            <w:noWrap/>
            <w:vAlign w:val="center"/>
          </w:tcPr>
          <w:p w14:paraId="1358D3A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3845</w:t>
            </w:r>
          </w:p>
        </w:tc>
        <w:tc>
          <w:tcPr>
            <w:tcW w:w="1786" w:type="dxa"/>
            <w:tcBorders>
              <w:top w:val="nil"/>
              <w:left w:val="nil"/>
              <w:bottom w:val="nil"/>
              <w:right w:val="nil"/>
            </w:tcBorders>
            <w:noWrap/>
            <w:vAlign w:val="center"/>
          </w:tcPr>
          <w:p w14:paraId="51BC1D0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89357</w:t>
            </w:r>
          </w:p>
        </w:tc>
        <w:tc>
          <w:tcPr>
            <w:tcW w:w="1787" w:type="dxa"/>
            <w:tcBorders>
              <w:top w:val="nil"/>
              <w:left w:val="nil"/>
              <w:bottom w:val="nil"/>
              <w:right w:val="nil"/>
            </w:tcBorders>
            <w:noWrap/>
            <w:vAlign w:val="center"/>
          </w:tcPr>
          <w:p w14:paraId="38B2BE0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71354</w:t>
            </w:r>
          </w:p>
        </w:tc>
      </w:tr>
      <w:tr w:rsidR="001B5FB3" w:rsidRPr="00B14637" w14:paraId="7E3F1482" w14:textId="77777777" w:rsidTr="00A85769">
        <w:trPr>
          <w:cantSplit/>
          <w:trHeight w:val="340"/>
        </w:trPr>
        <w:tc>
          <w:tcPr>
            <w:tcW w:w="1786" w:type="dxa"/>
            <w:tcBorders>
              <w:top w:val="nil"/>
              <w:left w:val="nil"/>
              <w:bottom w:val="nil"/>
              <w:right w:val="nil"/>
            </w:tcBorders>
            <w:noWrap/>
            <w:vAlign w:val="center"/>
            <w:hideMark/>
          </w:tcPr>
          <w:p w14:paraId="4B84C98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2816</w:t>
            </w:r>
          </w:p>
        </w:tc>
        <w:tc>
          <w:tcPr>
            <w:tcW w:w="1786" w:type="dxa"/>
            <w:tcBorders>
              <w:top w:val="nil"/>
              <w:left w:val="nil"/>
              <w:bottom w:val="nil"/>
              <w:right w:val="nil"/>
            </w:tcBorders>
            <w:noWrap/>
            <w:vAlign w:val="center"/>
          </w:tcPr>
          <w:p w14:paraId="403373D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8136</w:t>
            </w:r>
          </w:p>
        </w:tc>
        <w:tc>
          <w:tcPr>
            <w:tcW w:w="1786" w:type="dxa"/>
            <w:tcBorders>
              <w:top w:val="nil"/>
              <w:left w:val="nil"/>
              <w:bottom w:val="nil"/>
              <w:right w:val="nil"/>
            </w:tcBorders>
            <w:noWrap/>
            <w:vAlign w:val="center"/>
          </w:tcPr>
          <w:p w14:paraId="10EFE35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5041</w:t>
            </w:r>
          </w:p>
        </w:tc>
        <w:tc>
          <w:tcPr>
            <w:tcW w:w="1786" w:type="dxa"/>
            <w:tcBorders>
              <w:top w:val="nil"/>
              <w:left w:val="nil"/>
              <w:bottom w:val="nil"/>
              <w:right w:val="nil"/>
            </w:tcBorders>
            <w:noWrap/>
            <w:vAlign w:val="center"/>
          </w:tcPr>
          <w:p w14:paraId="5DF21B9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93247</w:t>
            </w:r>
          </w:p>
        </w:tc>
        <w:tc>
          <w:tcPr>
            <w:tcW w:w="1787" w:type="dxa"/>
            <w:tcBorders>
              <w:top w:val="nil"/>
              <w:left w:val="nil"/>
              <w:bottom w:val="nil"/>
              <w:right w:val="nil"/>
            </w:tcBorders>
            <w:noWrap/>
            <w:vAlign w:val="center"/>
          </w:tcPr>
          <w:p w14:paraId="2C1A0BA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82561</w:t>
            </w:r>
          </w:p>
        </w:tc>
      </w:tr>
      <w:tr w:rsidR="001B5FB3" w:rsidRPr="00B14637" w14:paraId="4B8AA7A9" w14:textId="77777777" w:rsidTr="00A85769">
        <w:trPr>
          <w:cantSplit/>
          <w:trHeight w:val="340"/>
        </w:trPr>
        <w:tc>
          <w:tcPr>
            <w:tcW w:w="1786" w:type="dxa"/>
            <w:tcBorders>
              <w:top w:val="nil"/>
              <w:left w:val="nil"/>
              <w:bottom w:val="nil"/>
              <w:right w:val="nil"/>
            </w:tcBorders>
            <w:noWrap/>
            <w:vAlign w:val="center"/>
            <w:hideMark/>
          </w:tcPr>
          <w:p w14:paraId="5502BA8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4416</w:t>
            </w:r>
          </w:p>
        </w:tc>
        <w:tc>
          <w:tcPr>
            <w:tcW w:w="1786" w:type="dxa"/>
            <w:tcBorders>
              <w:top w:val="nil"/>
              <w:left w:val="nil"/>
              <w:bottom w:val="nil"/>
              <w:right w:val="nil"/>
            </w:tcBorders>
            <w:noWrap/>
            <w:vAlign w:val="center"/>
          </w:tcPr>
          <w:p w14:paraId="64BBD93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9239</w:t>
            </w:r>
          </w:p>
        </w:tc>
        <w:tc>
          <w:tcPr>
            <w:tcW w:w="1786" w:type="dxa"/>
            <w:tcBorders>
              <w:top w:val="nil"/>
              <w:left w:val="nil"/>
              <w:bottom w:val="nil"/>
              <w:right w:val="nil"/>
            </w:tcBorders>
            <w:noWrap/>
            <w:vAlign w:val="center"/>
          </w:tcPr>
          <w:p w14:paraId="1587ED1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6144</w:t>
            </w:r>
          </w:p>
        </w:tc>
        <w:tc>
          <w:tcPr>
            <w:tcW w:w="1786" w:type="dxa"/>
            <w:tcBorders>
              <w:top w:val="nil"/>
              <w:left w:val="nil"/>
              <w:bottom w:val="nil"/>
              <w:right w:val="nil"/>
            </w:tcBorders>
            <w:noWrap/>
            <w:vAlign w:val="center"/>
          </w:tcPr>
          <w:p w14:paraId="1A9F5F5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95756</w:t>
            </w:r>
          </w:p>
        </w:tc>
        <w:tc>
          <w:tcPr>
            <w:tcW w:w="1787" w:type="dxa"/>
            <w:tcBorders>
              <w:top w:val="nil"/>
              <w:left w:val="nil"/>
              <w:bottom w:val="nil"/>
              <w:right w:val="nil"/>
            </w:tcBorders>
            <w:noWrap/>
            <w:vAlign w:val="center"/>
          </w:tcPr>
          <w:p w14:paraId="6F19CAE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83462</w:t>
            </w:r>
          </w:p>
        </w:tc>
      </w:tr>
      <w:tr w:rsidR="001B5FB3" w:rsidRPr="00B14637" w14:paraId="4225D78C" w14:textId="77777777" w:rsidTr="00A85769">
        <w:trPr>
          <w:cantSplit/>
          <w:trHeight w:val="340"/>
        </w:trPr>
        <w:tc>
          <w:tcPr>
            <w:tcW w:w="1786" w:type="dxa"/>
            <w:tcBorders>
              <w:top w:val="nil"/>
              <w:left w:val="nil"/>
              <w:bottom w:val="nil"/>
              <w:right w:val="nil"/>
            </w:tcBorders>
            <w:noWrap/>
            <w:vAlign w:val="center"/>
            <w:hideMark/>
          </w:tcPr>
          <w:p w14:paraId="214ED5D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5923</w:t>
            </w:r>
          </w:p>
        </w:tc>
        <w:tc>
          <w:tcPr>
            <w:tcW w:w="1786" w:type="dxa"/>
            <w:tcBorders>
              <w:top w:val="nil"/>
              <w:left w:val="nil"/>
              <w:bottom w:val="nil"/>
              <w:right w:val="nil"/>
            </w:tcBorders>
            <w:noWrap/>
            <w:vAlign w:val="center"/>
          </w:tcPr>
          <w:p w14:paraId="686E4B9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2935</w:t>
            </w:r>
          </w:p>
        </w:tc>
        <w:tc>
          <w:tcPr>
            <w:tcW w:w="1786" w:type="dxa"/>
            <w:tcBorders>
              <w:top w:val="nil"/>
              <w:left w:val="nil"/>
              <w:bottom w:val="nil"/>
              <w:right w:val="nil"/>
            </w:tcBorders>
            <w:noWrap/>
            <w:vAlign w:val="center"/>
          </w:tcPr>
          <w:p w14:paraId="6A57637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7348</w:t>
            </w:r>
          </w:p>
        </w:tc>
        <w:tc>
          <w:tcPr>
            <w:tcW w:w="1786" w:type="dxa"/>
            <w:tcBorders>
              <w:top w:val="nil"/>
              <w:left w:val="nil"/>
              <w:bottom w:val="nil"/>
              <w:right w:val="nil"/>
            </w:tcBorders>
            <w:noWrap/>
            <w:vAlign w:val="center"/>
          </w:tcPr>
          <w:p w14:paraId="35904E4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97760</w:t>
            </w:r>
          </w:p>
        </w:tc>
        <w:tc>
          <w:tcPr>
            <w:tcW w:w="1787" w:type="dxa"/>
            <w:tcBorders>
              <w:top w:val="nil"/>
              <w:left w:val="nil"/>
              <w:bottom w:val="nil"/>
              <w:right w:val="nil"/>
            </w:tcBorders>
            <w:noWrap/>
            <w:vAlign w:val="center"/>
          </w:tcPr>
          <w:p w14:paraId="7C180FD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89373</w:t>
            </w:r>
          </w:p>
        </w:tc>
      </w:tr>
      <w:tr w:rsidR="001B5FB3" w:rsidRPr="00B14637" w14:paraId="733B23AE" w14:textId="77777777" w:rsidTr="00A85769">
        <w:trPr>
          <w:cantSplit/>
          <w:trHeight w:val="340"/>
        </w:trPr>
        <w:tc>
          <w:tcPr>
            <w:tcW w:w="1786" w:type="dxa"/>
            <w:tcBorders>
              <w:top w:val="nil"/>
              <w:left w:val="nil"/>
              <w:bottom w:val="nil"/>
              <w:right w:val="nil"/>
            </w:tcBorders>
            <w:noWrap/>
            <w:vAlign w:val="center"/>
            <w:hideMark/>
          </w:tcPr>
          <w:p w14:paraId="40CAE15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8323</w:t>
            </w:r>
          </w:p>
        </w:tc>
        <w:tc>
          <w:tcPr>
            <w:tcW w:w="1786" w:type="dxa"/>
            <w:tcBorders>
              <w:top w:val="nil"/>
              <w:left w:val="nil"/>
              <w:bottom w:val="nil"/>
              <w:right w:val="nil"/>
            </w:tcBorders>
            <w:noWrap/>
            <w:vAlign w:val="center"/>
          </w:tcPr>
          <w:p w14:paraId="4232908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4131</w:t>
            </w:r>
          </w:p>
        </w:tc>
        <w:tc>
          <w:tcPr>
            <w:tcW w:w="1786" w:type="dxa"/>
            <w:tcBorders>
              <w:top w:val="nil"/>
              <w:left w:val="nil"/>
              <w:bottom w:val="nil"/>
              <w:right w:val="nil"/>
            </w:tcBorders>
            <w:noWrap/>
            <w:vAlign w:val="center"/>
          </w:tcPr>
          <w:p w14:paraId="28DF7C6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8653</w:t>
            </w:r>
          </w:p>
        </w:tc>
        <w:tc>
          <w:tcPr>
            <w:tcW w:w="1786" w:type="dxa"/>
            <w:tcBorders>
              <w:top w:val="nil"/>
              <w:left w:val="nil"/>
              <w:bottom w:val="nil"/>
              <w:right w:val="nil"/>
            </w:tcBorders>
            <w:noWrap/>
            <w:vAlign w:val="center"/>
          </w:tcPr>
          <w:p w14:paraId="20B49B2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01422</w:t>
            </w:r>
          </w:p>
        </w:tc>
        <w:tc>
          <w:tcPr>
            <w:tcW w:w="1787" w:type="dxa"/>
            <w:tcBorders>
              <w:top w:val="nil"/>
              <w:left w:val="nil"/>
              <w:bottom w:val="nil"/>
              <w:right w:val="nil"/>
            </w:tcBorders>
            <w:noWrap/>
            <w:vAlign w:val="center"/>
          </w:tcPr>
          <w:p w14:paraId="4BB17DF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14649</w:t>
            </w:r>
          </w:p>
        </w:tc>
      </w:tr>
      <w:tr w:rsidR="001B5FB3" w:rsidRPr="00B14637" w14:paraId="1DFAE3FA" w14:textId="77777777" w:rsidTr="00A85769">
        <w:trPr>
          <w:cantSplit/>
          <w:trHeight w:val="340"/>
        </w:trPr>
        <w:tc>
          <w:tcPr>
            <w:tcW w:w="1786" w:type="dxa"/>
            <w:tcBorders>
              <w:top w:val="nil"/>
              <w:left w:val="nil"/>
              <w:bottom w:val="nil"/>
              <w:right w:val="nil"/>
            </w:tcBorders>
            <w:noWrap/>
            <w:vAlign w:val="center"/>
            <w:hideMark/>
          </w:tcPr>
          <w:p w14:paraId="3ED4C31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09123</w:t>
            </w:r>
          </w:p>
        </w:tc>
        <w:tc>
          <w:tcPr>
            <w:tcW w:w="1786" w:type="dxa"/>
            <w:tcBorders>
              <w:top w:val="nil"/>
              <w:left w:val="nil"/>
              <w:bottom w:val="nil"/>
              <w:right w:val="nil"/>
            </w:tcBorders>
            <w:noWrap/>
            <w:vAlign w:val="center"/>
          </w:tcPr>
          <w:p w14:paraId="034C62E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4636</w:t>
            </w:r>
          </w:p>
        </w:tc>
        <w:tc>
          <w:tcPr>
            <w:tcW w:w="1786" w:type="dxa"/>
            <w:tcBorders>
              <w:top w:val="nil"/>
              <w:left w:val="nil"/>
              <w:bottom w:val="nil"/>
              <w:right w:val="nil"/>
            </w:tcBorders>
            <w:noWrap/>
            <w:vAlign w:val="center"/>
          </w:tcPr>
          <w:p w14:paraId="247C12B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9655</w:t>
            </w:r>
          </w:p>
        </w:tc>
        <w:tc>
          <w:tcPr>
            <w:tcW w:w="1786" w:type="dxa"/>
            <w:tcBorders>
              <w:top w:val="nil"/>
              <w:left w:val="nil"/>
              <w:bottom w:val="nil"/>
              <w:right w:val="nil"/>
            </w:tcBorders>
            <w:noWrap/>
            <w:vAlign w:val="center"/>
          </w:tcPr>
          <w:p w14:paraId="46E5B5B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06836</w:t>
            </w:r>
          </w:p>
        </w:tc>
        <w:tc>
          <w:tcPr>
            <w:tcW w:w="1787" w:type="dxa"/>
            <w:tcBorders>
              <w:top w:val="nil"/>
              <w:left w:val="nil"/>
              <w:bottom w:val="nil"/>
              <w:right w:val="nil"/>
            </w:tcBorders>
            <w:noWrap/>
            <w:vAlign w:val="center"/>
          </w:tcPr>
          <w:p w14:paraId="75782A4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18859</w:t>
            </w:r>
          </w:p>
        </w:tc>
      </w:tr>
      <w:tr w:rsidR="001B5FB3" w:rsidRPr="00B14637" w14:paraId="2A7D69FB" w14:textId="77777777" w:rsidTr="00A85769">
        <w:trPr>
          <w:cantSplit/>
          <w:trHeight w:val="340"/>
        </w:trPr>
        <w:tc>
          <w:tcPr>
            <w:tcW w:w="1786" w:type="dxa"/>
            <w:tcBorders>
              <w:top w:val="nil"/>
              <w:left w:val="nil"/>
              <w:bottom w:val="nil"/>
              <w:right w:val="nil"/>
            </w:tcBorders>
            <w:noWrap/>
            <w:vAlign w:val="center"/>
            <w:hideMark/>
          </w:tcPr>
          <w:p w14:paraId="3D089CC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11514</w:t>
            </w:r>
          </w:p>
        </w:tc>
        <w:tc>
          <w:tcPr>
            <w:tcW w:w="1786" w:type="dxa"/>
            <w:tcBorders>
              <w:top w:val="nil"/>
              <w:left w:val="nil"/>
              <w:bottom w:val="nil"/>
              <w:right w:val="nil"/>
            </w:tcBorders>
            <w:noWrap/>
            <w:vAlign w:val="center"/>
          </w:tcPr>
          <w:p w14:paraId="0E743A0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5436</w:t>
            </w:r>
          </w:p>
        </w:tc>
        <w:tc>
          <w:tcPr>
            <w:tcW w:w="1786" w:type="dxa"/>
            <w:tcBorders>
              <w:top w:val="nil"/>
              <w:left w:val="nil"/>
              <w:bottom w:val="nil"/>
              <w:right w:val="nil"/>
            </w:tcBorders>
            <w:noWrap/>
            <w:vAlign w:val="center"/>
          </w:tcPr>
          <w:p w14:paraId="1BE37C1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0210</w:t>
            </w:r>
          </w:p>
        </w:tc>
        <w:tc>
          <w:tcPr>
            <w:tcW w:w="1786" w:type="dxa"/>
            <w:tcBorders>
              <w:top w:val="nil"/>
              <w:left w:val="nil"/>
              <w:bottom w:val="nil"/>
              <w:right w:val="nil"/>
            </w:tcBorders>
            <w:noWrap/>
            <w:vAlign w:val="center"/>
          </w:tcPr>
          <w:p w14:paraId="011CF5E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12528</w:t>
            </w:r>
          </w:p>
        </w:tc>
        <w:tc>
          <w:tcPr>
            <w:tcW w:w="1787" w:type="dxa"/>
            <w:tcBorders>
              <w:top w:val="nil"/>
              <w:left w:val="nil"/>
              <w:bottom w:val="nil"/>
              <w:right w:val="nil"/>
            </w:tcBorders>
            <w:noWrap/>
            <w:vAlign w:val="center"/>
          </w:tcPr>
          <w:p w14:paraId="4F13179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25048</w:t>
            </w:r>
          </w:p>
        </w:tc>
      </w:tr>
      <w:tr w:rsidR="001B5FB3" w:rsidRPr="00B14637" w14:paraId="5BA5F522" w14:textId="77777777" w:rsidTr="00A85769">
        <w:trPr>
          <w:cantSplit/>
          <w:trHeight w:val="340"/>
        </w:trPr>
        <w:tc>
          <w:tcPr>
            <w:tcW w:w="1786" w:type="dxa"/>
            <w:tcBorders>
              <w:top w:val="nil"/>
              <w:left w:val="nil"/>
              <w:bottom w:val="nil"/>
              <w:right w:val="nil"/>
            </w:tcBorders>
            <w:noWrap/>
            <w:vAlign w:val="center"/>
            <w:hideMark/>
          </w:tcPr>
          <w:p w14:paraId="28578AD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14823</w:t>
            </w:r>
          </w:p>
        </w:tc>
        <w:tc>
          <w:tcPr>
            <w:tcW w:w="1786" w:type="dxa"/>
            <w:tcBorders>
              <w:top w:val="nil"/>
              <w:left w:val="nil"/>
              <w:bottom w:val="nil"/>
              <w:right w:val="nil"/>
            </w:tcBorders>
            <w:noWrap/>
            <w:vAlign w:val="center"/>
          </w:tcPr>
          <w:p w14:paraId="4177217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7036</w:t>
            </w:r>
          </w:p>
        </w:tc>
        <w:tc>
          <w:tcPr>
            <w:tcW w:w="1786" w:type="dxa"/>
            <w:tcBorders>
              <w:top w:val="nil"/>
              <w:left w:val="nil"/>
              <w:bottom w:val="nil"/>
              <w:right w:val="nil"/>
            </w:tcBorders>
            <w:noWrap/>
            <w:vAlign w:val="center"/>
          </w:tcPr>
          <w:p w14:paraId="124BC2A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0311</w:t>
            </w:r>
          </w:p>
        </w:tc>
        <w:tc>
          <w:tcPr>
            <w:tcW w:w="1786" w:type="dxa"/>
            <w:tcBorders>
              <w:top w:val="nil"/>
              <w:left w:val="nil"/>
              <w:bottom w:val="nil"/>
              <w:right w:val="nil"/>
            </w:tcBorders>
            <w:noWrap/>
            <w:vAlign w:val="center"/>
          </w:tcPr>
          <w:p w14:paraId="7F76394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29040</w:t>
            </w:r>
          </w:p>
        </w:tc>
        <w:tc>
          <w:tcPr>
            <w:tcW w:w="1787" w:type="dxa"/>
            <w:tcBorders>
              <w:top w:val="nil"/>
              <w:left w:val="nil"/>
              <w:bottom w:val="nil"/>
              <w:right w:val="nil"/>
            </w:tcBorders>
            <w:noWrap/>
            <w:vAlign w:val="center"/>
          </w:tcPr>
          <w:p w14:paraId="7580721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26353</w:t>
            </w:r>
          </w:p>
        </w:tc>
      </w:tr>
      <w:tr w:rsidR="001B5FB3" w:rsidRPr="00B14637" w14:paraId="678137DA" w14:textId="77777777" w:rsidTr="00A85769">
        <w:trPr>
          <w:cantSplit/>
          <w:trHeight w:val="340"/>
        </w:trPr>
        <w:tc>
          <w:tcPr>
            <w:tcW w:w="1786" w:type="dxa"/>
            <w:tcBorders>
              <w:top w:val="nil"/>
              <w:left w:val="nil"/>
              <w:bottom w:val="nil"/>
              <w:right w:val="nil"/>
            </w:tcBorders>
            <w:noWrap/>
            <w:vAlign w:val="center"/>
            <w:hideMark/>
          </w:tcPr>
          <w:p w14:paraId="08BA014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15017</w:t>
            </w:r>
          </w:p>
        </w:tc>
        <w:tc>
          <w:tcPr>
            <w:tcW w:w="1786" w:type="dxa"/>
            <w:tcBorders>
              <w:top w:val="nil"/>
              <w:left w:val="nil"/>
              <w:bottom w:val="nil"/>
              <w:right w:val="nil"/>
            </w:tcBorders>
            <w:noWrap/>
            <w:vAlign w:val="center"/>
          </w:tcPr>
          <w:p w14:paraId="62CFD82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7440</w:t>
            </w:r>
          </w:p>
        </w:tc>
        <w:tc>
          <w:tcPr>
            <w:tcW w:w="1786" w:type="dxa"/>
            <w:tcBorders>
              <w:top w:val="nil"/>
              <w:left w:val="nil"/>
              <w:bottom w:val="nil"/>
              <w:right w:val="nil"/>
            </w:tcBorders>
            <w:noWrap/>
            <w:vAlign w:val="center"/>
          </w:tcPr>
          <w:p w14:paraId="5AA46EC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0614</w:t>
            </w:r>
          </w:p>
        </w:tc>
        <w:tc>
          <w:tcPr>
            <w:tcW w:w="1786" w:type="dxa"/>
            <w:tcBorders>
              <w:top w:val="nil"/>
              <w:left w:val="nil"/>
              <w:bottom w:val="nil"/>
              <w:right w:val="nil"/>
            </w:tcBorders>
            <w:noWrap/>
            <w:vAlign w:val="center"/>
          </w:tcPr>
          <w:p w14:paraId="713B29A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36845</w:t>
            </w:r>
          </w:p>
        </w:tc>
        <w:tc>
          <w:tcPr>
            <w:tcW w:w="1787" w:type="dxa"/>
            <w:tcBorders>
              <w:top w:val="nil"/>
              <w:left w:val="nil"/>
              <w:bottom w:val="nil"/>
              <w:right w:val="nil"/>
            </w:tcBorders>
            <w:noWrap/>
            <w:vAlign w:val="center"/>
          </w:tcPr>
          <w:p w14:paraId="05BABA14"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33249</w:t>
            </w:r>
          </w:p>
        </w:tc>
      </w:tr>
      <w:tr w:rsidR="001B5FB3" w:rsidRPr="00B14637" w14:paraId="3C120462" w14:textId="77777777" w:rsidTr="00A85769">
        <w:trPr>
          <w:cantSplit/>
          <w:trHeight w:val="340"/>
        </w:trPr>
        <w:tc>
          <w:tcPr>
            <w:tcW w:w="1786" w:type="dxa"/>
            <w:tcBorders>
              <w:top w:val="nil"/>
              <w:left w:val="nil"/>
              <w:bottom w:val="nil"/>
              <w:right w:val="nil"/>
            </w:tcBorders>
            <w:noWrap/>
            <w:vAlign w:val="center"/>
            <w:hideMark/>
          </w:tcPr>
          <w:p w14:paraId="634894F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15825</w:t>
            </w:r>
          </w:p>
        </w:tc>
        <w:tc>
          <w:tcPr>
            <w:tcW w:w="1786" w:type="dxa"/>
            <w:tcBorders>
              <w:top w:val="nil"/>
              <w:left w:val="nil"/>
              <w:bottom w:val="nil"/>
              <w:right w:val="nil"/>
            </w:tcBorders>
            <w:noWrap/>
            <w:vAlign w:val="center"/>
          </w:tcPr>
          <w:p w14:paraId="7286A6D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9040</w:t>
            </w:r>
          </w:p>
        </w:tc>
        <w:tc>
          <w:tcPr>
            <w:tcW w:w="1786" w:type="dxa"/>
            <w:tcBorders>
              <w:top w:val="nil"/>
              <w:left w:val="nil"/>
              <w:bottom w:val="nil"/>
              <w:right w:val="nil"/>
            </w:tcBorders>
            <w:noWrap/>
            <w:vAlign w:val="center"/>
          </w:tcPr>
          <w:p w14:paraId="32BC207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1515</w:t>
            </w:r>
          </w:p>
        </w:tc>
        <w:tc>
          <w:tcPr>
            <w:tcW w:w="1786" w:type="dxa"/>
            <w:tcBorders>
              <w:top w:val="nil"/>
              <w:left w:val="nil"/>
              <w:bottom w:val="nil"/>
              <w:right w:val="nil"/>
            </w:tcBorders>
            <w:noWrap/>
            <w:vAlign w:val="center"/>
          </w:tcPr>
          <w:p w14:paraId="76352C5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63040</w:t>
            </w:r>
          </w:p>
        </w:tc>
        <w:tc>
          <w:tcPr>
            <w:tcW w:w="1787" w:type="dxa"/>
            <w:tcBorders>
              <w:top w:val="nil"/>
              <w:left w:val="nil"/>
              <w:bottom w:val="nil"/>
              <w:right w:val="nil"/>
            </w:tcBorders>
            <w:noWrap/>
            <w:vAlign w:val="center"/>
          </w:tcPr>
          <w:p w14:paraId="70F32CF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59671</w:t>
            </w:r>
          </w:p>
        </w:tc>
      </w:tr>
      <w:tr w:rsidR="001B5FB3" w:rsidRPr="00B14637" w14:paraId="3106FC47" w14:textId="77777777" w:rsidTr="00A85769">
        <w:trPr>
          <w:cantSplit/>
          <w:trHeight w:val="340"/>
        </w:trPr>
        <w:tc>
          <w:tcPr>
            <w:tcW w:w="1786" w:type="dxa"/>
            <w:tcBorders>
              <w:top w:val="nil"/>
              <w:left w:val="nil"/>
              <w:bottom w:val="nil"/>
              <w:right w:val="nil"/>
            </w:tcBorders>
            <w:noWrap/>
            <w:vAlign w:val="center"/>
            <w:hideMark/>
          </w:tcPr>
          <w:p w14:paraId="1A3F040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16726</w:t>
            </w:r>
          </w:p>
        </w:tc>
        <w:tc>
          <w:tcPr>
            <w:tcW w:w="1786" w:type="dxa"/>
            <w:tcBorders>
              <w:top w:val="nil"/>
              <w:left w:val="nil"/>
              <w:bottom w:val="nil"/>
              <w:right w:val="nil"/>
            </w:tcBorders>
            <w:noWrap/>
            <w:vAlign w:val="center"/>
          </w:tcPr>
          <w:p w14:paraId="7E8A9E5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9343</w:t>
            </w:r>
          </w:p>
        </w:tc>
        <w:tc>
          <w:tcPr>
            <w:tcW w:w="1786" w:type="dxa"/>
            <w:tcBorders>
              <w:top w:val="nil"/>
              <w:left w:val="nil"/>
              <w:bottom w:val="nil"/>
              <w:right w:val="nil"/>
            </w:tcBorders>
            <w:noWrap/>
            <w:vAlign w:val="center"/>
          </w:tcPr>
          <w:p w14:paraId="26E95DF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3418</w:t>
            </w:r>
          </w:p>
        </w:tc>
        <w:tc>
          <w:tcPr>
            <w:tcW w:w="1786" w:type="dxa"/>
            <w:tcBorders>
              <w:top w:val="nil"/>
              <w:left w:val="nil"/>
              <w:bottom w:val="nil"/>
              <w:right w:val="nil"/>
            </w:tcBorders>
            <w:noWrap/>
            <w:vAlign w:val="center"/>
          </w:tcPr>
          <w:p w14:paraId="61C708B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467351</w:t>
            </w:r>
          </w:p>
        </w:tc>
        <w:tc>
          <w:tcPr>
            <w:tcW w:w="1787" w:type="dxa"/>
            <w:tcBorders>
              <w:top w:val="nil"/>
              <w:left w:val="nil"/>
              <w:bottom w:val="nil"/>
              <w:right w:val="nil"/>
            </w:tcBorders>
            <w:noWrap/>
            <w:vAlign w:val="center"/>
          </w:tcPr>
          <w:p w14:paraId="2BA6974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61456</w:t>
            </w:r>
          </w:p>
        </w:tc>
      </w:tr>
      <w:tr w:rsidR="001B5FB3" w:rsidRPr="00B14637" w14:paraId="4DF2F19A" w14:textId="77777777" w:rsidTr="00A85769">
        <w:trPr>
          <w:cantSplit/>
          <w:trHeight w:val="340"/>
        </w:trPr>
        <w:tc>
          <w:tcPr>
            <w:tcW w:w="1786" w:type="dxa"/>
            <w:tcBorders>
              <w:top w:val="nil"/>
              <w:left w:val="nil"/>
              <w:bottom w:val="nil"/>
              <w:right w:val="nil"/>
            </w:tcBorders>
            <w:noWrap/>
            <w:vAlign w:val="center"/>
            <w:hideMark/>
          </w:tcPr>
          <w:p w14:paraId="7408F61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18225</w:t>
            </w:r>
          </w:p>
        </w:tc>
        <w:tc>
          <w:tcPr>
            <w:tcW w:w="1786" w:type="dxa"/>
            <w:tcBorders>
              <w:top w:val="nil"/>
              <w:left w:val="nil"/>
              <w:bottom w:val="nil"/>
              <w:right w:val="nil"/>
            </w:tcBorders>
            <w:noWrap/>
            <w:vAlign w:val="center"/>
          </w:tcPr>
          <w:p w14:paraId="16D51F4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9444</w:t>
            </w:r>
          </w:p>
        </w:tc>
        <w:tc>
          <w:tcPr>
            <w:tcW w:w="1786" w:type="dxa"/>
            <w:tcBorders>
              <w:top w:val="nil"/>
              <w:left w:val="nil"/>
              <w:bottom w:val="nil"/>
              <w:right w:val="nil"/>
            </w:tcBorders>
            <w:noWrap/>
            <w:vAlign w:val="center"/>
          </w:tcPr>
          <w:p w14:paraId="091DC1A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4521</w:t>
            </w:r>
          </w:p>
        </w:tc>
        <w:tc>
          <w:tcPr>
            <w:tcW w:w="1786" w:type="dxa"/>
            <w:tcBorders>
              <w:top w:val="nil"/>
              <w:left w:val="nil"/>
              <w:bottom w:val="nil"/>
              <w:right w:val="nil"/>
            </w:tcBorders>
            <w:noWrap/>
            <w:vAlign w:val="center"/>
          </w:tcPr>
          <w:p w14:paraId="559C16B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25541</w:t>
            </w:r>
          </w:p>
        </w:tc>
        <w:tc>
          <w:tcPr>
            <w:tcW w:w="1787" w:type="dxa"/>
            <w:tcBorders>
              <w:top w:val="nil"/>
              <w:left w:val="nil"/>
              <w:bottom w:val="nil"/>
              <w:right w:val="nil"/>
            </w:tcBorders>
            <w:noWrap/>
            <w:vAlign w:val="center"/>
          </w:tcPr>
          <w:p w14:paraId="6020308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71762</w:t>
            </w:r>
          </w:p>
        </w:tc>
      </w:tr>
      <w:tr w:rsidR="001B5FB3" w:rsidRPr="00B14637" w14:paraId="1480C270" w14:textId="77777777" w:rsidTr="00A85769">
        <w:trPr>
          <w:cantSplit/>
          <w:trHeight w:val="340"/>
        </w:trPr>
        <w:tc>
          <w:tcPr>
            <w:tcW w:w="1786" w:type="dxa"/>
            <w:tcBorders>
              <w:top w:val="nil"/>
              <w:left w:val="nil"/>
              <w:bottom w:val="nil"/>
              <w:right w:val="nil"/>
            </w:tcBorders>
            <w:noWrap/>
            <w:vAlign w:val="center"/>
            <w:hideMark/>
          </w:tcPr>
          <w:p w14:paraId="7C2B881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25525</w:t>
            </w:r>
          </w:p>
        </w:tc>
        <w:tc>
          <w:tcPr>
            <w:tcW w:w="1786" w:type="dxa"/>
            <w:tcBorders>
              <w:top w:val="nil"/>
              <w:left w:val="nil"/>
              <w:bottom w:val="nil"/>
              <w:right w:val="nil"/>
            </w:tcBorders>
            <w:noWrap/>
            <w:vAlign w:val="center"/>
          </w:tcPr>
          <w:p w14:paraId="2D11EBA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69747</w:t>
            </w:r>
          </w:p>
        </w:tc>
        <w:tc>
          <w:tcPr>
            <w:tcW w:w="1786" w:type="dxa"/>
            <w:tcBorders>
              <w:top w:val="nil"/>
              <w:left w:val="nil"/>
              <w:bottom w:val="nil"/>
              <w:right w:val="nil"/>
            </w:tcBorders>
            <w:noWrap/>
            <w:vAlign w:val="center"/>
          </w:tcPr>
          <w:p w14:paraId="238AFA3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5220</w:t>
            </w:r>
          </w:p>
        </w:tc>
        <w:tc>
          <w:tcPr>
            <w:tcW w:w="1786" w:type="dxa"/>
            <w:tcBorders>
              <w:top w:val="nil"/>
              <w:left w:val="nil"/>
              <w:bottom w:val="nil"/>
              <w:right w:val="nil"/>
            </w:tcBorders>
            <w:noWrap/>
            <w:vAlign w:val="center"/>
          </w:tcPr>
          <w:p w14:paraId="25AE6D9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41943</w:t>
            </w:r>
          </w:p>
        </w:tc>
        <w:tc>
          <w:tcPr>
            <w:tcW w:w="1787" w:type="dxa"/>
            <w:tcBorders>
              <w:top w:val="nil"/>
              <w:left w:val="nil"/>
              <w:bottom w:val="nil"/>
              <w:right w:val="nil"/>
            </w:tcBorders>
            <w:noWrap/>
            <w:vAlign w:val="center"/>
          </w:tcPr>
          <w:p w14:paraId="2FB02B7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72764</w:t>
            </w:r>
          </w:p>
        </w:tc>
      </w:tr>
      <w:tr w:rsidR="001B5FB3" w:rsidRPr="00B14637" w14:paraId="7C04F7DF" w14:textId="77777777" w:rsidTr="00A85769">
        <w:trPr>
          <w:cantSplit/>
          <w:trHeight w:val="340"/>
        </w:trPr>
        <w:tc>
          <w:tcPr>
            <w:tcW w:w="1786" w:type="dxa"/>
            <w:tcBorders>
              <w:top w:val="nil"/>
              <w:left w:val="nil"/>
              <w:bottom w:val="nil"/>
              <w:right w:val="nil"/>
            </w:tcBorders>
            <w:noWrap/>
            <w:vAlign w:val="center"/>
            <w:hideMark/>
          </w:tcPr>
          <w:p w14:paraId="2AAFF15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26426</w:t>
            </w:r>
          </w:p>
        </w:tc>
        <w:tc>
          <w:tcPr>
            <w:tcW w:w="1786" w:type="dxa"/>
            <w:tcBorders>
              <w:top w:val="nil"/>
              <w:left w:val="nil"/>
              <w:bottom w:val="nil"/>
              <w:right w:val="nil"/>
            </w:tcBorders>
            <w:noWrap/>
            <w:vAlign w:val="center"/>
          </w:tcPr>
          <w:p w14:paraId="3ACB833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1633</w:t>
            </w:r>
          </w:p>
        </w:tc>
        <w:tc>
          <w:tcPr>
            <w:tcW w:w="1786" w:type="dxa"/>
            <w:tcBorders>
              <w:top w:val="nil"/>
              <w:left w:val="nil"/>
              <w:bottom w:val="nil"/>
              <w:right w:val="nil"/>
            </w:tcBorders>
            <w:noWrap/>
            <w:vAlign w:val="center"/>
          </w:tcPr>
          <w:p w14:paraId="2C755CD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09228</w:t>
            </w:r>
          </w:p>
        </w:tc>
        <w:tc>
          <w:tcPr>
            <w:tcW w:w="1786" w:type="dxa"/>
            <w:tcBorders>
              <w:top w:val="nil"/>
              <w:left w:val="nil"/>
              <w:bottom w:val="nil"/>
              <w:right w:val="nil"/>
            </w:tcBorders>
            <w:noWrap/>
            <w:vAlign w:val="center"/>
          </w:tcPr>
          <w:p w14:paraId="2D77CD7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47046</w:t>
            </w:r>
          </w:p>
        </w:tc>
        <w:tc>
          <w:tcPr>
            <w:tcW w:w="1787" w:type="dxa"/>
            <w:tcBorders>
              <w:top w:val="nil"/>
              <w:left w:val="nil"/>
              <w:bottom w:val="nil"/>
              <w:right w:val="nil"/>
            </w:tcBorders>
            <w:noWrap/>
            <w:vAlign w:val="center"/>
          </w:tcPr>
          <w:p w14:paraId="6811555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78776</w:t>
            </w:r>
          </w:p>
        </w:tc>
      </w:tr>
      <w:tr w:rsidR="001B5FB3" w:rsidRPr="00B14637" w14:paraId="6F3C687B" w14:textId="77777777" w:rsidTr="00A85769">
        <w:trPr>
          <w:cantSplit/>
          <w:trHeight w:val="340"/>
        </w:trPr>
        <w:tc>
          <w:tcPr>
            <w:tcW w:w="1786" w:type="dxa"/>
            <w:tcBorders>
              <w:top w:val="nil"/>
              <w:left w:val="nil"/>
              <w:bottom w:val="nil"/>
              <w:right w:val="nil"/>
            </w:tcBorders>
            <w:noWrap/>
            <w:vAlign w:val="center"/>
          </w:tcPr>
          <w:p w14:paraId="65A6287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28935</w:t>
            </w:r>
          </w:p>
        </w:tc>
        <w:tc>
          <w:tcPr>
            <w:tcW w:w="1786" w:type="dxa"/>
            <w:tcBorders>
              <w:top w:val="nil"/>
              <w:left w:val="nil"/>
              <w:bottom w:val="nil"/>
              <w:right w:val="nil"/>
            </w:tcBorders>
            <w:noWrap/>
            <w:vAlign w:val="center"/>
          </w:tcPr>
          <w:p w14:paraId="326B19D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2130</w:t>
            </w:r>
          </w:p>
        </w:tc>
        <w:tc>
          <w:tcPr>
            <w:tcW w:w="1786" w:type="dxa"/>
            <w:tcBorders>
              <w:top w:val="nil"/>
              <w:left w:val="nil"/>
              <w:bottom w:val="nil"/>
              <w:right w:val="nil"/>
            </w:tcBorders>
            <w:noWrap/>
            <w:vAlign w:val="center"/>
          </w:tcPr>
          <w:p w14:paraId="51CB71A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12419</w:t>
            </w:r>
          </w:p>
        </w:tc>
        <w:tc>
          <w:tcPr>
            <w:tcW w:w="1786" w:type="dxa"/>
            <w:tcBorders>
              <w:top w:val="nil"/>
              <w:left w:val="nil"/>
              <w:bottom w:val="nil"/>
              <w:right w:val="nil"/>
            </w:tcBorders>
            <w:noWrap/>
            <w:vAlign w:val="center"/>
          </w:tcPr>
          <w:p w14:paraId="04D3C2A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50439*</w:t>
            </w:r>
          </w:p>
        </w:tc>
        <w:tc>
          <w:tcPr>
            <w:tcW w:w="1787" w:type="dxa"/>
            <w:tcBorders>
              <w:top w:val="nil"/>
              <w:left w:val="nil"/>
              <w:bottom w:val="nil"/>
              <w:right w:val="nil"/>
            </w:tcBorders>
            <w:noWrap/>
            <w:vAlign w:val="center"/>
          </w:tcPr>
          <w:p w14:paraId="4ADF2FD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78877</w:t>
            </w:r>
          </w:p>
        </w:tc>
      </w:tr>
      <w:tr w:rsidR="001B5FB3" w:rsidRPr="00B14637" w14:paraId="2BA5AF07" w14:textId="77777777" w:rsidTr="00A85769">
        <w:trPr>
          <w:cantSplit/>
          <w:trHeight w:val="340"/>
        </w:trPr>
        <w:tc>
          <w:tcPr>
            <w:tcW w:w="1786" w:type="dxa"/>
            <w:tcBorders>
              <w:top w:val="nil"/>
              <w:left w:val="nil"/>
              <w:bottom w:val="nil"/>
              <w:right w:val="nil"/>
            </w:tcBorders>
            <w:noWrap/>
            <w:vAlign w:val="center"/>
          </w:tcPr>
          <w:p w14:paraId="7B813B2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0114</w:t>
            </w:r>
          </w:p>
        </w:tc>
        <w:tc>
          <w:tcPr>
            <w:tcW w:w="1786" w:type="dxa"/>
            <w:tcBorders>
              <w:top w:val="nil"/>
              <w:left w:val="nil"/>
              <w:bottom w:val="nil"/>
              <w:right w:val="nil"/>
            </w:tcBorders>
            <w:noWrap/>
            <w:vAlign w:val="center"/>
          </w:tcPr>
          <w:p w14:paraId="27C74CC4"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3334</w:t>
            </w:r>
          </w:p>
        </w:tc>
        <w:tc>
          <w:tcPr>
            <w:tcW w:w="1786" w:type="dxa"/>
            <w:tcBorders>
              <w:top w:val="nil"/>
              <w:left w:val="nil"/>
              <w:bottom w:val="nil"/>
              <w:right w:val="nil"/>
            </w:tcBorders>
            <w:noWrap/>
            <w:vAlign w:val="center"/>
          </w:tcPr>
          <w:p w14:paraId="23D8CFF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14019</w:t>
            </w:r>
          </w:p>
        </w:tc>
        <w:tc>
          <w:tcPr>
            <w:tcW w:w="1786" w:type="dxa"/>
            <w:tcBorders>
              <w:top w:val="nil"/>
              <w:left w:val="nil"/>
              <w:bottom w:val="nil"/>
              <w:right w:val="nil"/>
            </w:tcBorders>
            <w:noWrap/>
            <w:vAlign w:val="center"/>
          </w:tcPr>
          <w:p w14:paraId="4FAE617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62345</w:t>
            </w:r>
          </w:p>
        </w:tc>
        <w:tc>
          <w:tcPr>
            <w:tcW w:w="1787" w:type="dxa"/>
            <w:tcBorders>
              <w:top w:val="nil"/>
              <w:left w:val="nil"/>
              <w:bottom w:val="nil"/>
              <w:right w:val="nil"/>
            </w:tcBorders>
            <w:noWrap/>
            <w:vAlign w:val="center"/>
          </w:tcPr>
          <w:p w14:paraId="6FDDD0F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98176</w:t>
            </w:r>
          </w:p>
        </w:tc>
      </w:tr>
      <w:tr w:rsidR="001B5FB3" w:rsidRPr="00B14637" w14:paraId="49D392B8" w14:textId="77777777" w:rsidTr="00A85769">
        <w:trPr>
          <w:cantSplit/>
          <w:trHeight w:val="340"/>
        </w:trPr>
        <w:tc>
          <w:tcPr>
            <w:tcW w:w="1786" w:type="dxa"/>
            <w:tcBorders>
              <w:top w:val="nil"/>
              <w:left w:val="nil"/>
              <w:bottom w:val="nil"/>
              <w:right w:val="nil"/>
            </w:tcBorders>
            <w:noWrap/>
            <w:vAlign w:val="center"/>
          </w:tcPr>
          <w:p w14:paraId="0E38749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0518</w:t>
            </w:r>
          </w:p>
        </w:tc>
        <w:tc>
          <w:tcPr>
            <w:tcW w:w="1786" w:type="dxa"/>
            <w:tcBorders>
              <w:top w:val="nil"/>
              <w:left w:val="nil"/>
              <w:bottom w:val="nil"/>
              <w:right w:val="nil"/>
            </w:tcBorders>
            <w:noWrap/>
            <w:vAlign w:val="center"/>
          </w:tcPr>
          <w:p w14:paraId="26DD7E8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5237</w:t>
            </w:r>
          </w:p>
        </w:tc>
        <w:tc>
          <w:tcPr>
            <w:tcW w:w="1786" w:type="dxa"/>
            <w:tcBorders>
              <w:top w:val="nil"/>
              <w:left w:val="nil"/>
              <w:bottom w:val="nil"/>
              <w:right w:val="nil"/>
            </w:tcBorders>
            <w:noWrap/>
            <w:vAlign w:val="center"/>
          </w:tcPr>
          <w:p w14:paraId="1A4CBBD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14524</w:t>
            </w:r>
          </w:p>
        </w:tc>
        <w:tc>
          <w:tcPr>
            <w:tcW w:w="1786" w:type="dxa"/>
            <w:tcBorders>
              <w:top w:val="nil"/>
              <w:left w:val="nil"/>
              <w:bottom w:val="nil"/>
              <w:right w:val="nil"/>
            </w:tcBorders>
            <w:noWrap/>
            <w:vAlign w:val="center"/>
          </w:tcPr>
          <w:p w14:paraId="0CCE1D8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72045</w:t>
            </w:r>
          </w:p>
        </w:tc>
        <w:tc>
          <w:tcPr>
            <w:tcW w:w="1787" w:type="dxa"/>
            <w:tcBorders>
              <w:top w:val="nil"/>
              <w:left w:val="nil"/>
              <w:bottom w:val="nil"/>
              <w:right w:val="nil"/>
            </w:tcBorders>
            <w:noWrap/>
            <w:vAlign w:val="center"/>
          </w:tcPr>
          <w:p w14:paraId="5A4FFE1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899885</w:t>
            </w:r>
          </w:p>
        </w:tc>
      </w:tr>
      <w:tr w:rsidR="001B5FB3" w:rsidRPr="00B14637" w14:paraId="71D5EFF3" w14:textId="77777777" w:rsidTr="00A85769">
        <w:trPr>
          <w:cantSplit/>
          <w:trHeight w:val="340"/>
        </w:trPr>
        <w:tc>
          <w:tcPr>
            <w:tcW w:w="1786" w:type="dxa"/>
            <w:tcBorders>
              <w:top w:val="nil"/>
              <w:left w:val="nil"/>
              <w:bottom w:val="nil"/>
              <w:right w:val="nil"/>
            </w:tcBorders>
            <w:noWrap/>
            <w:vAlign w:val="center"/>
          </w:tcPr>
          <w:p w14:paraId="54B078E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1217*</w:t>
            </w:r>
          </w:p>
        </w:tc>
        <w:tc>
          <w:tcPr>
            <w:tcW w:w="1786" w:type="dxa"/>
            <w:tcBorders>
              <w:top w:val="nil"/>
              <w:left w:val="nil"/>
              <w:bottom w:val="nil"/>
              <w:right w:val="nil"/>
            </w:tcBorders>
            <w:noWrap/>
            <w:vAlign w:val="center"/>
          </w:tcPr>
          <w:p w14:paraId="111C255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6542</w:t>
            </w:r>
          </w:p>
        </w:tc>
        <w:tc>
          <w:tcPr>
            <w:tcW w:w="1786" w:type="dxa"/>
            <w:tcBorders>
              <w:top w:val="nil"/>
              <w:left w:val="nil"/>
              <w:bottom w:val="nil"/>
              <w:right w:val="nil"/>
            </w:tcBorders>
            <w:noWrap/>
            <w:vAlign w:val="center"/>
          </w:tcPr>
          <w:p w14:paraId="7FD257F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21319</w:t>
            </w:r>
          </w:p>
        </w:tc>
        <w:tc>
          <w:tcPr>
            <w:tcW w:w="1786" w:type="dxa"/>
            <w:tcBorders>
              <w:top w:val="nil"/>
              <w:left w:val="nil"/>
              <w:bottom w:val="nil"/>
              <w:right w:val="nil"/>
            </w:tcBorders>
            <w:noWrap/>
            <w:vAlign w:val="center"/>
          </w:tcPr>
          <w:p w14:paraId="4386AB1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73249</w:t>
            </w:r>
          </w:p>
        </w:tc>
        <w:tc>
          <w:tcPr>
            <w:tcW w:w="1787" w:type="dxa"/>
            <w:tcBorders>
              <w:top w:val="nil"/>
              <w:left w:val="nil"/>
              <w:bottom w:val="nil"/>
              <w:right w:val="nil"/>
            </w:tcBorders>
            <w:noWrap/>
            <w:vAlign w:val="center"/>
          </w:tcPr>
          <w:p w14:paraId="205ED9C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01139</w:t>
            </w:r>
          </w:p>
        </w:tc>
      </w:tr>
      <w:tr w:rsidR="001B5FB3" w:rsidRPr="00B14637" w14:paraId="0CC82040" w14:textId="77777777" w:rsidTr="00A85769">
        <w:trPr>
          <w:cantSplit/>
          <w:trHeight w:val="340"/>
        </w:trPr>
        <w:tc>
          <w:tcPr>
            <w:tcW w:w="1786" w:type="dxa"/>
            <w:tcBorders>
              <w:top w:val="nil"/>
              <w:left w:val="nil"/>
              <w:bottom w:val="nil"/>
              <w:right w:val="nil"/>
            </w:tcBorders>
            <w:noWrap/>
            <w:vAlign w:val="center"/>
          </w:tcPr>
          <w:p w14:paraId="376327C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1722</w:t>
            </w:r>
          </w:p>
        </w:tc>
        <w:tc>
          <w:tcPr>
            <w:tcW w:w="1786" w:type="dxa"/>
            <w:tcBorders>
              <w:top w:val="nil"/>
              <w:left w:val="nil"/>
              <w:bottom w:val="nil"/>
              <w:right w:val="nil"/>
            </w:tcBorders>
            <w:noWrap/>
            <w:vAlign w:val="center"/>
          </w:tcPr>
          <w:p w14:paraId="71F8CEEF"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7140</w:t>
            </w:r>
          </w:p>
        </w:tc>
        <w:tc>
          <w:tcPr>
            <w:tcW w:w="1786" w:type="dxa"/>
            <w:tcBorders>
              <w:top w:val="nil"/>
              <w:left w:val="nil"/>
              <w:bottom w:val="nil"/>
              <w:right w:val="nil"/>
            </w:tcBorders>
            <w:noWrap/>
            <w:vAlign w:val="center"/>
          </w:tcPr>
          <w:p w14:paraId="71278D0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33326</w:t>
            </w:r>
          </w:p>
        </w:tc>
        <w:tc>
          <w:tcPr>
            <w:tcW w:w="1786" w:type="dxa"/>
            <w:tcBorders>
              <w:top w:val="nil"/>
              <w:left w:val="nil"/>
              <w:bottom w:val="nil"/>
              <w:right w:val="nil"/>
            </w:tcBorders>
            <w:noWrap/>
            <w:vAlign w:val="center"/>
          </w:tcPr>
          <w:p w14:paraId="155A161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581450</w:t>
            </w:r>
          </w:p>
        </w:tc>
        <w:tc>
          <w:tcPr>
            <w:tcW w:w="1787" w:type="dxa"/>
            <w:tcBorders>
              <w:top w:val="nil"/>
              <w:left w:val="nil"/>
              <w:bottom w:val="nil"/>
              <w:right w:val="nil"/>
            </w:tcBorders>
            <w:noWrap/>
            <w:vAlign w:val="center"/>
          </w:tcPr>
          <w:p w14:paraId="3C0E546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01442</w:t>
            </w:r>
          </w:p>
        </w:tc>
      </w:tr>
      <w:tr w:rsidR="001B5FB3" w:rsidRPr="00B14637" w14:paraId="199ED8D0" w14:textId="77777777" w:rsidTr="00A85769">
        <w:trPr>
          <w:cantSplit/>
          <w:trHeight w:val="340"/>
        </w:trPr>
        <w:tc>
          <w:tcPr>
            <w:tcW w:w="1786" w:type="dxa"/>
            <w:tcBorders>
              <w:top w:val="nil"/>
              <w:left w:val="nil"/>
              <w:bottom w:val="nil"/>
              <w:right w:val="nil"/>
            </w:tcBorders>
            <w:noWrap/>
            <w:vAlign w:val="center"/>
          </w:tcPr>
          <w:p w14:paraId="7489F94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2118</w:t>
            </w:r>
          </w:p>
        </w:tc>
        <w:tc>
          <w:tcPr>
            <w:tcW w:w="1786" w:type="dxa"/>
            <w:tcBorders>
              <w:top w:val="nil"/>
              <w:left w:val="nil"/>
              <w:bottom w:val="nil"/>
              <w:right w:val="nil"/>
            </w:tcBorders>
            <w:noWrap/>
            <w:vAlign w:val="center"/>
          </w:tcPr>
          <w:p w14:paraId="6C2C5A2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7645</w:t>
            </w:r>
          </w:p>
        </w:tc>
        <w:tc>
          <w:tcPr>
            <w:tcW w:w="1786" w:type="dxa"/>
            <w:tcBorders>
              <w:top w:val="nil"/>
              <w:left w:val="nil"/>
              <w:bottom w:val="nil"/>
              <w:right w:val="nil"/>
            </w:tcBorders>
            <w:noWrap/>
            <w:vAlign w:val="center"/>
          </w:tcPr>
          <w:p w14:paraId="7C8B69B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39136</w:t>
            </w:r>
          </w:p>
        </w:tc>
        <w:tc>
          <w:tcPr>
            <w:tcW w:w="1786" w:type="dxa"/>
            <w:tcBorders>
              <w:top w:val="nil"/>
              <w:left w:val="nil"/>
              <w:bottom w:val="nil"/>
              <w:right w:val="nil"/>
            </w:tcBorders>
            <w:noWrap/>
            <w:vAlign w:val="center"/>
          </w:tcPr>
          <w:p w14:paraId="0B62E8A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01127</w:t>
            </w:r>
          </w:p>
        </w:tc>
        <w:tc>
          <w:tcPr>
            <w:tcW w:w="1787" w:type="dxa"/>
            <w:tcBorders>
              <w:top w:val="nil"/>
              <w:left w:val="nil"/>
              <w:bottom w:val="nil"/>
              <w:right w:val="nil"/>
            </w:tcBorders>
            <w:noWrap/>
            <w:vAlign w:val="center"/>
          </w:tcPr>
          <w:p w14:paraId="6C83DC14"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05147</w:t>
            </w:r>
          </w:p>
        </w:tc>
      </w:tr>
      <w:tr w:rsidR="001B5FB3" w:rsidRPr="00B14637" w14:paraId="2137C6CD" w14:textId="77777777" w:rsidTr="00A85769">
        <w:trPr>
          <w:cantSplit/>
          <w:trHeight w:val="340"/>
        </w:trPr>
        <w:tc>
          <w:tcPr>
            <w:tcW w:w="1786" w:type="dxa"/>
            <w:tcBorders>
              <w:top w:val="nil"/>
              <w:left w:val="nil"/>
              <w:bottom w:val="nil"/>
              <w:right w:val="nil"/>
            </w:tcBorders>
            <w:noWrap/>
            <w:vAlign w:val="center"/>
          </w:tcPr>
          <w:p w14:paraId="7DF06C9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4627</w:t>
            </w:r>
          </w:p>
        </w:tc>
        <w:tc>
          <w:tcPr>
            <w:tcW w:w="1786" w:type="dxa"/>
            <w:tcBorders>
              <w:top w:val="nil"/>
              <w:left w:val="nil"/>
              <w:bottom w:val="nil"/>
              <w:right w:val="nil"/>
            </w:tcBorders>
            <w:noWrap/>
            <w:vAlign w:val="center"/>
          </w:tcPr>
          <w:p w14:paraId="0B83C71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7746</w:t>
            </w:r>
          </w:p>
        </w:tc>
        <w:tc>
          <w:tcPr>
            <w:tcW w:w="1786" w:type="dxa"/>
            <w:tcBorders>
              <w:top w:val="nil"/>
              <w:left w:val="nil"/>
              <w:bottom w:val="nil"/>
              <w:right w:val="nil"/>
            </w:tcBorders>
            <w:noWrap/>
            <w:vAlign w:val="center"/>
          </w:tcPr>
          <w:p w14:paraId="5978666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46133</w:t>
            </w:r>
          </w:p>
        </w:tc>
        <w:tc>
          <w:tcPr>
            <w:tcW w:w="1786" w:type="dxa"/>
            <w:tcBorders>
              <w:top w:val="nil"/>
              <w:left w:val="nil"/>
              <w:bottom w:val="nil"/>
              <w:right w:val="nil"/>
            </w:tcBorders>
            <w:noWrap/>
            <w:vAlign w:val="center"/>
          </w:tcPr>
          <w:p w14:paraId="7AFCB8EE"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17748</w:t>
            </w:r>
          </w:p>
        </w:tc>
        <w:tc>
          <w:tcPr>
            <w:tcW w:w="1787" w:type="dxa"/>
            <w:tcBorders>
              <w:top w:val="nil"/>
              <w:left w:val="nil"/>
              <w:bottom w:val="nil"/>
              <w:right w:val="nil"/>
            </w:tcBorders>
            <w:noWrap/>
            <w:vAlign w:val="center"/>
          </w:tcPr>
          <w:p w14:paraId="4C4F81E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10241</w:t>
            </w:r>
          </w:p>
        </w:tc>
      </w:tr>
      <w:tr w:rsidR="001B5FB3" w:rsidRPr="00B14637" w14:paraId="448CAA7A" w14:textId="77777777" w:rsidTr="00A85769">
        <w:trPr>
          <w:cantSplit/>
          <w:trHeight w:val="340"/>
        </w:trPr>
        <w:tc>
          <w:tcPr>
            <w:tcW w:w="1786" w:type="dxa"/>
            <w:tcBorders>
              <w:top w:val="nil"/>
              <w:left w:val="nil"/>
              <w:bottom w:val="nil"/>
              <w:right w:val="nil"/>
            </w:tcBorders>
            <w:noWrap/>
            <w:vAlign w:val="center"/>
          </w:tcPr>
          <w:p w14:paraId="73D2635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4829</w:t>
            </w:r>
          </w:p>
        </w:tc>
        <w:tc>
          <w:tcPr>
            <w:tcW w:w="1786" w:type="dxa"/>
            <w:tcBorders>
              <w:top w:val="nil"/>
              <w:left w:val="nil"/>
              <w:bottom w:val="nil"/>
              <w:right w:val="nil"/>
            </w:tcBorders>
            <w:noWrap/>
            <w:vAlign w:val="center"/>
          </w:tcPr>
          <w:p w14:paraId="6938E0C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8142</w:t>
            </w:r>
          </w:p>
        </w:tc>
        <w:tc>
          <w:tcPr>
            <w:tcW w:w="1786" w:type="dxa"/>
            <w:tcBorders>
              <w:top w:val="nil"/>
              <w:left w:val="nil"/>
              <w:bottom w:val="nil"/>
              <w:right w:val="nil"/>
            </w:tcBorders>
            <w:noWrap/>
            <w:vAlign w:val="center"/>
          </w:tcPr>
          <w:p w14:paraId="4614481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49947</w:t>
            </w:r>
          </w:p>
        </w:tc>
        <w:tc>
          <w:tcPr>
            <w:tcW w:w="1786" w:type="dxa"/>
            <w:tcBorders>
              <w:top w:val="nil"/>
              <w:left w:val="nil"/>
              <w:bottom w:val="nil"/>
              <w:right w:val="nil"/>
            </w:tcBorders>
            <w:noWrap/>
            <w:vAlign w:val="center"/>
          </w:tcPr>
          <w:p w14:paraId="131DDE9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27549</w:t>
            </w:r>
          </w:p>
        </w:tc>
        <w:tc>
          <w:tcPr>
            <w:tcW w:w="1787" w:type="dxa"/>
            <w:tcBorders>
              <w:top w:val="nil"/>
              <w:left w:val="nil"/>
              <w:bottom w:val="nil"/>
              <w:right w:val="nil"/>
            </w:tcBorders>
            <w:noWrap/>
            <w:vAlign w:val="center"/>
          </w:tcPr>
          <w:p w14:paraId="7BF0161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26862</w:t>
            </w:r>
          </w:p>
        </w:tc>
      </w:tr>
      <w:tr w:rsidR="001B5FB3" w:rsidRPr="00B14637" w14:paraId="0CF16D9C" w14:textId="77777777" w:rsidTr="00A85769">
        <w:trPr>
          <w:cantSplit/>
          <w:trHeight w:val="340"/>
        </w:trPr>
        <w:tc>
          <w:tcPr>
            <w:tcW w:w="1786" w:type="dxa"/>
            <w:tcBorders>
              <w:top w:val="nil"/>
              <w:left w:val="nil"/>
              <w:bottom w:val="nil"/>
              <w:right w:val="nil"/>
            </w:tcBorders>
            <w:noWrap/>
            <w:vAlign w:val="center"/>
          </w:tcPr>
          <w:p w14:paraId="6374EBA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5124</w:t>
            </w:r>
          </w:p>
        </w:tc>
        <w:tc>
          <w:tcPr>
            <w:tcW w:w="1786" w:type="dxa"/>
            <w:tcBorders>
              <w:top w:val="nil"/>
              <w:left w:val="nil"/>
              <w:bottom w:val="nil"/>
              <w:right w:val="nil"/>
            </w:tcBorders>
            <w:noWrap/>
            <w:vAlign w:val="center"/>
          </w:tcPr>
          <w:p w14:paraId="17813DA3"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8243</w:t>
            </w:r>
          </w:p>
        </w:tc>
        <w:tc>
          <w:tcPr>
            <w:tcW w:w="1786" w:type="dxa"/>
            <w:tcBorders>
              <w:top w:val="nil"/>
              <w:left w:val="nil"/>
              <w:bottom w:val="nil"/>
              <w:right w:val="nil"/>
            </w:tcBorders>
            <w:noWrap/>
            <w:vAlign w:val="center"/>
          </w:tcPr>
          <w:p w14:paraId="5426532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51833</w:t>
            </w:r>
          </w:p>
        </w:tc>
        <w:tc>
          <w:tcPr>
            <w:tcW w:w="1786" w:type="dxa"/>
            <w:tcBorders>
              <w:top w:val="nil"/>
              <w:left w:val="nil"/>
              <w:bottom w:val="nil"/>
              <w:right w:val="nil"/>
            </w:tcBorders>
            <w:noWrap/>
            <w:vAlign w:val="center"/>
          </w:tcPr>
          <w:p w14:paraId="5D500CA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38049</w:t>
            </w:r>
          </w:p>
        </w:tc>
        <w:tc>
          <w:tcPr>
            <w:tcW w:w="1787" w:type="dxa"/>
            <w:tcBorders>
              <w:top w:val="nil"/>
              <w:left w:val="nil"/>
              <w:bottom w:val="nil"/>
              <w:right w:val="nil"/>
            </w:tcBorders>
            <w:noWrap/>
            <w:vAlign w:val="center"/>
          </w:tcPr>
          <w:p w14:paraId="6303341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27359</w:t>
            </w:r>
          </w:p>
        </w:tc>
      </w:tr>
      <w:tr w:rsidR="001B5FB3" w:rsidRPr="00B14637" w14:paraId="7F1B0C00" w14:textId="77777777" w:rsidTr="00A85769">
        <w:trPr>
          <w:cantSplit/>
          <w:trHeight w:val="340"/>
        </w:trPr>
        <w:tc>
          <w:tcPr>
            <w:tcW w:w="1786" w:type="dxa"/>
            <w:tcBorders>
              <w:top w:val="nil"/>
              <w:left w:val="nil"/>
              <w:bottom w:val="nil"/>
              <w:right w:val="nil"/>
            </w:tcBorders>
            <w:noWrap/>
            <w:vAlign w:val="center"/>
          </w:tcPr>
          <w:p w14:paraId="2506AFB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37128</w:t>
            </w:r>
          </w:p>
        </w:tc>
        <w:tc>
          <w:tcPr>
            <w:tcW w:w="1786" w:type="dxa"/>
            <w:tcBorders>
              <w:top w:val="nil"/>
              <w:left w:val="nil"/>
              <w:bottom w:val="nil"/>
              <w:right w:val="nil"/>
            </w:tcBorders>
            <w:noWrap/>
            <w:vAlign w:val="center"/>
          </w:tcPr>
          <w:p w14:paraId="0C8F181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78647</w:t>
            </w:r>
          </w:p>
        </w:tc>
        <w:tc>
          <w:tcPr>
            <w:tcW w:w="1786" w:type="dxa"/>
            <w:tcBorders>
              <w:top w:val="nil"/>
              <w:left w:val="nil"/>
              <w:bottom w:val="nil"/>
              <w:right w:val="nil"/>
            </w:tcBorders>
            <w:noWrap/>
            <w:vAlign w:val="center"/>
          </w:tcPr>
          <w:p w14:paraId="689B9DF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57845</w:t>
            </w:r>
          </w:p>
        </w:tc>
        <w:tc>
          <w:tcPr>
            <w:tcW w:w="1786" w:type="dxa"/>
            <w:tcBorders>
              <w:top w:val="nil"/>
              <w:left w:val="nil"/>
              <w:bottom w:val="nil"/>
              <w:right w:val="nil"/>
            </w:tcBorders>
            <w:noWrap/>
            <w:vAlign w:val="center"/>
          </w:tcPr>
          <w:p w14:paraId="3508F43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44246</w:t>
            </w:r>
          </w:p>
        </w:tc>
        <w:tc>
          <w:tcPr>
            <w:tcW w:w="1787" w:type="dxa"/>
            <w:tcBorders>
              <w:top w:val="nil"/>
              <w:left w:val="nil"/>
              <w:bottom w:val="nil"/>
              <w:right w:val="nil"/>
            </w:tcBorders>
            <w:noWrap/>
            <w:vAlign w:val="center"/>
          </w:tcPr>
          <w:p w14:paraId="338E8F4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42658</w:t>
            </w:r>
          </w:p>
        </w:tc>
      </w:tr>
      <w:tr w:rsidR="001B5FB3" w:rsidRPr="00B14637" w14:paraId="51F37000" w14:textId="77777777" w:rsidTr="00A85769">
        <w:trPr>
          <w:cantSplit/>
          <w:trHeight w:val="340"/>
        </w:trPr>
        <w:tc>
          <w:tcPr>
            <w:tcW w:w="1786" w:type="dxa"/>
            <w:tcBorders>
              <w:top w:val="nil"/>
              <w:left w:val="nil"/>
              <w:bottom w:val="nil"/>
              <w:right w:val="nil"/>
            </w:tcBorders>
            <w:noWrap/>
            <w:vAlign w:val="center"/>
          </w:tcPr>
          <w:p w14:paraId="4BA8563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0117</w:t>
            </w:r>
          </w:p>
        </w:tc>
        <w:tc>
          <w:tcPr>
            <w:tcW w:w="1786" w:type="dxa"/>
            <w:tcBorders>
              <w:top w:val="nil"/>
              <w:left w:val="nil"/>
              <w:bottom w:val="nil"/>
              <w:right w:val="nil"/>
            </w:tcBorders>
            <w:noWrap/>
            <w:vAlign w:val="center"/>
          </w:tcPr>
          <w:p w14:paraId="140012F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0533</w:t>
            </w:r>
          </w:p>
        </w:tc>
        <w:tc>
          <w:tcPr>
            <w:tcW w:w="1786" w:type="dxa"/>
            <w:tcBorders>
              <w:top w:val="nil"/>
              <w:left w:val="nil"/>
              <w:bottom w:val="nil"/>
              <w:right w:val="nil"/>
            </w:tcBorders>
            <w:noWrap/>
            <w:vAlign w:val="center"/>
          </w:tcPr>
          <w:p w14:paraId="61E51E5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63436</w:t>
            </w:r>
          </w:p>
        </w:tc>
        <w:tc>
          <w:tcPr>
            <w:tcW w:w="1786" w:type="dxa"/>
            <w:tcBorders>
              <w:top w:val="nil"/>
              <w:left w:val="nil"/>
              <w:bottom w:val="nil"/>
              <w:right w:val="nil"/>
            </w:tcBorders>
            <w:noWrap/>
            <w:vAlign w:val="center"/>
          </w:tcPr>
          <w:p w14:paraId="2DC9024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54552</w:t>
            </w:r>
          </w:p>
        </w:tc>
        <w:tc>
          <w:tcPr>
            <w:tcW w:w="1787" w:type="dxa"/>
            <w:tcBorders>
              <w:top w:val="nil"/>
              <w:left w:val="nil"/>
              <w:bottom w:val="nil"/>
              <w:right w:val="nil"/>
            </w:tcBorders>
            <w:noWrap/>
            <w:vAlign w:val="center"/>
          </w:tcPr>
          <w:p w14:paraId="136983D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43862</w:t>
            </w:r>
          </w:p>
        </w:tc>
      </w:tr>
      <w:tr w:rsidR="001B5FB3" w:rsidRPr="00B14637" w14:paraId="0ABA18D2" w14:textId="77777777" w:rsidTr="00A85769">
        <w:trPr>
          <w:cantSplit/>
          <w:trHeight w:val="340"/>
        </w:trPr>
        <w:tc>
          <w:tcPr>
            <w:tcW w:w="1786" w:type="dxa"/>
            <w:tcBorders>
              <w:top w:val="nil"/>
              <w:left w:val="nil"/>
              <w:bottom w:val="nil"/>
              <w:right w:val="nil"/>
            </w:tcBorders>
            <w:noWrap/>
            <w:vAlign w:val="center"/>
          </w:tcPr>
          <w:p w14:paraId="031C7FE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4226</w:t>
            </w:r>
          </w:p>
        </w:tc>
        <w:tc>
          <w:tcPr>
            <w:tcW w:w="1786" w:type="dxa"/>
            <w:tcBorders>
              <w:top w:val="nil"/>
              <w:left w:val="nil"/>
              <w:bottom w:val="nil"/>
              <w:right w:val="nil"/>
            </w:tcBorders>
            <w:noWrap/>
            <w:vAlign w:val="center"/>
          </w:tcPr>
          <w:p w14:paraId="77627FF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1232</w:t>
            </w:r>
          </w:p>
        </w:tc>
        <w:tc>
          <w:tcPr>
            <w:tcW w:w="1786" w:type="dxa"/>
            <w:tcBorders>
              <w:top w:val="nil"/>
              <w:left w:val="nil"/>
              <w:bottom w:val="nil"/>
              <w:right w:val="nil"/>
            </w:tcBorders>
            <w:noWrap/>
            <w:vAlign w:val="center"/>
          </w:tcPr>
          <w:p w14:paraId="18D47E3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283543</w:t>
            </w:r>
          </w:p>
        </w:tc>
        <w:tc>
          <w:tcPr>
            <w:tcW w:w="1786" w:type="dxa"/>
            <w:tcBorders>
              <w:top w:val="nil"/>
              <w:left w:val="nil"/>
              <w:bottom w:val="nil"/>
              <w:right w:val="nil"/>
            </w:tcBorders>
            <w:noWrap/>
            <w:vAlign w:val="center"/>
          </w:tcPr>
          <w:p w14:paraId="2AFB50E9"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71855</w:t>
            </w:r>
          </w:p>
        </w:tc>
        <w:tc>
          <w:tcPr>
            <w:tcW w:w="1787" w:type="dxa"/>
            <w:tcBorders>
              <w:top w:val="nil"/>
              <w:left w:val="nil"/>
              <w:bottom w:val="nil"/>
              <w:right w:val="nil"/>
            </w:tcBorders>
            <w:noWrap/>
            <w:vAlign w:val="center"/>
          </w:tcPr>
          <w:p w14:paraId="065BCC5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58976</w:t>
            </w:r>
          </w:p>
        </w:tc>
      </w:tr>
      <w:tr w:rsidR="001B5FB3" w:rsidRPr="00B14637" w14:paraId="5A5E3EF5" w14:textId="77777777" w:rsidTr="00A85769">
        <w:trPr>
          <w:cantSplit/>
          <w:trHeight w:val="340"/>
        </w:trPr>
        <w:tc>
          <w:tcPr>
            <w:tcW w:w="1786" w:type="dxa"/>
            <w:tcBorders>
              <w:top w:val="nil"/>
              <w:left w:val="nil"/>
              <w:bottom w:val="nil"/>
              <w:right w:val="nil"/>
            </w:tcBorders>
            <w:noWrap/>
            <w:vAlign w:val="center"/>
          </w:tcPr>
          <w:p w14:paraId="2056D82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5834</w:t>
            </w:r>
          </w:p>
        </w:tc>
        <w:tc>
          <w:tcPr>
            <w:tcW w:w="1786" w:type="dxa"/>
            <w:tcBorders>
              <w:top w:val="nil"/>
              <w:left w:val="nil"/>
              <w:bottom w:val="nil"/>
              <w:right w:val="nil"/>
            </w:tcBorders>
            <w:noWrap/>
            <w:vAlign w:val="center"/>
          </w:tcPr>
          <w:p w14:paraId="3EAF1BE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2436</w:t>
            </w:r>
          </w:p>
        </w:tc>
        <w:tc>
          <w:tcPr>
            <w:tcW w:w="1786" w:type="dxa"/>
            <w:tcBorders>
              <w:top w:val="nil"/>
              <w:left w:val="nil"/>
              <w:bottom w:val="nil"/>
              <w:right w:val="nil"/>
            </w:tcBorders>
            <w:noWrap/>
            <w:vAlign w:val="center"/>
          </w:tcPr>
          <w:p w14:paraId="5ECEF8B6"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18637</w:t>
            </w:r>
          </w:p>
        </w:tc>
        <w:tc>
          <w:tcPr>
            <w:tcW w:w="1786" w:type="dxa"/>
            <w:tcBorders>
              <w:top w:val="nil"/>
              <w:left w:val="nil"/>
              <w:bottom w:val="nil"/>
              <w:right w:val="nil"/>
            </w:tcBorders>
            <w:noWrap/>
            <w:vAlign w:val="center"/>
          </w:tcPr>
          <w:p w14:paraId="45283F0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80957</w:t>
            </w:r>
          </w:p>
        </w:tc>
        <w:tc>
          <w:tcPr>
            <w:tcW w:w="1787" w:type="dxa"/>
            <w:tcBorders>
              <w:top w:val="nil"/>
              <w:left w:val="nil"/>
              <w:bottom w:val="nil"/>
              <w:right w:val="nil"/>
            </w:tcBorders>
            <w:noWrap/>
            <w:vAlign w:val="center"/>
          </w:tcPr>
          <w:p w14:paraId="3405B785"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66975</w:t>
            </w:r>
          </w:p>
        </w:tc>
      </w:tr>
      <w:tr w:rsidR="001B5FB3" w:rsidRPr="00B14637" w14:paraId="70225EB4" w14:textId="77777777" w:rsidTr="00A85769">
        <w:trPr>
          <w:cantSplit/>
          <w:trHeight w:val="340"/>
        </w:trPr>
        <w:tc>
          <w:tcPr>
            <w:tcW w:w="1786" w:type="dxa"/>
            <w:tcBorders>
              <w:top w:val="nil"/>
              <w:left w:val="nil"/>
              <w:bottom w:val="nil"/>
              <w:right w:val="nil"/>
            </w:tcBorders>
            <w:noWrap/>
            <w:vAlign w:val="center"/>
          </w:tcPr>
          <w:p w14:paraId="6CA22E7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6129</w:t>
            </w:r>
          </w:p>
        </w:tc>
        <w:tc>
          <w:tcPr>
            <w:tcW w:w="1786" w:type="dxa"/>
            <w:tcBorders>
              <w:top w:val="nil"/>
              <w:left w:val="nil"/>
              <w:bottom w:val="nil"/>
              <w:right w:val="nil"/>
            </w:tcBorders>
            <w:noWrap/>
            <w:vAlign w:val="center"/>
          </w:tcPr>
          <w:p w14:paraId="24DCA56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2739</w:t>
            </w:r>
          </w:p>
        </w:tc>
        <w:tc>
          <w:tcPr>
            <w:tcW w:w="1786" w:type="dxa"/>
            <w:tcBorders>
              <w:top w:val="nil"/>
              <w:left w:val="nil"/>
              <w:bottom w:val="nil"/>
              <w:right w:val="nil"/>
            </w:tcBorders>
            <w:noWrap/>
            <w:vAlign w:val="center"/>
          </w:tcPr>
          <w:p w14:paraId="3FC2401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20826</w:t>
            </w:r>
          </w:p>
        </w:tc>
        <w:tc>
          <w:tcPr>
            <w:tcW w:w="1786" w:type="dxa"/>
            <w:tcBorders>
              <w:top w:val="nil"/>
              <w:left w:val="nil"/>
              <w:bottom w:val="nil"/>
              <w:right w:val="nil"/>
            </w:tcBorders>
            <w:noWrap/>
            <w:vAlign w:val="center"/>
          </w:tcPr>
          <w:p w14:paraId="1A21FD9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690152</w:t>
            </w:r>
          </w:p>
        </w:tc>
        <w:tc>
          <w:tcPr>
            <w:tcW w:w="1787" w:type="dxa"/>
            <w:tcBorders>
              <w:top w:val="nil"/>
              <w:left w:val="nil"/>
              <w:bottom w:val="nil"/>
              <w:right w:val="nil"/>
            </w:tcBorders>
            <w:noWrap/>
            <w:vAlign w:val="center"/>
          </w:tcPr>
          <w:p w14:paraId="2509482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71160</w:t>
            </w:r>
          </w:p>
        </w:tc>
      </w:tr>
      <w:tr w:rsidR="001B5FB3" w:rsidRPr="00B14637" w14:paraId="6C0DD572" w14:textId="77777777" w:rsidTr="00A85769">
        <w:trPr>
          <w:cantSplit/>
          <w:trHeight w:val="340"/>
        </w:trPr>
        <w:tc>
          <w:tcPr>
            <w:tcW w:w="1786" w:type="dxa"/>
            <w:tcBorders>
              <w:top w:val="nil"/>
              <w:left w:val="nil"/>
              <w:bottom w:val="nil"/>
              <w:right w:val="nil"/>
            </w:tcBorders>
            <w:noWrap/>
            <w:vAlign w:val="center"/>
          </w:tcPr>
          <w:p w14:paraId="71980B5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6432</w:t>
            </w:r>
          </w:p>
        </w:tc>
        <w:tc>
          <w:tcPr>
            <w:tcW w:w="1786" w:type="dxa"/>
            <w:tcBorders>
              <w:top w:val="nil"/>
              <w:left w:val="nil"/>
              <w:bottom w:val="nil"/>
              <w:right w:val="nil"/>
            </w:tcBorders>
            <w:noWrap/>
            <w:vAlign w:val="center"/>
          </w:tcPr>
          <w:p w14:paraId="70F8BEE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5442</w:t>
            </w:r>
          </w:p>
        </w:tc>
        <w:tc>
          <w:tcPr>
            <w:tcW w:w="1786" w:type="dxa"/>
            <w:tcBorders>
              <w:top w:val="nil"/>
              <w:left w:val="nil"/>
              <w:bottom w:val="nil"/>
              <w:right w:val="nil"/>
            </w:tcBorders>
            <w:noWrap/>
            <w:vAlign w:val="center"/>
          </w:tcPr>
          <w:p w14:paraId="11BFC4B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30324</w:t>
            </w:r>
          </w:p>
        </w:tc>
        <w:tc>
          <w:tcPr>
            <w:tcW w:w="1786" w:type="dxa"/>
            <w:tcBorders>
              <w:top w:val="nil"/>
              <w:left w:val="nil"/>
              <w:bottom w:val="nil"/>
              <w:right w:val="nil"/>
            </w:tcBorders>
            <w:noWrap/>
            <w:vAlign w:val="center"/>
          </w:tcPr>
          <w:p w14:paraId="04E94CA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06040</w:t>
            </w:r>
          </w:p>
        </w:tc>
        <w:tc>
          <w:tcPr>
            <w:tcW w:w="1787" w:type="dxa"/>
            <w:tcBorders>
              <w:top w:val="nil"/>
              <w:left w:val="nil"/>
              <w:bottom w:val="nil"/>
              <w:right w:val="nil"/>
            </w:tcBorders>
            <w:noWrap/>
            <w:vAlign w:val="center"/>
          </w:tcPr>
          <w:p w14:paraId="052EB62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995174</w:t>
            </w:r>
          </w:p>
        </w:tc>
      </w:tr>
      <w:tr w:rsidR="001B5FB3" w:rsidRPr="00B14637" w14:paraId="3987828C" w14:textId="77777777" w:rsidTr="00A85769">
        <w:trPr>
          <w:cantSplit/>
          <w:trHeight w:val="340"/>
        </w:trPr>
        <w:tc>
          <w:tcPr>
            <w:tcW w:w="1786" w:type="dxa"/>
            <w:tcBorders>
              <w:top w:val="nil"/>
              <w:left w:val="nil"/>
              <w:bottom w:val="nil"/>
              <w:right w:val="nil"/>
            </w:tcBorders>
            <w:noWrap/>
            <w:vAlign w:val="center"/>
          </w:tcPr>
          <w:p w14:paraId="69C25ED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6735</w:t>
            </w:r>
          </w:p>
        </w:tc>
        <w:tc>
          <w:tcPr>
            <w:tcW w:w="1786" w:type="dxa"/>
            <w:tcBorders>
              <w:top w:val="nil"/>
              <w:left w:val="nil"/>
              <w:bottom w:val="nil"/>
              <w:right w:val="nil"/>
            </w:tcBorders>
            <w:noWrap/>
            <w:vAlign w:val="center"/>
          </w:tcPr>
          <w:p w14:paraId="60BE263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6949*</w:t>
            </w:r>
          </w:p>
        </w:tc>
        <w:tc>
          <w:tcPr>
            <w:tcW w:w="1786" w:type="dxa"/>
            <w:tcBorders>
              <w:top w:val="nil"/>
              <w:left w:val="nil"/>
              <w:bottom w:val="nil"/>
              <w:right w:val="nil"/>
            </w:tcBorders>
            <w:noWrap/>
            <w:vAlign w:val="center"/>
          </w:tcPr>
          <w:p w14:paraId="79CCF554"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46137</w:t>
            </w:r>
          </w:p>
        </w:tc>
        <w:tc>
          <w:tcPr>
            <w:tcW w:w="1786" w:type="dxa"/>
            <w:tcBorders>
              <w:top w:val="nil"/>
              <w:left w:val="nil"/>
              <w:bottom w:val="nil"/>
              <w:right w:val="nil"/>
            </w:tcBorders>
            <w:noWrap/>
            <w:vAlign w:val="center"/>
          </w:tcPr>
          <w:p w14:paraId="46EC803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24446</w:t>
            </w:r>
          </w:p>
        </w:tc>
        <w:tc>
          <w:tcPr>
            <w:tcW w:w="1787" w:type="dxa"/>
            <w:tcBorders>
              <w:top w:val="nil"/>
              <w:left w:val="nil"/>
              <w:bottom w:val="nil"/>
              <w:right w:val="nil"/>
            </w:tcBorders>
            <w:noWrap/>
            <w:vAlign w:val="center"/>
          </w:tcPr>
          <w:p w14:paraId="79FEA832" w14:textId="77777777" w:rsidR="001B5FB3" w:rsidRPr="00B14637" w:rsidRDefault="001B5FB3" w:rsidP="00A85769">
            <w:pPr>
              <w:keepNext/>
              <w:spacing w:after="0" w:line="240" w:lineRule="auto"/>
              <w:rPr>
                <w:rFonts w:cstheme="minorHAnsi"/>
                <w:lang w:eastAsia="en-GB"/>
              </w:rPr>
            </w:pPr>
          </w:p>
        </w:tc>
      </w:tr>
      <w:tr w:rsidR="001B5FB3" w:rsidRPr="00B14637" w14:paraId="18EF3F8D" w14:textId="77777777" w:rsidTr="00A85769">
        <w:trPr>
          <w:cantSplit/>
          <w:trHeight w:val="340"/>
        </w:trPr>
        <w:tc>
          <w:tcPr>
            <w:tcW w:w="1786" w:type="dxa"/>
            <w:tcBorders>
              <w:top w:val="nil"/>
              <w:left w:val="nil"/>
              <w:bottom w:val="nil"/>
              <w:right w:val="nil"/>
            </w:tcBorders>
            <w:noWrap/>
            <w:vAlign w:val="center"/>
          </w:tcPr>
          <w:p w14:paraId="1EA7FC6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6937</w:t>
            </w:r>
          </w:p>
        </w:tc>
        <w:tc>
          <w:tcPr>
            <w:tcW w:w="1786" w:type="dxa"/>
            <w:tcBorders>
              <w:top w:val="nil"/>
              <w:left w:val="nil"/>
              <w:bottom w:val="nil"/>
              <w:right w:val="nil"/>
            </w:tcBorders>
            <w:noWrap/>
            <w:vAlign w:val="center"/>
          </w:tcPr>
          <w:p w14:paraId="2D8B5A4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87345</w:t>
            </w:r>
          </w:p>
        </w:tc>
        <w:tc>
          <w:tcPr>
            <w:tcW w:w="1786" w:type="dxa"/>
            <w:tcBorders>
              <w:top w:val="nil"/>
              <w:left w:val="nil"/>
              <w:bottom w:val="nil"/>
              <w:right w:val="nil"/>
            </w:tcBorders>
            <w:noWrap/>
            <w:vAlign w:val="center"/>
          </w:tcPr>
          <w:p w14:paraId="5612511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52738</w:t>
            </w:r>
          </w:p>
        </w:tc>
        <w:tc>
          <w:tcPr>
            <w:tcW w:w="1786" w:type="dxa"/>
            <w:tcBorders>
              <w:top w:val="nil"/>
              <w:left w:val="nil"/>
              <w:bottom w:val="nil"/>
              <w:right w:val="nil"/>
            </w:tcBorders>
            <w:noWrap/>
            <w:vAlign w:val="center"/>
          </w:tcPr>
          <w:p w14:paraId="17BDEBA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25751</w:t>
            </w:r>
          </w:p>
        </w:tc>
        <w:tc>
          <w:tcPr>
            <w:tcW w:w="1787" w:type="dxa"/>
            <w:tcBorders>
              <w:top w:val="nil"/>
              <w:left w:val="nil"/>
              <w:bottom w:val="nil"/>
              <w:right w:val="nil"/>
            </w:tcBorders>
            <w:noWrap/>
            <w:vAlign w:val="center"/>
          </w:tcPr>
          <w:p w14:paraId="6C050DCC" w14:textId="77777777" w:rsidR="001B5FB3" w:rsidRPr="00B14637" w:rsidRDefault="001B5FB3" w:rsidP="00A85769">
            <w:pPr>
              <w:keepNext/>
              <w:spacing w:after="0" w:line="240" w:lineRule="auto"/>
              <w:rPr>
                <w:rFonts w:cstheme="minorHAnsi"/>
                <w:lang w:eastAsia="en-GB"/>
              </w:rPr>
            </w:pPr>
          </w:p>
        </w:tc>
      </w:tr>
      <w:tr w:rsidR="001B5FB3" w:rsidRPr="00B14637" w14:paraId="7E05109E" w14:textId="77777777" w:rsidTr="00A85769">
        <w:trPr>
          <w:cantSplit/>
          <w:trHeight w:val="340"/>
        </w:trPr>
        <w:tc>
          <w:tcPr>
            <w:tcW w:w="1786" w:type="dxa"/>
            <w:tcBorders>
              <w:top w:val="nil"/>
              <w:left w:val="nil"/>
              <w:bottom w:val="nil"/>
              <w:right w:val="nil"/>
            </w:tcBorders>
            <w:noWrap/>
            <w:vAlign w:val="center"/>
          </w:tcPr>
          <w:p w14:paraId="2D65C23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48133</w:t>
            </w:r>
          </w:p>
        </w:tc>
        <w:tc>
          <w:tcPr>
            <w:tcW w:w="1786" w:type="dxa"/>
            <w:tcBorders>
              <w:top w:val="nil"/>
              <w:left w:val="nil"/>
              <w:bottom w:val="nil"/>
              <w:right w:val="nil"/>
            </w:tcBorders>
            <w:noWrap/>
            <w:vAlign w:val="center"/>
          </w:tcPr>
          <w:p w14:paraId="33D78D98"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1033</w:t>
            </w:r>
          </w:p>
        </w:tc>
        <w:tc>
          <w:tcPr>
            <w:tcW w:w="1786" w:type="dxa"/>
            <w:tcBorders>
              <w:top w:val="nil"/>
              <w:left w:val="nil"/>
              <w:bottom w:val="nil"/>
              <w:right w:val="nil"/>
            </w:tcBorders>
            <w:noWrap/>
            <w:vAlign w:val="center"/>
          </w:tcPr>
          <w:p w14:paraId="6F5FD81B"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60030</w:t>
            </w:r>
          </w:p>
        </w:tc>
        <w:tc>
          <w:tcPr>
            <w:tcW w:w="1786" w:type="dxa"/>
            <w:tcBorders>
              <w:top w:val="nil"/>
              <w:left w:val="nil"/>
              <w:bottom w:val="nil"/>
              <w:right w:val="nil"/>
            </w:tcBorders>
            <w:noWrap/>
            <w:vAlign w:val="center"/>
          </w:tcPr>
          <w:p w14:paraId="4AF2867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32243</w:t>
            </w:r>
          </w:p>
        </w:tc>
        <w:tc>
          <w:tcPr>
            <w:tcW w:w="1787" w:type="dxa"/>
            <w:tcBorders>
              <w:top w:val="nil"/>
              <w:left w:val="nil"/>
              <w:bottom w:val="nil"/>
              <w:right w:val="nil"/>
            </w:tcBorders>
            <w:noWrap/>
            <w:vAlign w:val="center"/>
            <w:hideMark/>
          </w:tcPr>
          <w:p w14:paraId="551E147E" w14:textId="77777777" w:rsidR="001B5FB3" w:rsidRPr="00B14637" w:rsidRDefault="001B5FB3" w:rsidP="00A85769">
            <w:pPr>
              <w:keepNext/>
              <w:spacing w:after="0" w:line="240" w:lineRule="auto"/>
              <w:rPr>
                <w:rFonts w:cstheme="minorHAnsi"/>
                <w:lang w:eastAsia="en-GB"/>
              </w:rPr>
            </w:pPr>
          </w:p>
        </w:tc>
      </w:tr>
      <w:tr w:rsidR="001B5FB3" w:rsidRPr="00B14637" w14:paraId="1C97C903" w14:textId="77777777" w:rsidTr="00A85769">
        <w:trPr>
          <w:cantSplit/>
          <w:trHeight w:val="340"/>
        </w:trPr>
        <w:tc>
          <w:tcPr>
            <w:tcW w:w="1786" w:type="dxa"/>
            <w:tcBorders>
              <w:top w:val="nil"/>
              <w:left w:val="nil"/>
              <w:bottom w:val="nil"/>
              <w:right w:val="nil"/>
            </w:tcBorders>
            <w:noWrap/>
            <w:vAlign w:val="center"/>
          </w:tcPr>
          <w:p w14:paraId="235B7E5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0423</w:t>
            </w:r>
          </w:p>
        </w:tc>
        <w:tc>
          <w:tcPr>
            <w:tcW w:w="1786" w:type="dxa"/>
            <w:tcBorders>
              <w:top w:val="nil"/>
              <w:left w:val="nil"/>
              <w:bottom w:val="nil"/>
              <w:right w:val="nil"/>
            </w:tcBorders>
            <w:noWrap/>
            <w:vAlign w:val="center"/>
          </w:tcPr>
          <w:p w14:paraId="080B0D6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1336</w:t>
            </w:r>
          </w:p>
        </w:tc>
        <w:tc>
          <w:tcPr>
            <w:tcW w:w="1786" w:type="dxa"/>
            <w:tcBorders>
              <w:top w:val="nil"/>
              <w:left w:val="nil"/>
              <w:bottom w:val="nil"/>
              <w:right w:val="nil"/>
            </w:tcBorders>
            <w:noWrap/>
            <w:vAlign w:val="center"/>
          </w:tcPr>
          <w:p w14:paraId="2B0DDF91"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65343</w:t>
            </w:r>
          </w:p>
        </w:tc>
        <w:tc>
          <w:tcPr>
            <w:tcW w:w="1786" w:type="dxa"/>
            <w:tcBorders>
              <w:top w:val="nil"/>
              <w:left w:val="nil"/>
              <w:bottom w:val="nil"/>
              <w:right w:val="nil"/>
            </w:tcBorders>
            <w:noWrap/>
            <w:vAlign w:val="center"/>
          </w:tcPr>
          <w:p w14:paraId="4E468B87"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51550</w:t>
            </w:r>
          </w:p>
        </w:tc>
        <w:tc>
          <w:tcPr>
            <w:tcW w:w="1787" w:type="dxa"/>
            <w:tcBorders>
              <w:top w:val="nil"/>
              <w:left w:val="nil"/>
              <w:bottom w:val="nil"/>
              <w:right w:val="nil"/>
            </w:tcBorders>
            <w:noWrap/>
            <w:vAlign w:val="center"/>
            <w:hideMark/>
          </w:tcPr>
          <w:p w14:paraId="03638952" w14:textId="77777777" w:rsidR="001B5FB3" w:rsidRPr="00B14637" w:rsidRDefault="001B5FB3" w:rsidP="00A85769">
            <w:pPr>
              <w:keepNext/>
              <w:spacing w:after="0" w:line="240" w:lineRule="auto"/>
              <w:rPr>
                <w:rFonts w:cstheme="minorHAnsi"/>
                <w:lang w:eastAsia="en-GB"/>
              </w:rPr>
            </w:pPr>
          </w:p>
        </w:tc>
      </w:tr>
      <w:tr w:rsidR="001B5FB3" w:rsidRPr="00B14637" w14:paraId="271EAEA9" w14:textId="77777777" w:rsidTr="00A85769">
        <w:trPr>
          <w:cantSplit/>
          <w:trHeight w:val="340"/>
        </w:trPr>
        <w:tc>
          <w:tcPr>
            <w:tcW w:w="1786" w:type="dxa"/>
            <w:tcBorders>
              <w:top w:val="nil"/>
              <w:left w:val="nil"/>
              <w:right w:val="nil"/>
            </w:tcBorders>
            <w:noWrap/>
            <w:vAlign w:val="center"/>
          </w:tcPr>
          <w:p w14:paraId="060730B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5938</w:t>
            </w:r>
          </w:p>
        </w:tc>
        <w:tc>
          <w:tcPr>
            <w:tcW w:w="1786" w:type="dxa"/>
            <w:tcBorders>
              <w:top w:val="nil"/>
              <w:left w:val="nil"/>
              <w:right w:val="nil"/>
            </w:tcBorders>
            <w:noWrap/>
            <w:vAlign w:val="center"/>
          </w:tcPr>
          <w:p w14:paraId="5CE5826C"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1841</w:t>
            </w:r>
          </w:p>
        </w:tc>
        <w:tc>
          <w:tcPr>
            <w:tcW w:w="1786" w:type="dxa"/>
            <w:tcBorders>
              <w:top w:val="nil"/>
              <w:left w:val="nil"/>
              <w:right w:val="nil"/>
            </w:tcBorders>
            <w:noWrap/>
            <w:vAlign w:val="center"/>
          </w:tcPr>
          <w:p w14:paraId="6BC9592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80036</w:t>
            </w:r>
          </w:p>
        </w:tc>
        <w:tc>
          <w:tcPr>
            <w:tcW w:w="1786" w:type="dxa"/>
            <w:tcBorders>
              <w:top w:val="nil"/>
              <w:left w:val="nil"/>
              <w:right w:val="nil"/>
            </w:tcBorders>
            <w:noWrap/>
            <w:vAlign w:val="center"/>
          </w:tcPr>
          <w:p w14:paraId="266EFB6D"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57764</w:t>
            </w:r>
          </w:p>
        </w:tc>
        <w:tc>
          <w:tcPr>
            <w:tcW w:w="1787" w:type="dxa"/>
            <w:tcBorders>
              <w:top w:val="nil"/>
              <w:left w:val="nil"/>
              <w:right w:val="nil"/>
            </w:tcBorders>
            <w:noWrap/>
            <w:vAlign w:val="center"/>
          </w:tcPr>
          <w:p w14:paraId="0AB0439E" w14:textId="77777777" w:rsidR="001B5FB3" w:rsidRPr="00B14637" w:rsidRDefault="001B5FB3" w:rsidP="00A85769">
            <w:pPr>
              <w:keepNext/>
              <w:spacing w:after="0" w:line="240" w:lineRule="auto"/>
              <w:rPr>
                <w:rFonts w:cstheme="minorHAnsi"/>
                <w:lang w:eastAsia="en-GB"/>
              </w:rPr>
            </w:pPr>
          </w:p>
        </w:tc>
      </w:tr>
      <w:tr w:rsidR="001B5FB3" w:rsidRPr="00B14637" w14:paraId="57A0AA1F" w14:textId="77777777" w:rsidTr="00A85769">
        <w:trPr>
          <w:cantSplit/>
          <w:trHeight w:val="340"/>
        </w:trPr>
        <w:tc>
          <w:tcPr>
            <w:tcW w:w="1786" w:type="dxa"/>
            <w:tcBorders>
              <w:top w:val="nil"/>
              <w:left w:val="nil"/>
              <w:bottom w:val="single" w:sz="4" w:space="0" w:color="auto"/>
              <w:right w:val="nil"/>
            </w:tcBorders>
            <w:noWrap/>
            <w:vAlign w:val="center"/>
          </w:tcPr>
          <w:p w14:paraId="5F1F4DF4"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56334</w:t>
            </w:r>
          </w:p>
        </w:tc>
        <w:tc>
          <w:tcPr>
            <w:tcW w:w="1786" w:type="dxa"/>
            <w:tcBorders>
              <w:top w:val="nil"/>
              <w:left w:val="nil"/>
              <w:bottom w:val="single" w:sz="4" w:space="0" w:color="auto"/>
              <w:right w:val="nil"/>
            </w:tcBorders>
            <w:noWrap/>
            <w:vAlign w:val="center"/>
          </w:tcPr>
          <w:p w14:paraId="4EFE6B32"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192439</w:t>
            </w:r>
          </w:p>
        </w:tc>
        <w:tc>
          <w:tcPr>
            <w:tcW w:w="1786" w:type="dxa"/>
            <w:tcBorders>
              <w:top w:val="nil"/>
              <w:left w:val="nil"/>
              <w:bottom w:val="single" w:sz="4" w:space="0" w:color="auto"/>
              <w:right w:val="nil"/>
            </w:tcBorders>
            <w:noWrap/>
            <w:vAlign w:val="center"/>
          </w:tcPr>
          <w:p w14:paraId="11634A0A"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381038</w:t>
            </w:r>
          </w:p>
        </w:tc>
        <w:tc>
          <w:tcPr>
            <w:tcW w:w="1786" w:type="dxa"/>
            <w:tcBorders>
              <w:top w:val="nil"/>
              <w:left w:val="nil"/>
              <w:bottom w:val="single" w:sz="4" w:space="0" w:color="auto"/>
              <w:right w:val="nil"/>
            </w:tcBorders>
            <w:noWrap/>
            <w:vAlign w:val="center"/>
          </w:tcPr>
          <w:p w14:paraId="291C1230" w14:textId="77777777" w:rsidR="001B5FB3" w:rsidRPr="00B14637" w:rsidRDefault="001B5FB3" w:rsidP="00A85769">
            <w:pPr>
              <w:keepNext/>
              <w:spacing w:after="0" w:line="240" w:lineRule="auto"/>
              <w:rPr>
                <w:rFonts w:cstheme="minorHAnsi"/>
                <w:lang w:eastAsia="en-GB"/>
              </w:rPr>
            </w:pPr>
            <w:r w:rsidRPr="00B14637">
              <w:rPr>
                <w:rFonts w:cstheme="minorHAnsi"/>
                <w:lang w:eastAsia="en-GB"/>
              </w:rPr>
              <w:t>765864</w:t>
            </w:r>
          </w:p>
        </w:tc>
        <w:tc>
          <w:tcPr>
            <w:tcW w:w="1787" w:type="dxa"/>
            <w:tcBorders>
              <w:top w:val="nil"/>
              <w:left w:val="nil"/>
              <w:bottom w:val="single" w:sz="4" w:space="0" w:color="auto"/>
              <w:right w:val="nil"/>
            </w:tcBorders>
            <w:noWrap/>
            <w:vAlign w:val="center"/>
          </w:tcPr>
          <w:p w14:paraId="34F289E3" w14:textId="77777777" w:rsidR="001B5FB3" w:rsidRPr="00B14637" w:rsidRDefault="001B5FB3" w:rsidP="00A85769">
            <w:pPr>
              <w:keepNext/>
              <w:spacing w:after="0" w:line="240" w:lineRule="auto"/>
              <w:rPr>
                <w:rFonts w:cstheme="minorHAnsi"/>
                <w:lang w:eastAsia="en-GB"/>
              </w:rPr>
            </w:pPr>
          </w:p>
        </w:tc>
      </w:tr>
    </w:tbl>
    <w:p w14:paraId="49AB4D3D" w14:textId="77777777" w:rsidR="001B5FB3" w:rsidRDefault="001B5FB3" w:rsidP="001B5FB3">
      <w:pPr>
        <w:spacing w:line="240" w:lineRule="auto"/>
      </w:pPr>
      <w:r>
        <w:br w:type="page"/>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1417"/>
        <w:gridCol w:w="1247"/>
        <w:gridCol w:w="1221"/>
        <w:gridCol w:w="973"/>
        <w:gridCol w:w="973"/>
        <w:gridCol w:w="973"/>
      </w:tblGrid>
      <w:tr w:rsidR="001B5FB3" w:rsidRPr="00C970D3" w14:paraId="794FDE92" w14:textId="77777777" w:rsidTr="00A85769">
        <w:trPr>
          <w:cantSplit/>
          <w:trHeight w:val="709"/>
        </w:trPr>
        <w:tc>
          <w:tcPr>
            <w:tcW w:w="9072" w:type="dxa"/>
            <w:gridSpan w:val="8"/>
          </w:tcPr>
          <w:p w14:paraId="4BBEFF2A" w14:textId="77777777" w:rsidR="001B5FB3" w:rsidRPr="00757B9F" w:rsidRDefault="001B5FB3" w:rsidP="00A85769">
            <w:pPr>
              <w:keepNext/>
              <w:spacing w:line="240" w:lineRule="auto"/>
              <w:rPr>
                <w:szCs w:val="24"/>
              </w:rPr>
            </w:pPr>
            <w:r w:rsidRPr="00B14637">
              <w:rPr>
                <w:b/>
                <w:bCs/>
                <w:szCs w:val="24"/>
              </w:rPr>
              <w:lastRenderedPageBreak/>
              <w:t xml:space="preserve">Supplementary Table 2. </w:t>
            </w:r>
            <w:r w:rsidRPr="00B14637">
              <w:rPr>
                <w:szCs w:val="24"/>
              </w:rPr>
              <w:t>Peak MNI coordinates and size of face- and scene-selective regions of interest in each dataset.</w:t>
            </w:r>
          </w:p>
        </w:tc>
      </w:tr>
      <w:tr w:rsidR="001B5FB3" w:rsidRPr="00C970D3" w14:paraId="75C583A5" w14:textId="77777777" w:rsidTr="00A85769">
        <w:trPr>
          <w:cantSplit/>
        </w:trPr>
        <w:tc>
          <w:tcPr>
            <w:tcW w:w="1276" w:type="dxa"/>
            <w:vMerge w:val="restart"/>
            <w:tcBorders>
              <w:top w:val="single" w:sz="4" w:space="0" w:color="auto"/>
            </w:tcBorders>
            <w:vAlign w:val="center"/>
          </w:tcPr>
          <w:p w14:paraId="081A91F6" w14:textId="77777777" w:rsidR="001B5FB3" w:rsidRPr="00970B55" w:rsidRDefault="001B5FB3" w:rsidP="00A85769">
            <w:pPr>
              <w:keepNext/>
              <w:spacing w:line="240" w:lineRule="auto"/>
              <w:jc w:val="center"/>
              <w:rPr>
                <w:rFonts w:cstheme="minorHAnsi"/>
                <w:szCs w:val="24"/>
              </w:rPr>
            </w:pPr>
            <w:r w:rsidRPr="00970B55">
              <w:rPr>
                <w:rFonts w:cstheme="minorHAnsi"/>
                <w:szCs w:val="24"/>
              </w:rPr>
              <w:t>Dataset</w:t>
            </w:r>
          </w:p>
        </w:tc>
        <w:tc>
          <w:tcPr>
            <w:tcW w:w="992" w:type="dxa"/>
            <w:vMerge w:val="restart"/>
            <w:tcBorders>
              <w:top w:val="single" w:sz="4" w:space="0" w:color="auto"/>
            </w:tcBorders>
            <w:vAlign w:val="center"/>
          </w:tcPr>
          <w:p w14:paraId="7E5E34D9" w14:textId="77777777" w:rsidR="001B5FB3" w:rsidRPr="00970B55" w:rsidRDefault="001B5FB3" w:rsidP="00A85769">
            <w:pPr>
              <w:keepNext/>
              <w:spacing w:line="240" w:lineRule="auto"/>
              <w:jc w:val="center"/>
              <w:rPr>
                <w:rFonts w:cstheme="minorHAnsi"/>
                <w:szCs w:val="24"/>
              </w:rPr>
            </w:pPr>
            <w:r w:rsidRPr="00970B55">
              <w:rPr>
                <w:rFonts w:cstheme="minorHAnsi"/>
                <w:szCs w:val="24"/>
              </w:rPr>
              <w:t>Region</w:t>
            </w:r>
          </w:p>
        </w:tc>
        <w:tc>
          <w:tcPr>
            <w:tcW w:w="1417" w:type="dxa"/>
            <w:vMerge w:val="restart"/>
            <w:tcBorders>
              <w:top w:val="single" w:sz="4" w:space="0" w:color="auto"/>
            </w:tcBorders>
            <w:vAlign w:val="center"/>
          </w:tcPr>
          <w:p w14:paraId="7F1E68A8" w14:textId="77777777" w:rsidR="001B5FB3" w:rsidRPr="00970B55" w:rsidRDefault="001B5FB3" w:rsidP="00A85769">
            <w:pPr>
              <w:keepNext/>
              <w:spacing w:line="240" w:lineRule="auto"/>
              <w:jc w:val="center"/>
              <w:rPr>
                <w:rFonts w:cstheme="minorHAnsi"/>
                <w:szCs w:val="24"/>
              </w:rPr>
            </w:pPr>
            <w:r w:rsidRPr="00970B55">
              <w:rPr>
                <w:rFonts w:cstheme="minorHAnsi"/>
                <w:szCs w:val="24"/>
              </w:rPr>
              <w:t>Hemisphere</w:t>
            </w:r>
          </w:p>
        </w:tc>
        <w:tc>
          <w:tcPr>
            <w:tcW w:w="1247" w:type="dxa"/>
            <w:vMerge w:val="restart"/>
            <w:tcBorders>
              <w:top w:val="single" w:sz="4" w:space="0" w:color="auto"/>
            </w:tcBorders>
            <w:vAlign w:val="center"/>
          </w:tcPr>
          <w:p w14:paraId="4CA1F0BD" w14:textId="77777777" w:rsidR="001B5FB3" w:rsidRPr="00970B55" w:rsidRDefault="001B5FB3" w:rsidP="00A85769">
            <w:pPr>
              <w:keepNext/>
              <w:spacing w:line="240" w:lineRule="auto"/>
              <w:jc w:val="center"/>
              <w:rPr>
                <w:rFonts w:cstheme="minorHAnsi"/>
                <w:szCs w:val="24"/>
              </w:rPr>
            </w:pPr>
            <w:r w:rsidRPr="00970B55">
              <w:rPr>
                <w:rFonts w:cstheme="minorHAnsi"/>
                <w:szCs w:val="24"/>
              </w:rPr>
              <w:t>Size</w:t>
            </w:r>
          </w:p>
        </w:tc>
        <w:tc>
          <w:tcPr>
            <w:tcW w:w="1221" w:type="dxa"/>
            <w:vMerge w:val="restart"/>
            <w:tcBorders>
              <w:top w:val="single" w:sz="4" w:space="0" w:color="auto"/>
            </w:tcBorders>
            <w:vAlign w:val="center"/>
          </w:tcPr>
          <w:p w14:paraId="7B9D584D" w14:textId="77777777" w:rsidR="001B5FB3" w:rsidRPr="00970B55" w:rsidRDefault="001B5FB3" w:rsidP="00A85769">
            <w:pPr>
              <w:keepNext/>
              <w:spacing w:line="240" w:lineRule="auto"/>
              <w:jc w:val="center"/>
              <w:rPr>
                <w:rFonts w:cstheme="minorHAnsi"/>
                <w:szCs w:val="24"/>
              </w:rPr>
            </w:pPr>
            <w:r w:rsidRPr="00970B55">
              <w:rPr>
                <w:rFonts w:cstheme="minorHAnsi"/>
                <w:szCs w:val="24"/>
              </w:rPr>
              <w:t>Threshold (Z-score)</w:t>
            </w:r>
          </w:p>
        </w:tc>
        <w:tc>
          <w:tcPr>
            <w:tcW w:w="2919" w:type="dxa"/>
            <w:gridSpan w:val="3"/>
            <w:tcBorders>
              <w:top w:val="single" w:sz="4" w:space="0" w:color="auto"/>
            </w:tcBorders>
            <w:vAlign w:val="center"/>
          </w:tcPr>
          <w:p w14:paraId="5E51736A" w14:textId="77777777" w:rsidR="001B5FB3" w:rsidRPr="00970B55" w:rsidRDefault="001B5FB3" w:rsidP="00A85769">
            <w:pPr>
              <w:keepNext/>
              <w:spacing w:line="240" w:lineRule="auto"/>
              <w:jc w:val="center"/>
              <w:rPr>
                <w:rFonts w:cstheme="minorHAnsi"/>
                <w:szCs w:val="24"/>
              </w:rPr>
            </w:pPr>
            <w:r w:rsidRPr="00970B55">
              <w:rPr>
                <w:rFonts w:cstheme="minorHAnsi"/>
                <w:szCs w:val="24"/>
              </w:rPr>
              <w:t>Peak Grayordinate (mm)</w:t>
            </w:r>
          </w:p>
        </w:tc>
      </w:tr>
      <w:tr w:rsidR="001B5FB3" w:rsidRPr="00C970D3" w14:paraId="1A4EB241" w14:textId="77777777" w:rsidTr="00A85769">
        <w:trPr>
          <w:cantSplit/>
        </w:trPr>
        <w:tc>
          <w:tcPr>
            <w:tcW w:w="1276" w:type="dxa"/>
            <w:vMerge/>
            <w:tcBorders>
              <w:bottom w:val="single" w:sz="4" w:space="0" w:color="auto"/>
            </w:tcBorders>
            <w:vAlign w:val="center"/>
          </w:tcPr>
          <w:p w14:paraId="35583E7D" w14:textId="77777777" w:rsidR="001B5FB3" w:rsidRPr="00970B55" w:rsidRDefault="001B5FB3" w:rsidP="00A85769">
            <w:pPr>
              <w:keepNext/>
              <w:spacing w:line="240" w:lineRule="auto"/>
              <w:jc w:val="center"/>
              <w:rPr>
                <w:rFonts w:cstheme="minorHAnsi"/>
                <w:szCs w:val="24"/>
              </w:rPr>
            </w:pPr>
          </w:p>
        </w:tc>
        <w:tc>
          <w:tcPr>
            <w:tcW w:w="992" w:type="dxa"/>
            <w:vMerge/>
            <w:tcBorders>
              <w:bottom w:val="single" w:sz="4" w:space="0" w:color="auto"/>
            </w:tcBorders>
            <w:vAlign w:val="center"/>
          </w:tcPr>
          <w:p w14:paraId="15620A78" w14:textId="77777777" w:rsidR="001B5FB3" w:rsidRPr="00970B55" w:rsidRDefault="001B5FB3" w:rsidP="00A85769">
            <w:pPr>
              <w:keepNext/>
              <w:spacing w:line="240" w:lineRule="auto"/>
              <w:jc w:val="center"/>
              <w:rPr>
                <w:rFonts w:cstheme="minorHAnsi"/>
                <w:szCs w:val="24"/>
              </w:rPr>
            </w:pPr>
          </w:p>
        </w:tc>
        <w:tc>
          <w:tcPr>
            <w:tcW w:w="1417" w:type="dxa"/>
            <w:vMerge/>
            <w:tcBorders>
              <w:bottom w:val="single" w:sz="4" w:space="0" w:color="auto"/>
            </w:tcBorders>
            <w:vAlign w:val="center"/>
          </w:tcPr>
          <w:p w14:paraId="6D3854E3" w14:textId="77777777" w:rsidR="001B5FB3" w:rsidRPr="00970B55" w:rsidRDefault="001B5FB3" w:rsidP="00A85769">
            <w:pPr>
              <w:keepNext/>
              <w:spacing w:line="240" w:lineRule="auto"/>
              <w:jc w:val="center"/>
              <w:rPr>
                <w:rFonts w:cstheme="minorHAnsi"/>
                <w:szCs w:val="24"/>
              </w:rPr>
            </w:pPr>
          </w:p>
        </w:tc>
        <w:tc>
          <w:tcPr>
            <w:tcW w:w="1247" w:type="dxa"/>
            <w:vMerge/>
            <w:tcBorders>
              <w:bottom w:val="single" w:sz="4" w:space="0" w:color="auto"/>
            </w:tcBorders>
            <w:vAlign w:val="center"/>
          </w:tcPr>
          <w:p w14:paraId="251D8A9E" w14:textId="77777777" w:rsidR="001B5FB3" w:rsidRPr="00970B55" w:rsidRDefault="001B5FB3" w:rsidP="00A85769">
            <w:pPr>
              <w:keepNext/>
              <w:spacing w:line="240" w:lineRule="auto"/>
              <w:jc w:val="center"/>
              <w:rPr>
                <w:rFonts w:cstheme="minorHAnsi"/>
                <w:szCs w:val="24"/>
              </w:rPr>
            </w:pPr>
          </w:p>
        </w:tc>
        <w:tc>
          <w:tcPr>
            <w:tcW w:w="1221" w:type="dxa"/>
            <w:vMerge/>
            <w:tcBorders>
              <w:bottom w:val="single" w:sz="4" w:space="0" w:color="auto"/>
            </w:tcBorders>
            <w:vAlign w:val="center"/>
          </w:tcPr>
          <w:p w14:paraId="795B9681" w14:textId="77777777" w:rsidR="001B5FB3" w:rsidRPr="00970B55" w:rsidRDefault="001B5FB3" w:rsidP="00A85769">
            <w:pPr>
              <w:keepNext/>
              <w:spacing w:line="240" w:lineRule="auto"/>
              <w:jc w:val="center"/>
              <w:rPr>
                <w:rFonts w:cstheme="minorHAnsi"/>
                <w:szCs w:val="24"/>
              </w:rPr>
            </w:pPr>
          </w:p>
        </w:tc>
        <w:tc>
          <w:tcPr>
            <w:tcW w:w="973" w:type="dxa"/>
            <w:tcBorders>
              <w:bottom w:val="single" w:sz="4" w:space="0" w:color="auto"/>
            </w:tcBorders>
            <w:vAlign w:val="center"/>
          </w:tcPr>
          <w:p w14:paraId="49A9BB2A" w14:textId="77777777" w:rsidR="001B5FB3" w:rsidRPr="00970B55" w:rsidRDefault="001B5FB3" w:rsidP="00A85769">
            <w:pPr>
              <w:keepNext/>
              <w:spacing w:line="240" w:lineRule="auto"/>
              <w:jc w:val="center"/>
              <w:rPr>
                <w:rFonts w:cstheme="minorHAnsi"/>
                <w:szCs w:val="24"/>
              </w:rPr>
            </w:pPr>
            <w:r w:rsidRPr="00970B55">
              <w:rPr>
                <w:rFonts w:cstheme="minorHAnsi"/>
                <w:szCs w:val="24"/>
              </w:rPr>
              <w:t>x</w:t>
            </w:r>
          </w:p>
        </w:tc>
        <w:tc>
          <w:tcPr>
            <w:tcW w:w="973" w:type="dxa"/>
            <w:tcBorders>
              <w:bottom w:val="single" w:sz="4" w:space="0" w:color="auto"/>
            </w:tcBorders>
            <w:vAlign w:val="center"/>
          </w:tcPr>
          <w:p w14:paraId="0F7E0E1B" w14:textId="77777777" w:rsidR="001B5FB3" w:rsidRPr="00970B55" w:rsidRDefault="001B5FB3" w:rsidP="00A85769">
            <w:pPr>
              <w:keepNext/>
              <w:spacing w:line="240" w:lineRule="auto"/>
              <w:jc w:val="center"/>
              <w:rPr>
                <w:rFonts w:cstheme="minorHAnsi"/>
                <w:szCs w:val="24"/>
              </w:rPr>
            </w:pPr>
            <w:r w:rsidRPr="00970B55">
              <w:rPr>
                <w:rFonts w:cstheme="minorHAnsi"/>
                <w:szCs w:val="24"/>
              </w:rPr>
              <w:t>y</w:t>
            </w:r>
          </w:p>
        </w:tc>
        <w:tc>
          <w:tcPr>
            <w:tcW w:w="973" w:type="dxa"/>
            <w:tcBorders>
              <w:bottom w:val="single" w:sz="4" w:space="0" w:color="auto"/>
            </w:tcBorders>
            <w:vAlign w:val="center"/>
          </w:tcPr>
          <w:p w14:paraId="71EFDF19" w14:textId="77777777" w:rsidR="001B5FB3" w:rsidRPr="00970B55" w:rsidRDefault="001B5FB3" w:rsidP="00A85769">
            <w:pPr>
              <w:keepNext/>
              <w:spacing w:line="240" w:lineRule="auto"/>
              <w:jc w:val="center"/>
              <w:rPr>
                <w:rFonts w:cstheme="minorHAnsi"/>
                <w:szCs w:val="24"/>
              </w:rPr>
            </w:pPr>
            <w:r w:rsidRPr="00970B55">
              <w:rPr>
                <w:rFonts w:cstheme="minorHAnsi"/>
                <w:szCs w:val="24"/>
              </w:rPr>
              <w:t>z</w:t>
            </w:r>
          </w:p>
        </w:tc>
      </w:tr>
      <w:tr w:rsidR="001B5FB3" w:rsidRPr="00C970D3" w14:paraId="39718262" w14:textId="77777777" w:rsidTr="00A85769">
        <w:trPr>
          <w:cantSplit/>
        </w:trPr>
        <w:tc>
          <w:tcPr>
            <w:tcW w:w="1276" w:type="dxa"/>
            <w:vMerge w:val="restart"/>
            <w:tcBorders>
              <w:top w:val="single" w:sz="4" w:space="0" w:color="auto"/>
            </w:tcBorders>
            <w:shd w:val="clear" w:color="auto" w:fill="F2F2F2" w:themeFill="background1" w:themeFillShade="F2"/>
            <w:vAlign w:val="center"/>
          </w:tcPr>
          <w:p w14:paraId="581917F1" w14:textId="77777777" w:rsidR="001B5FB3" w:rsidRPr="00970B55" w:rsidRDefault="001B5FB3" w:rsidP="00A85769">
            <w:pPr>
              <w:keepNext/>
              <w:spacing w:line="240" w:lineRule="auto"/>
              <w:jc w:val="center"/>
              <w:rPr>
                <w:rFonts w:cstheme="minorHAnsi"/>
                <w:szCs w:val="24"/>
              </w:rPr>
            </w:pPr>
            <w:r w:rsidRPr="00970B55">
              <w:rPr>
                <w:rFonts w:cstheme="minorHAnsi"/>
                <w:szCs w:val="24"/>
              </w:rPr>
              <w:t>Game of Thrones</w:t>
            </w:r>
          </w:p>
        </w:tc>
        <w:tc>
          <w:tcPr>
            <w:tcW w:w="992" w:type="dxa"/>
            <w:vMerge w:val="restart"/>
            <w:tcBorders>
              <w:top w:val="single" w:sz="4" w:space="0" w:color="auto"/>
              <w:bottom w:val="single" w:sz="4" w:space="0" w:color="auto"/>
            </w:tcBorders>
            <w:shd w:val="clear" w:color="auto" w:fill="F2F2F2" w:themeFill="background1" w:themeFillShade="F2"/>
            <w:vAlign w:val="center"/>
          </w:tcPr>
          <w:p w14:paraId="55B85875" w14:textId="77777777" w:rsidR="001B5FB3" w:rsidRPr="00970B55" w:rsidRDefault="001B5FB3" w:rsidP="00A85769">
            <w:pPr>
              <w:keepNext/>
              <w:spacing w:line="240" w:lineRule="auto"/>
              <w:jc w:val="center"/>
              <w:rPr>
                <w:rFonts w:cstheme="minorHAnsi"/>
                <w:szCs w:val="24"/>
              </w:rPr>
            </w:pPr>
            <w:r w:rsidRPr="00970B55">
              <w:rPr>
                <w:rFonts w:cstheme="minorHAnsi"/>
                <w:szCs w:val="24"/>
              </w:rPr>
              <w:t>OFA</w:t>
            </w:r>
          </w:p>
        </w:tc>
        <w:tc>
          <w:tcPr>
            <w:tcW w:w="1417" w:type="dxa"/>
            <w:tcBorders>
              <w:top w:val="single" w:sz="4" w:space="0" w:color="auto"/>
            </w:tcBorders>
            <w:shd w:val="clear" w:color="auto" w:fill="F2F2F2" w:themeFill="background1" w:themeFillShade="F2"/>
            <w:vAlign w:val="center"/>
          </w:tcPr>
          <w:p w14:paraId="1C266D87"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center"/>
          </w:tcPr>
          <w:p w14:paraId="09449289" w14:textId="77777777" w:rsidR="001B5FB3" w:rsidRPr="00970B55" w:rsidRDefault="001B5FB3" w:rsidP="00A85769">
            <w:pPr>
              <w:keepNext/>
              <w:spacing w:line="240" w:lineRule="auto"/>
              <w:jc w:val="center"/>
              <w:rPr>
                <w:rFonts w:cstheme="minorHAnsi"/>
                <w:szCs w:val="24"/>
              </w:rPr>
            </w:pPr>
            <w:r w:rsidRPr="00970B55">
              <w:rPr>
                <w:rFonts w:cstheme="minorHAnsi"/>
                <w:szCs w:val="24"/>
              </w:rPr>
              <w:t>2008 mm</w:t>
            </w:r>
            <w:r w:rsidRPr="00970B55">
              <w:rPr>
                <w:rFonts w:cstheme="minorHAnsi"/>
                <w:szCs w:val="24"/>
                <w:vertAlign w:val="superscript"/>
              </w:rPr>
              <w:t>3</w:t>
            </w:r>
          </w:p>
        </w:tc>
        <w:tc>
          <w:tcPr>
            <w:tcW w:w="1221" w:type="dxa"/>
            <w:tcBorders>
              <w:top w:val="single" w:sz="4" w:space="0" w:color="auto"/>
            </w:tcBorders>
            <w:shd w:val="clear" w:color="auto" w:fill="F2F2F2" w:themeFill="background1" w:themeFillShade="F2"/>
          </w:tcPr>
          <w:p w14:paraId="26B657FB" w14:textId="77777777" w:rsidR="001B5FB3" w:rsidRPr="00970B55" w:rsidRDefault="001B5FB3" w:rsidP="00A85769">
            <w:pPr>
              <w:keepNext/>
              <w:spacing w:line="240" w:lineRule="auto"/>
              <w:jc w:val="center"/>
              <w:rPr>
                <w:rFonts w:cstheme="minorHAnsi"/>
                <w:szCs w:val="24"/>
              </w:rPr>
            </w:pPr>
            <w:r w:rsidRPr="00970B55">
              <w:rPr>
                <w:rFonts w:cstheme="minorHAnsi"/>
                <w:szCs w:val="24"/>
              </w:rPr>
              <w:t>5.80</w:t>
            </w:r>
          </w:p>
        </w:tc>
        <w:tc>
          <w:tcPr>
            <w:tcW w:w="973" w:type="dxa"/>
            <w:tcBorders>
              <w:top w:val="single" w:sz="4" w:space="0" w:color="auto"/>
            </w:tcBorders>
            <w:shd w:val="clear" w:color="auto" w:fill="F2F2F2" w:themeFill="background1" w:themeFillShade="F2"/>
          </w:tcPr>
          <w:p w14:paraId="3C59F33A" w14:textId="77777777" w:rsidR="001B5FB3" w:rsidRPr="00970B55" w:rsidRDefault="001B5FB3" w:rsidP="00A85769">
            <w:pPr>
              <w:keepNext/>
              <w:spacing w:line="240" w:lineRule="auto"/>
              <w:jc w:val="center"/>
              <w:rPr>
                <w:rFonts w:cstheme="minorHAnsi"/>
                <w:szCs w:val="24"/>
              </w:rPr>
            </w:pPr>
            <w:r w:rsidRPr="00970B55">
              <w:rPr>
                <w:rFonts w:cstheme="minorHAnsi"/>
                <w:szCs w:val="24"/>
              </w:rPr>
              <w:t>-42</w:t>
            </w:r>
          </w:p>
        </w:tc>
        <w:tc>
          <w:tcPr>
            <w:tcW w:w="973" w:type="dxa"/>
            <w:tcBorders>
              <w:top w:val="single" w:sz="4" w:space="0" w:color="auto"/>
            </w:tcBorders>
            <w:shd w:val="clear" w:color="auto" w:fill="F2F2F2" w:themeFill="background1" w:themeFillShade="F2"/>
          </w:tcPr>
          <w:p w14:paraId="61D4D701" w14:textId="77777777" w:rsidR="001B5FB3" w:rsidRPr="00970B55" w:rsidRDefault="001B5FB3" w:rsidP="00A85769">
            <w:pPr>
              <w:keepNext/>
              <w:spacing w:line="240" w:lineRule="auto"/>
              <w:jc w:val="center"/>
              <w:rPr>
                <w:rFonts w:cstheme="minorHAnsi"/>
                <w:szCs w:val="24"/>
              </w:rPr>
            </w:pPr>
            <w:r w:rsidRPr="00970B55">
              <w:rPr>
                <w:rFonts w:cstheme="minorHAnsi"/>
                <w:szCs w:val="24"/>
              </w:rPr>
              <w:t>-76</w:t>
            </w:r>
          </w:p>
        </w:tc>
        <w:tc>
          <w:tcPr>
            <w:tcW w:w="973" w:type="dxa"/>
            <w:tcBorders>
              <w:top w:val="single" w:sz="4" w:space="0" w:color="auto"/>
            </w:tcBorders>
            <w:shd w:val="clear" w:color="auto" w:fill="F2F2F2" w:themeFill="background1" w:themeFillShade="F2"/>
          </w:tcPr>
          <w:p w14:paraId="3D492086" w14:textId="77777777" w:rsidR="001B5FB3" w:rsidRPr="00970B55" w:rsidRDefault="001B5FB3" w:rsidP="00A85769">
            <w:pPr>
              <w:keepNext/>
              <w:spacing w:line="240" w:lineRule="auto"/>
              <w:jc w:val="center"/>
              <w:rPr>
                <w:rFonts w:cstheme="minorHAnsi"/>
                <w:szCs w:val="24"/>
              </w:rPr>
            </w:pPr>
            <w:r w:rsidRPr="00970B55">
              <w:rPr>
                <w:rFonts w:cstheme="minorHAnsi"/>
                <w:szCs w:val="24"/>
              </w:rPr>
              <w:t>-12</w:t>
            </w:r>
          </w:p>
        </w:tc>
      </w:tr>
      <w:tr w:rsidR="001B5FB3" w:rsidRPr="00C970D3" w14:paraId="275C046A" w14:textId="77777777" w:rsidTr="00A85769">
        <w:trPr>
          <w:cantSplit/>
        </w:trPr>
        <w:tc>
          <w:tcPr>
            <w:tcW w:w="1276" w:type="dxa"/>
            <w:vMerge/>
            <w:shd w:val="clear" w:color="auto" w:fill="F2F2F2" w:themeFill="background1" w:themeFillShade="F2"/>
            <w:vAlign w:val="center"/>
          </w:tcPr>
          <w:p w14:paraId="52A3AAF0"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6BE1A203"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4A112B59"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tcPr>
          <w:p w14:paraId="0FB8E2A8" w14:textId="77777777" w:rsidR="001B5FB3" w:rsidRPr="00970B55" w:rsidRDefault="001B5FB3" w:rsidP="00A85769">
            <w:pPr>
              <w:keepNext/>
              <w:spacing w:line="240" w:lineRule="auto"/>
              <w:jc w:val="center"/>
              <w:rPr>
                <w:rFonts w:cstheme="minorHAnsi"/>
                <w:szCs w:val="24"/>
              </w:rPr>
            </w:pPr>
            <w:r w:rsidRPr="00970B55">
              <w:rPr>
                <w:rFonts w:cstheme="minorHAnsi"/>
                <w:szCs w:val="24"/>
              </w:rPr>
              <w:t>2000 mm</w:t>
            </w:r>
            <w:r w:rsidRPr="00970B55">
              <w:rPr>
                <w:rFonts w:cstheme="minorHAnsi"/>
                <w:szCs w:val="24"/>
                <w:vertAlign w:val="superscript"/>
              </w:rPr>
              <w:t>3</w:t>
            </w:r>
          </w:p>
        </w:tc>
        <w:tc>
          <w:tcPr>
            <w:tcW w:w="1221" w:type="dxa"/>
            <w:tcBorders>
              <w:bottom w:val="single" w:sz="4" w:space="0" w:color="auto"/>
            </w:tcBorders>
            <w:shd w:val="clear" w:color="auto" w:fill="F2F2F2" w:themeFill="background1" w:themeFillShade="F2"/>
          </w:tcPr>
          <w:p w14:paraId="42DBFB08" w14:textId="77777777" w:rsidR="001B5FB3" w:rsidRPr="00970B55" w:rsidRDefault="001B5FB3" w:rsidP="00A85769">
            <w:pPr>
              <w:keepNext/>
              <w:spacing w:line="240" w:lineRule="auto"/>
              <w:jc w:val="center"/>
              <w:rPr>
                <w:rFonts w:cstheme="minorHAnsi"/>
                <w:szCs w:val="24"/>
              </w:rPr>
            </w:pPr>
            <w:r w:rsidRPr="00970B55">
              <w:rPr>
                <w:rFonts w:cstheme="minorHAnsi"/>
                <w:szCs w:val="24"/>
              </w:rPr>
              <w:t>6.45</w:t>
            </w:r>
          </w:p>
        </w:tc>
        <w:tc>
          <w:tcPr>
            <w:tcW w:w="973" w:type="dxa"/>
            <w:tcBorders>
              <w:bottom w:val="single" w:sz="4" w:space="0" w:color="auto"/>
            </w:tcBorders>
            <w:shd w:val="clear" w:color="auto" w:fill="F2F2F2" w:themeFill="background1" w:themeFillShade="F2"/>
          </w:tcPr>
          <w:p w14:paraId="0C3A3DFF" w14:textId="77777777" w:rsidR="001B5FB3" w:rsidRPr="00970B55" w:rsidRDefault="001B5FB3" w:rsidP="00A85769">
            <w:pPr>
              <w:keepNext/>
              <w:spacing w:line="240" w:lineRule="auto"/>
              <w:jc w:val="center"/>
              <w:rPr>
                <w:rFonts w:cstheme="minorHAnsi"/>
                <w:szCs w:val="24"/>
              </w:rPr>
            </w:pPr>
            <w:r w:rsidRPr="00970B55">
              <w:rPr>
                <w:rFonts w:cstheme="minorHAnsi"/>
                <w:szCs w:val="24"/>
              </w:rPr>
              <w:t>50</w:t>
            </w:r>
          </w:p>
        </w:tc>
        <w:tc>
          <w:tcPr>
            <w:tcW w:w="973" w:type="dxa"/>
            <w:tcBorders>
              <w:bottom w:val="single" w:sz="4" w:space="0" w:color="auto"/>
            </w:tcBorders>
            <w:shd w:val="clear" w:color="auto" w:fill="F2F2F2" w:themeFill="background1" w:themeFillShade="F2"/>
          </w:tcPr>
          <w:p w14:paraId="31691C2E" w14:textId="77777777" w:rsidR="001B5FB3" w:rsidRPr="00970B55" w:rsidRDefault="001B5FB3" w:rsidP="00A85769">
            <w:pPr>
              <w:keepNext/>
              <w:spacing w:line="240" w:lineRule="auto"/>
              <w:jc w:val="center"/>
              <w:rPr>
                <w:rFonts w:cstheme="minorHAnsi"/>
                <w:szCs w:val="24"/>
              </w:rPr>
            </w:pPr>
            <w:r w:rsidRPr="00970B55">
              <w:rPr>
                <w:rFonts w:cstheme="minorHAnsi"/>
                <w:szCs w:val="24"/>
              </w:rPr>
              <w:t>-76</w:t>
            </w:r>
          </w:p>
        </w:tc>
        <w:tc>
          <w:tcPr>
            <w:tcW w:w="973" w:type="dxa"/>
            <w:tcBorders>
              <w:bottom w:val="single" w:sz="4" w:space="0" w:color="auto"/>
            </w:tcBorders>
            <w:shd w:val="clear" w:color="auto" w:fill="F2F2F2" w:themeFill="background1" w:themeFillShade="F2"/>
          </w:tcPr>
          <w:p w14:paraId="286AE18F" w14:textId="77777777" w:rsidR="001B5FB3" w:rsidRPr="00970B55" w:rsidRDefault="001B5FB3" w:rsidP="00A85769">
            <w:pPr>
              <w:keepNext/>
              <w:spacing w:line="240" w:lineRule="auto"/>
              <w:jc w:val="center"/>
              <w:rPr>
                <w:rFonts w:cstheme="minorHAnsi"/>
                <w:szCs w:val="24"/>
              </w:rPr>
            </w:pPr>
            <w:r w:rsidRPr="00970B55">
              <w:rPr>
                <w:rFonts w:cstheme="minorHAnsi"/>
                <w:szCs w:val="24"/>
              </w:rPr>
              <w:t>-2</w:t>
            </w:r>
          </w:p>
        </w:tc>
      </w:tr>
      <w:tr w:rsidR="001B5FB3" w:rsidRPr="00C970D3" w14:paraId="1F3A153B" w14:textId="77777777" w:rsidTr="00A85769">
        <w:trPr>
          <w:cantSplit/>
        </w:trPr>
        <w:tc>
          <w:tcPr>
            <w:tcW w:w="1276" w:type="dxa"/>
            <w:vMerge/>
            <w:shd w:val="clear" w:color="auto" w:fill="F2F2F2" w:themeFill="background1" w:themeFillShade="F2"/>
            <w:vAlign w:val="center"/>
          </w:tcPr>
          <w:p w14:paraId="10222BB4"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09F36007" w14:textId="77777777" w:rsidR="001B5FB3" w:rsidRPr="00970B55" w:rsidRDefault="001B5FB3" w:rsidP="00A85769">
            <w:pPr>
              <w:keepNext/>
              <w:spacing w:line="240" w:lineRule="auto"/>
              <w:jc w:val="center"/>
              <w:rPr>
                <w:rFonts w:cstheme="minorHAnsi"/>
                <w:szCs w:val="24"/>
              </w:rPr>
            </w:pPr>
            <w:r w:rsidRPr="00970B55">
              <w:rPr>
                <w:rFonts w:cstheme="minorHAnsi"/>
                <w:szCs w:val="24"/>
              </w:rPr>
              <w:t>FFA</w:t>
            </w:r>
          </w:p>
        </w:tc>
        <w:tc>
          <w:tcPr>
            <w:tcW w:w="1417" w:type="dxa"/>
            <w:tcBorders>
              <w:top w:val="single" w:sz="4" w:space="0" w:color="auto"/>
            </w:tcBorders>
            <w:shd w:val="clear" w:color="auto" w:fill="F2F2F2" w:themeFill="background1" w:themeFillShade="F2"/>
            <w:vAlign w:val="center"/>
          </w:tcPr>
          <w:p w14:paraId="58B79288"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tcPr>
          <w:p w14:paraId="157D48C5" w14:textId="77777777" w:rsidR="001B5FB3" w:rsidRPr="00970B55" w:rsidRDefault="001B5FB3" w:rsidP="00A85769">
            <w:pPr>
              <w:keepNext/>
              <w:spacing w:line="240" w:lineRule="auto"/>
              <w:jc w:val="center"/>
              <w:rPr>
                <w:rFonts w:cstheme="minorHAnsi"/>
                <w:szCs w:val="24"/>
              </w:rPr>
            </w:pPr>
            <w:r w:rsidRPr="00970B55">
              <w:rPr>
                <w:rFonts w:cstheme="minorHAnsi"/>
                <w:szCs w:val="24"/>
              </w:rPr>
              <w:t>2000 mm</w:t>
            </w:r>
            <w:r w:rsidRPr="00970B55">
              <w:rPr>
                <w:rFonts w:cstheme="minorHAnsi"/>
                <w:szCs w:val="24"/>
                <w:vertAlign w:val="superscript"/>
              </w:rPr>
              <w:t>3</w:t>
            </w:r>
          </w:p>
        </w:tc>
        <w:tc>
          <w:tcPr>
            <w:tcW w:w="1221" w:type="dxa"/>
            <w:tcBorders>
              <w:top w:val="single" w:sz="4" w:space="0" w:color="auto"/>
            </w:tcBorders>
            <w:shd w:val="clear" w:color="auto" w:fill="F2F2F2" w:themeFill="background1" w:themeFillShade="F2"/>
          </w:tcPr>
          <w:p w14:paraId="025D6D7C" w14:textId="77777777" w:rsidR="001B5FB3" w:rsidRPr="00970B55" w:rsidRDefault="001B5FB3" w:rsidP="00A85769">
            <w:pPr>
              <w:keepNext/>
              <w:spacing w:line="240" w:lineRule="auto"/>
              <w:jc w:val="center"/>
              <w:rPr>
                <w:rFonts w:cstheme="minorHAnsi"/>
                <w:szCs w:val="24"/>
              </w:rPr>
            </w:pPr>
            <w:r w:rsidRPr="00970B55">
              <w:rPr>
                <w:rFonts w:cstheme="minorHAnsi"/>
                <w:szCs w:val="24"/>
              </w:rPr>
              <w:t>5.97</w:t>
            </w:r>
          </w:p>
        </w:tc>
        <w:tc>
          <w:tcPr>
            <w:tcW w:w="973" w:type="dxa"/>
            <w:tcBorders>
              <w:top w:val="single" w:sz="4" w:space="0" w:color="auto"/>
            </w:tcBorders>
            <w:shd w:val="clear" w:color="auto" w:fill="F2F2F2" w:themeFill="background1" w:themeFillShade="F2"/>
          </w:tcPr>
          <w:p w14:paraId="553DDF33" w14:textId="77777777" w:rsidR="001B5FB3" w:rsidRPr="00970B55" w:rsidRDefault="001B5FB3" w:rsidP="00A85769">
            <w:pPr>
              <w:keepNext/>
              <w:spacing w:line="240" w:lineRule="auto"/>
              <w:jc w:val="center"/>
              <w:rPr>
                <w:rFonts w:cstheme="minorHAnsi"/>
                <w:szCs w:val="24"/>
              </w:rPr>
            </w:pPr>
            <w:r w:rsidRPr="00970B55">
              <w:rPr>
                <w:rFonts w:cstheme="minorHAnsi"/>
                <w:szCs w:val="24"/>
              </w:rPr>
              <w:t>-38</w:t>
            </w:r>
          </w:p>
        </w:tc>
        <w:tc>
          <w:tcPr>
            <w:tcW w:w="973" w:type="dxa"/>
            <w:tcBorders>
              <w:top w:val="single" w:sz="4" w:space="0" w:color="auto"/>
            </w:tcBorders>
            <w:shd w:val="clear" w:color="auto" w:fill="F2F2F2" w:themeFill="background1" w:themeFillShade="F2"/>
          </w:tcPr>
          <w:p w14:paraId="41A8875D" w14:textId="77777777" w:rsidR="001B5FB3" w:rsidRPr="00970B55" w:rsidRDefault="001B5FB3" w:rsidP="00A85769">
            <w:pPr>
              <w:keepNext/>
              <w:spacing w:line="240" w:lineRule="auto"/>
              <w:jc w:val="center"/>
              <w:rPr>
                <w:rFonts w:cstheme="minorHAnsi"/>
                <w:szCs w:val="24"/>
              </w:rPr>
            </w:pPr>
            <w:r w:rsidRPr="00970B55">
              <w:rPr>
                <w:rFonts w:cstheme="minorHAnsi"/>
                <w:szCs w:val="24"/>
              </w:rPr>
              <w:t>-52</w:t>
            </w:r>
          </w:p>
        </w:tc>
        <w:tc>
          <w:tcPr>
            <w:tcW w:w="973" w:type="dxa"/>
            <w:tcBorders>
              <w:top w:val="single" w:sz="4" w:space="0" w:color="auto"/>
            </w:tcBorders>
            <w:shd w:val="clear" w:color="auto" w:fill="F2F2F2" w:themeFill="background1" w:themeFillShade="F2"/>
          </w:tcPr>
          <w:p w14:paraId="795DD179" w14:textId="77777777" w:rsidR="001B5FB3" w:rsidRPr="00970B55" w:rsidRDefault="001B5FB3" w:rsidP="00A85769">
            <w:pPr>
              <w:keepNext/>
              <w:spacing w:line="240" w:lineRule="auto"/>
              <w:jc w:val="center"/>
              <w:rPr>
                <w:rFonts w:cstheme="minorHAnsi"/>
                <w:szCs w:val="24"/>
              </w:rPr>
            </w:pPr>
            <w:r w:rsidRPr="00970B55">
              <w:rPr>
                <w:rFonts w:cstheme="minorHAnsi"/>
                <w:szCs w:val="24"/>
              </w:rPr>
              <w:t>-18</w:t>
            </w:r>
          </w:p>
        </w:tc>
      </w:tr>
      <w:tr w:rsidR="001B5FB3" w:rsidRPr="00C970D3" w14:paraId="6586C634" w14:textId="77777777" w:rsidTr="00A85769">
        <w:trPr>
          <w:cantSplit/>
        </w:trPr>
        <w:tc>
          <w:tcPr>
            <w:tcW w:w="1276" w:type="dxa"/>
            <w:vMerge/>
            <w:shd w:val="clear" w:color="auto" w:fill="F2F2F2" w:themeFill="background1" w:themeFillShade="F2"/>
            <w:vAlign w:val="center"/>
          </w:tcPr>
          <w:p w14:paraId="124D3F18"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387A3A36"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4417EFD3"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tcPr>
          <w:p w14:paraId="6558530F" w14:textId="77777777" w:rsidR="001B5FB3" w:rsidRPr="00970B55" w:rsidRDefault="001B5FB3" w:rsidP="00A85769">
            <w:pPr>
              <w:keepNext/>
              <w:spacing w:line="240" w:lineRule="auto"/>
              <w:jc w:val="center"/>
              <w:rPr>
                <w:rFonts w:cstheme="minorHAnsi"/>
                <w:szCs w:val="24"/>
              </w:rPr>
            </w:pPr>
            <w:r w:rsidRPr="00970B55">
              <w:rPr>
                <w:rFonts w:cstheme="minorHAnsi"/>
                <w:szCs w:val="24"/>
              </w:rPr>
              <w:t>2000 mm</w:t>
            </w:r>
            <w:r w:rsidRPr="00970B55">
              <w:rPr>
                <w:rFonts w:cstheme="minorHAnsi"/>
                <w:szCs w:val="24"/>
                <w:vertAlign w:val="superscript"/>
              </w:rPr>
              <w:t>3</w:t>
            </w:r>
          </w:p>
        </w:tc>
        <w:tc>
          <w:tcPr>
            <w:tcW w:w="1221" w:type="dxa"/>
            <w:tcBorders>
              <w:bottom w:val="single" w:sz="4" w:space="0" w:color="auto"/>
            </w:tcBorders>
            <w:shd w:val="clear" w:color="auto" w:fill="F2F2F2" w:themeFill="background1" w:themeFillShade="F2"/>
          </w:tcPr>
          <w:p w14:paraId="08774563" w14:textId="77777777" w:rsidR="001B5FB3" w:rsidRPr="00970B55" w:rsidRDefault="001B5FB3" w:rsidP="00A85769">
            <w:pPr>
              <w:keepNext/>
              <w:spacing w:line="240" w:lineRule="auto"/>
              <w:jc w:val="center"/>
              <w:rPr>
                <w:rFonts w:cstheme="minorHAnsi"/>
                <w:szCs w:val="24"/>
              </w:rPr>
            </w:pPr>
            <w:r w:rsidRPr="00970B55">
              <w:rPr>
                <w:rFonts w:cstheme="minorHAnsi"/>
                <w:szCs w:val="24"/>
              </w:rPr>
              <w:t>6.28</w:t>
            </w:r>
          </w:p>
        </w:tc>
        <w:tc>
          <w:tcPr>
            <w:tcW w:w="973" w:type="dxa"/>
            <w:tcBorders>
              <w:bottom w:val="single" w:sz="4" w:space="0" w:color="auto"/>
            </w:tcBorders>
            <w:shd w:val="clear" w:color="auto" w:fill="F2F2F2" w:themeFill="background1" w:themeFillShade="F2"/>
          </w:tcPr>
          <w:p w14:paraId="62AD9FC2" w14:textId="77777777" w:rsidR="001B5FB3" w:rsidRPr="00970B55" w:rsidRDefault="001B5FB3" w:rsidP="00A85769">
            <w:pPr>
              <w:keepNext/>
              <w:spacing w:line="240" w:lineRule="auto"/>
              <w:jc w:val="center"/>
              <w:rPr>
                <w:rFonts w:cstheme="minorHAnsi"/>
                <w:szCs w:val="24"/>
              </w:rPr>
            </w:pPr>
            <w:r w:rsidRPr="00970B55">
              <w:rPr>
                <w:rFonts w:cstheme="minorHAnsi"/>
                <w:szCs w:val="24"/>
              </w:rPr>
              <w:t>42</w:t>
            </w:r>
          </w:p>
        </w:tc>
        <w:tc>
          <w:tcPr>
            <w:tcW w:w="973" w:type="dxa"/>
            <w:tcBorders>
              <w:bottom w:val="single" w:sz="4" w:space="0" w:color="auto"/>
            </w:tcBorders>
            <w:shd w:val="clear" w:color="auto" w:fill="F2F2F2" w:themeFill="background1" w:themeFillShade="F2"/>
          </w:tcPr>
          <w:p w14:paraId="39D6C98B" w14:textId="77777777" w:rsidR="001B5FB3" w:rsidRPr="00970B55" w:rsidRDefault="001B5FB3" w:rsidP="00A85769">
            <w:pPr>
              <w:keepNext/>
              <w:spacing w:line="240" w:lineRule="auto"/>
              <w:jc w:val="center"/>
              <w:rPr>
                <w:rFonts w:cstheme="minorHAnsi"/>
                <w:szCs w:val="24"/>
              </w:rPr>
            </w:pPr>
            <w:r w:rsidRPr="00970B55">
              <w:rPr>
                <w:rFonts w:cstheme="minorHAnsi"/>
                <w:szCs w:val="24"/>
              </w:rPr>
              <w:t>-48</w:t>
            </w:r>
          </w:p>
        </w:tc>
        <w:tc>
          <w:tcPr>
            <w:tcW w:w="973" w:type="dxa"/>
            <w:tcBorders>
              <w:bottom w:val="single" w:sz="4" w:space="0" w:color="auto"/>
            </w:tcBorders>
            <w:shd w:val="clear" w:color="auto" w:fill="F2F2F2" w:themeFill="background1" w:themeFillShade="F2"/>
          </w:tcPr>
          <w:p w14:paraId="7FFE9AD4" w14:textId="77777777" w:rsidR="001B5FB3" w:rsidRPr="00970B55" w:rsidRDefault="001B5FB3" w:rsidP="00A85769">
            <w:pPr>
              <w:keepNext/>
              <w:spacing w:line="240" w:lineRule="auto"/>
              <w:jc w:val="center"/>
              <w:rPr>
                <w:rFonts w:cstheme="minorHAnsi"/>
                <w:szCs w:val="24"/>
              </w:rPr>
            </w:pPr>
            <w:r w:rsidRPr="00970B55">
              <w:rPr>
                <w:rFonts w:cstheme="minorHAnsi"/>
                <w:szCs w:val="24"/>
              </w:rPr>
              <w:t>-20</w:t>
            </w:r>
          </w:p>
        </w:tc>
      </w:tr>
      <w:tr w:rsidR="001B5FB3" w:rsidRPr="00C970D3" w14:paraId="4801DD01" w14:textId="77777777" w:rsidTr="00A85769">
        <w:trPr>
          <w:cantSplit/>
        </w:trPr>
        <w:tc>
          <w:tcPr>
            <w:tcW w:w="1276" w:type="dxa"/>
            <w:vMerge/>
            <w:shd w:val="clear" w:color="auto" w:fill="F2F2F2" w:themeFill="background1" w:themeFillShade="F2"/>
            <w:vAlign w:val="center"/>
          </w:tcPr>
          <w:p w14:paraId="7E6E9739"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73AC59D8" w14:textId="77777777" w:rsidR="001B5FB3" w:rsidRPr="00970B55" w:rsidRDefault="001B5FB3" w:rsidP="00A85769">
            <w:pPr>
              <w:keepNext/>
              <w:spacing w:line="240" w:lineRule="auto"/>
              <w:jc w:val="center"/>
              <w:rPr>
                <w:rFonts w:cstheme="minorHAnsi"/>
                <w:szCs w:val="24"/>
              </w:rPr>
            </w:pPr>
            <w:r w:rsidRPr="00970B55">
              <w:rPr>
                <w:rFonts w:cstheme="minorHAnsi"/>
                <w:szCs w:val="24"/>
              </w:rPr>
              <w:t>STS</w:t>
            </w:r>
          </w:p>
        </w:tc>
        <w:tc>
          <w:tcPr>
            <w:tcW w:w="1417" w:type="dxa"/>
            <w:tcBorders>
              <w:top w:val="single" w:sz="4" w:space="0" w:color="auto"/>
            </w:tcBorders>
            <w:shd w:val="clear" w:color="auto" w:fill="F2F2F2" w:themeFill="background1" w:themeFillShade="F2"/>
            <w:vAlign w:val="center"/>
          </w:tcPr>
          <w:p w14:paraId="35FFA24A"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tcPr>
          <w:p w14:paraId="2B01BD3D" w14:textId="77777777" w:rsidR="001B5FB3" w:rsidRPr="00970B55" w:rsidRDefault="001B5FB3" w:rsidP="00A85769">
            <w:pPr>
              <w:keepNext/>
              <w:spacing w:line="240" w:lineRule="auto"/>
              <w:jc w:val="center"/>
              <w:rPr>
                <w:rFonts w:cstheme="minorHAnsi"/>
                <w:szCs w:val="24"/>
              </w:rPr>
            </w:pPr>
            <w:r w:rsidRPr="00970B55">
              <w:rPr>
                <w:rFonts w:cstheme="minorHAnsi"/>
                <w:szCs w:val="24"/>
              </w:rPr>
              <w:t>1992 mm</w:t>
            </w:r>
            <w:r w:rsidRPr="00970B55">
              <w:rPr>
                <w:rFonts w:cstheme="minorHAnsi"/>
                <w:szCs w:val="24"/>
                <w:vertAlign w:val="superscript"/>
              </w:rPr>
              <w:t>3</w:t>
            </w:r>
          </w:p>
        </w:tc>
        <w:tc>
          <w:tcPr>
            <w:tcW w:w="1221" w:type="dxa"/>
            <w:tcBorders>
              <w:top w:val="single" w:sz="4" w:space="0" w:color="auto"/>
            </w:tcBorders>
            <w:shd w:val="clear" w:color="auto" w:fill="F2F2F2" w:themeFill="background1" w:themeFillShade="F2"/>
          </w:tcPr>
          <w:p w14:paraId="7CC58427" w14:textId="77777777" w:rsidR="001B5FB3" w:rsidRPr="00970B55" w:rsidRDefault="001B5FB3" w:rsidP="00A85769">
            <w:pPr>
              <w:keepNext/>
              <w:spacing w:line="240" w:lineRule="auto"/>
              <w:jc w:val="center"/>
              <w:rPr>
                <w:rFonts w:cstheme="minorHAnsi"/>
                <w:szCs w:val="24"/>
              </w:rPr>
            </w:pPr>
            <w:r w:rsidRPr="00970B55">
              <w:rPr>
                <w:rFonts w:cstheme="minorHAnsi"/>
                <w:szCs w:val="24"/>
              </w:rPr>
              <w:t>4.16</w:t>
            </w:r>
          </w:p>
        </w:tc>
        <w:tc>
          <w:tcPr>
            <w:tcW w:w="973" w:type="dxa"/>
            <w:tcBorders>
              <w:top w:val="single" w:sz="4" w:space="0" w:color="auto"/>
            </w:tcBorders>
            <w:shd w:val="clear" w:color="auto" w:fill="F2F2F2" w:themeFill="background1" w:themeFillShade="F2"/>
          </w:tcPr>
          <w:p w14:paraId="406BD8CF" w14:textId="77777777" w:rsidR="001B5FB3" w:rsidRPr="00970B55" w:rsidRDefault="001B5FB3" w:rsidP="00A85769">
            <w:pPr>
              <w:keepNext/>
              <w:spacing w:line="240" w:lineRule="auto"/>
              <w:jc w:val="center"/>
              <w:rPr>
                <w:rFonts w:cstheme="minorHAnsi"/>
                <w:szCs w:val="24"/>
              </w:rPr>
            </w:pPr>
            <w:r w:rsidRPr="00970B55">
              <w:rPr>
                <w:rFonts w:cstheme="minorHAnsi"/>
                <w:szCs w:val="24"/>
              </w:rPr>
              <w:t>-40</w:t>
            </w:r>
          </w:p>
        </w:tc>
        <w:tc>
          <w:tcPr>
            <w:tcW w:w="973" w:type="dxa"/>
            <w:tcBorders>
              <w:top w:val="single" w:sz="4" w:space="0" w:color="auto"/>
            </w:tcBorders>
            <w:shd w:val="clear" w:color="auto" w:fill="F2F2F2" w:themeFill="background1" w:themeFillShade="F2"/>
          </w:tcPr>
          <w:p w14:paraId="046954CB" w14:textId="77777777" w:rsidR="001B5FB3" w:rsidRPr="00970B55" w:rsidRDefault="001B5FB3" w:rsidP="00A85769">
            <w:pPr>
              <w:keepNext/>
              <w:spacing w:line="240" w:lineRule="auto"/>
              <w:jc w:val="center"/>
              <w:rPr>
                <w:rFonts w:cstheme="minorHAnsi"/>
                <w:szCs w:val="24"/>
              </w:rPr>
            </w:pPr>
            <w:r w:rsidRPr="00970B55">
              <w:rPr>
                <w:rFonts w:cstheme="minorHAnsi"/>
                <w:szCs w:val="24"/>
              </w:rPr>
              <w:t>-68</w:t>
            </w:r>
          </w:p>
        </w:tc>
        <w:tc>
          <w:tcPr>
            <w:tcW w:w="973" w:type="dxa"/>
            <w:tcBorders>
              <w:top w:val="single" w:sz="4" w:space="0" w:color="auto"/>
            </w:tcBorders>
            <w:shd w:val="clear" w:color="auto" w:fill="F2F2F2" w:themeFill="background1" w:themeFillShade="F2"/>
          </w:tcPr>
          <w:p w14:paraId="57E6B02F" w14:textId="77777777" w:rsidR="001B5FB3" w:rsidRPr="00970B55" w:rsidRDefault="001B5FB3" w:rsidP="00A85769">
            <w:pPr>
              <w:keepNext/>
              <w:spacing w:line="240" w:lineRule="auto"/>
              <w:jc w:val="center"/>
              <w:rPr>
                <w:rFonts w:cstheme="minorHAnsi"/>
                <w:szCs w:val="24"/>
              </w:rPr>
            </w:pPr>
            <w:r w:rsidRPr="00970B55">
              <w:rPr>
                <w:rFonts w:cstheme="minorHAnsi"/>
                <w:szCs w:val="24"/>
              </w:rPr>
              <w:t>20</w:t>
            </w:r>
          </w:p>
        </w:tc>
      </w:tr>
      <w:tr w:rsidR="001B5FB3" w:rsidRPr="00C970D3" w14:paraId="044F1EC3" w14:textId="77777777" w:rsidTr="00A85769">
        <w:trPr>
          <w:cantSplit/>
        </w:trPr>
        <w:tc>
          <w:tcPr>
            <w:tcW w:w="1276" w:type="dxa"/>
            <w:vMerge/>
            <w:shd w:val="clear" w:color="auto" w:fill="F2F2F2" w:themeFill="background1" w:themeFillShade="F2"/>
            <w:vAlign w:val="center"/>
          </w:tcPr>
          <w:p w14:paraId="0A8858B7"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2BC026CB"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059D0A13"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tcPr>
          <w:p w14:paraId="74982396" w14:textId="77777777" w:rsidR="001B5FB3" w:rsidRPr="00970B55" w:rsidRDefault="001B5FB3" w:rsidP="00A85769">
            <w:pPr>
              <w:keepNext/>
              <w:spacing w:line="240" w:lineRule="auto"/>
              <w:jc w:val="center"/>
              <w:rPr>
                <w:rFonts w:cstheme="minorHAnsi"/>
                <w:szCs w:val="24"/>
              </w:rPr>
            </w:pPr>
            <w:r w:rsidRPr="00970B55">
              <w:rPr>
                <w:rFonts w:cstheme="minorHAnsi"/>
                <w:szCs w:val="24"/>
              </w:rPr>
              <w:t>2000 mm</w:t>
            </w:r>
            <w:r w:rsidRPr="00970B55">
              <w:rPr>
                <w:rFonts w:cstheme="minorHAnsi"/>
                <w:szCs w:val="24"/>
                <w:vertAlign w:val="superscript"/>
              </w:rPr>
              <w:t>3</w:t>
            </w:r>
          </w:p>
        </w:tc>
        <w:tc>
          <w:tcPr>
            <w:tcW w:w="1221" w:type="dxa"/>
            <w:tcBorders>
              <w:bottom w:val="single" w:sz="4" w:space="0" w:color="auto"/>
            </w:tcBorders>
            <w:shd w:val="clear" w:color="auto" w:fill="F2F2F2" w:themeFill="background1" w:themeFillShade="F2"/>
          </w:tcPr>
          <w:p w14:paraId="0B9A2389" w14:textId="77777777" w:rsidR="001B5FB3" w:rsidRPr="00970B55" w:rsidRDefault="001B5FB3" w:rsidP="00A85769">
            <w:pPr>
              <w:keepNext/>
              <w:spacing w:line="240" w:lineRule="auto"/>
              <w:jc w:val="center"/>
              <w:rPr>
                <w:rFonts w:cstheme="minorHAnsi"/>
                <w:szCs w:val="24"/>
              </w:rPr>
            </w:pPr>
            <w:r w:rsidRPr="00970B55">
              <w:rPr>
                <w:rFonts w:cstheme="minorHAnsi"/>
                <w:szCs w:val="24"/>
              </w:rPr>
              <w:t>4.81</w:t>
            </w:r>
          </w:p>
        </w:tc>
        <w:tc>
          <w:tcPr>
            <w:tcW w:w="973" w:type="dxa"/>
            <w:tcBorders>
              <w:bottom w:val="single" w:sz="4" w:space="0" w:color="auto"/>
            </w:tcBorders>
            <w:shd w:val="clear" w:color="auto" w:fill="F2F2F2" w:themeFill="background1" w:themeFillShade="F2"/>
          </w:tcPr>
          <w:p w14:paraId="335203EE" w14:textId="77777777" w:rsidR="001B5FB3" w:rsidRPr="00970B55" w:rsidRDefault="001B5FB3" w:rsidP="00A85769">
            <w:pPr>
              <w:keepNext/>
              <w:spacing w:line="240" w:lineRule="auto"/>
              <w:jc w:val="center"/>
              <w:rPr>
                <w:rFonts w:cstheme="minorHAnsi"/>
                <w:szCs w:val="24"/>
              </w:rPr>
            </w:pPr>
            <w:r w:rsidRPr="00970B55">
              <w:rPr>
                <w:rFonts w:cstheme="minorHAnsi"/>
                <w:szCs w:val="24"/>
              </w:rPr>
              <w:t>48</w:t>
            </w:r>
          </w:p>
        </w:tc>
        <w:tc>
          <w:tcPr>
            <w:tcW w:w="973" w:type="dxa"/>
            <w:tcBorders>
              <w:bottom w:val="single" w:sz="4" w:space="0" w:color="auto"/>
            </w:tcBorders>
            <w:shd w:val="clear" w:color="auto" w:fill="F2F2F2" w:themeFill="background1" w:themeFillShade="F2"/>
          </w:tcPr>
          <w:p w14:paraId="6C6D8E09" w14:textId="77777777" w:rsidR="001B5FB3" w:rsidRPr="00970B55" w:rsidRDefault="001B5FB3" w:rsidP="00A85769">
            <w:pPr>
              <w:keepNext/>
              <w:spacing w:line="240" w:lineRule="auto"/>
              <w:jc w:val="center"/>
              <w:rPr>
                <w:rFonts w:cstheme="minorHAnsi"/>
                <w:szCs w:val="24"/>
              </w:rPr>
            </w:pPr>
            <w:r w:rsidRPr="00970B55">
              <w:rPr>
                <w:rFonts w:cstheme="minorHAnsi"/>
                <w:szCs w:val="24"/>
              </w:rPr>
              <w:t>-52</w:t>
            </w:r>
          </w:p>
        </w:tc>
        <w:tc>
          <w:tcPr>
            <w:tcW w:w="973" w:type="dxa"/>
            <w:tcBorders>
              <w:bottom w:val="single" w:sz="4" w:space="0" w:color="auto"/>
            </w:tcBorders>
            <w:shd w:val="clear" w:color="auto" w:fill="F2F2F2" w:themeFill="background1" w:themeFillShade="F2"/>
          </w:tcPr>
          <w:p w14:paraId="41EEE189" w14:textId="77777777" w:rsidR="001B5FB3" w:rsidRPr="00970B55" w:rsidRDefault="001B5FB3" w:rsidP="00A85769">
            <w:pPr>
              <w:keepNext/>
              <w:spacing w:line="240" w:lineRule="auto"/>
              <w:jc w:val="center"/>
              <w:rPr>
                <w:rFonts w:cstheme="minorHAnsi"/>
                <w:szCs w:val="24"/>
              </w:rPr>
            </w:pPr>
            <w:r w:rsidRPr="00970B55">
              <w:rPr>
                <w:rFonts w:cstheme="minorHAnsi"/>
                <w:szCs w:val="24"/>
              </w:rPr>
              <w:t>14</w:t>
            </w:r>
          </w:p>
        </w:tc>
      </w:tr>
      <w:tr w:rsidR="001B5FB3" w:rsidRPr="00C970D3" w14:paraId="7A9EE9D6" w14:textId="77777777" w:rsidTr="00A85769">
        <w:trPr>
          <w:cantSplit/>
        </w:trPr>
        <w:tc>
          <w:tcPr>
            <w:tcW w:w="1276" w:type="dxa"/>
            <w:vMerge/>
            <w:shd w:val="clear" w:color="auto" w:fill="F2F2F2" w:themeFill="background1" w:themeFillShade="F2"/>
            <w:vAlign w:val="center"/>
          </w:tcPr>
          <w:p w14:paraId="6A5BD815"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607D9523" w14:textId="77777777" w:rsidR="001B5FB3" w:rsidRPr="00970B55" w:rsidRDefault="001B5FB3" w:rsidP="00A85769">
            <w:pPr>
              <w:keepNext/>
              <w:spacing w:line="240" w:lineRule="auto"/>
              <w:jc w:val="center"/>
              <w:rPr>
                <w:rFonts w:cstheme="minorHAnsi"/>
                <w:szCs w:val="24"/>
              </w:rPr>
            </w:pPr>
            <w:r w:rsidRPr="00970B55">
              <w:rPr>
                <w:rFonts w:cstheme="minorHAnsi"/>
                <w:szCs w:val="24"/>
              </w:rPr>
              <w:t>OPA</w:t>
            </w:r>
          </w:p>
        </w:tc>
        <w:tc>
          <w:tcPr>
            <w:tcW w:w="1417" w:type="dxa"/>
            <w:tcBorders>
              <w:top w:val="single" w:sz="4" w:space="0" w:color="auto"/>
            </w:tcBorders>
            <w:shd w:val="clear" w:color="auto" w:fill="F2F2F2" w:themeFill="background1" w:themeFillShade="F2"/>
            <w:vAlign w:val="center"/>
          </w:tcPr>
          <w:p w14:paraId="4CCF550D"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bottom"/>
          </w:tcPr>
          <w:p w14:paraId="48FEBEC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F2F2F2" w:themeFill="background1" w:themeFillShade="F2"/>
            <w:vAlign w:val="bottom"/>
          </w:tcPr>
          <w:p w14:paraId="6FEA613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7.55</w:t>
            </w:r>
          </w:p>
        </w:tc>
        <w:tc>
          <w:tcPr>
            <w:tcW w:w="973" w:type="dxa"/>
            <w:tcBorders>
              <w:top w:val="single" w:sz="4" w:space="0" w:color="auto"/>
            </w:tcBorders>
            <w:shd w:val="clear" w:color="auto" w:fill="F2F2F2" w:themeFill="background1" w:themeFillShade="F2"/>
            <w:vAlign w:val="bottom"/>
          </w:tcPr>
          <w:p w14:paraId="0DA145C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2</w:t>
            </w:r>
          </w:p>
        </w:tc>
        <w:tc>
          <w:tcPr>
            <w:tcW w:w="973" w:type="dxa"/>
            <w:tcBorders>
              <w:top w:val="single" w:sz="4" w:space="0" w:color="auto"/>
            </w:tcBorders>
            <w:shd w:val="clear" w:color="auto" w:fill="F2F2F2" w:themeFill="background1" w:themeFillShade="F2"/>
            <w:vAlign w:val="bottom"/>
          </w:tcPr>
          <w:p w14:paraId="7EFF2E1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90</w:t>
            </w:r>
          </w:p>
        </w:tc>
        <w:tc>
          <w:tcPr>
            <w:tcW w:w="973" w:type="dxa"/>
            <w:tcBorders>
              <w:top w:val="single" w:sz="4" w:space="0" w:color="auto"/>
            </w:tcBorders>
            <w:shd w:val="clear" w:color="auto" w:fill="F2F2F2" w:themeFill="background1" w:themeFillShade="F2"/>
            <w:vAlign w:val="bottom"/>
          </w:tcPr>
          <w:p w14:paraId="1E99500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6</w:t>
            </w:r>
          </w:p>
        </w:tc>
      </w:tr>
      <w:tr w:rsidR="001B5FB3" w:rsidRPr="00C970D3" w14:paraId="4B2A8481" w14:textId="77777777" w:rsidTr="00A85769">
        <w:trPr>
          <w:cantSplit/>
        </w:trPr>
        <w:tc>
          <w:tcPr>
            <w:tcW w:w="1276" w:type="dxa"/>
            <w:vMerge/>
            <w:shd w:val="clear" w:color="auto" w:fill="F2F2F2" w:themeFill="background1" w:themeFillShade="F2"/>
            <w:vAlign w:val="center"/>
          </w:tcPr>
          <w:p w14:paraId="3D7DAEC7"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19A6E1D6"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3232848B"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vAlign w:val="bottom"/>
          </w:tcPr>
          <w:p w14:paraId="57138C0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F2F2F2" w:themeFill="background1" w:themeFillShade="F2"/>
            <w:vAlign w:val="bottom"/>
          </w:tcPr>
          <w:p w14:paraId="23EEF57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7.87</w:t>
            </w:r>
          </w:p>
        </w:tc>
        <w:tc>
          <w:tcPr>
            <w:tcW w:w="973" w:type="dxa"/>
            <w:tcBorders>
              <w:bottom w:val="single" w:sz="4" w:space="0" w:color="auto"/>
            </w:tcBorders>
            <w:shd w:val="clear" w:color="auto" w:fill="F2F2F2" w:themeFill="background1" w:themeFillShade="F2"/>
            <w:vAlign w:val="bottom"/>
          </w:tcPr>
          <w:p w14:paraId="214B3CF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4</w:t>
            </w:r>
          </w:p>
        </w:tc>
        <w:tc>
          <w:tcPr>
            <w:tcW w:w="973" w:type="dxa"/>
            <w:tcBorders>
              <w:bottom w:val="single" w:sz="4" w:space="0" w:color="auto"/>
            </w:tcBorders>
            <w:shd w:val="clear" w:color="auto" w:fill="F2F2F2" w:themeFill="background1" w:themeFillShade="F2"/>
            <w:vAlign w:val="bottom"/>
          </w:tcPr>
          <w:p w14:paraId="5E6F3AD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4</w:t>
            </w:r>
          </w:p>
        </w:tc>
        <w:tc>
          <w:tcPr>
            <w:tcW w:w="973" w:type="dxa"/>
            <w:tcBorders>
              <w:bottom w:val="single" w:sz="4" w:space="0" w:color="auto"/>
            </w:tcBorders>
            <w:shd w:val="clear" w:color="auto" w:fill="F2F2F2" w:themeFill="background1" w:themeFillShade="F2"/>
            <w:vAlign w:val="bottom"/>
          </w:tcPr>
          <w:p w14:paraId="6C31BCF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0</w:t>
            </w:r>
          </w:p>
        </w:tc>
      </w:tr>
      <w:tr w:rsidR="001B5FB3" w:rsidRPr="00C970D3" w14:paraId="58C06FBA" w14:textId="77777777" w:rsidTr="00A85769">
        <w:trPr>
          <w:cantSplit/>
        </w:trPr>
        <w:tc>
          <w:tcPr>
            <w:tcW w:w="1276" w:type="dxa"/>
            <w:vMerge/>
            <w:shd w:val="clear" w:color="auto" w:fill="F2F2F2" w:themeFill="background1" w:themeFillShade="F2"/>
            <w:vAlign w:val="center"/>
          </w:tcPr>
          <w:p w14:paraId="392A149E"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1E65BD61" w14:textId="77777777" w:rsidR="001B5FB3" w:rsidRPr="00970B55" w:rsidRDefault="001B5FB3" w:rsidP="00A85769">
            <w:pPr>
              <w:keepNext/>
              <w:spacing w:line="240" w:lineRule="auto"/>
              <w:jc w:val="center"/>
              <w:rPr>
                <w:rFonts w:cstheme="minorHAnsi"/>
                <w:szCs w:val="24"/>
              </w:rPr>
            </w:pPr>
            <w:r w:rsidRPr="00970B55">
              <w:rPr>
                <w:rFonts w:cstheme="minorHAnsi"/>
                <w:szCs w:val="24"/>
              </w:rPr>
              <w:t>PPA</w:t>
            </w:r>
          </w:p>
        </w:tc>
        <w:tc>
          <w:tcPr>
            <w:tcW w:w="1417" w:type="dxa"/>
            <w:tcBorders>
              <w:top w:val="single" w:sz="4" w:space="0" w:color="auto"/>
            </w:tcBorders>
            <w:shd w:val="clear" w:color="auto" w:fill="F2F2F2" w:themeFill="background1" w:themeFillShade="F2"/>
            <w:vAlign w:val="center"/>
          </w:tcPr>
          <w:p w14:paraId="401EECC2"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bottom"/>
          </w:tcPr>
          <w:p w14:paraId="7D6DA2F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F2F2F2" w:themeFill="background1" w:themeFillShade="F2"/>
            <w:vAlign w:val="bottom"/>
          </w:tcPr>
          <w:p w14:paraId="7212E64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12</w:t>
            </w:r>
          </w:p>
        </w:tc>
        <w:tc>
          <w:tcPr>
            <w:tcW w:w="973" w:type="dxa"/>
            <w:tcBorders>
              <w:top w:val="single" w:sz="4" w:space="0" w:color="auto"/>
            </w:tcBorders>
            <w:shd w:val="clear" w:color="auto" w:fill="F2F2F2" w:themeFill="background1" w:themeFillShade="F2"/>
            <w:vAlign w:val="bottom"/>
          </w:tcPr>
          <w:p w14:paraId="5A19234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4</w:t>
            </w:r>
          </w:p>
        </w:tc>
        <w:tc>
          <w:tcPr>
            <w:tcW w:w="973" w:type="dxa"/>
            <w:tcBorders>
              <w:top w:val="single" w:sz="4" w:space="0" w:color="auto"/>
            </w:tcBorders>
            <w:shd w:val="clear" w:color="auto" w:fill="F2F2F2" w:themeFill="background1" w:themeFillShade="F2"/>
            <w:vAlign w:val="bottom"/>
          </w:tcPr>
          <w:p w14:paraId="116C6EB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w:t>
            </w:r>
          </w:p>
        </w:tc>
        <w:tc>
          <w:tcPr>
            <w:tcW w:w="973" w:type="dxa"/>
            <w:tcBorders>
              <w:top w:val="single" w:sz="4" w:space="0" w:color="auto"/>
            </w:tcBorders>
            <w:shd w:val="clear" w:color="auto" w:fill="F2F2F2" w:themeFill="background1" w:themeFillShade="F2"/>
            <w:vAlign w:val="bottom"/>
          </w:tcPr>
          <w:p w14:paraId="07E0DE6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1666E6C2" w14:textId="77777777" w:rsidTr="00A85769">
        <w:trPr>
          <w:cantSplit/>
        </w:trPr>
        <w:tc>
          <w:tcPr>
            <w:tcW w:w="1276" w:type="dxa"/>
            <w:vMerge/>
            <w:shd w:val="clear" w:color="auto" w:fill="F2F2F2" w:themeFill="background1" w:themeFillShade="F2"/>
            <w:vAlign w:val="center"/>
          </w:tcPr>
          <w:p w14:paraId="698B24C2"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1A0E1FCA"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2AE63EC8"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vAlign w:val="bottom"/>
          </w:tcPr>
          <w:p w14:paraId="5E03538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F2F2F2" w:themeFill="background1" w:themeFillShade="F2"/>
            <w:vAlign w:val="bottom"/>
          </w:tcPr>
          <w:p w14:paraId="40A91A5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85</w:t>
            </w:r>
          </w:p>
        </w:tc>
        <w:tc>
          <w:tcPr>
            <w:tcW w:w="973" w:type="dxa"/>
            <w:tcBorders>
              <w:bottom w:val="single" w:sz="4" w:space="0" w:color="auto"/>
            </w:tcBorders>
            <w:shd w:val="clear" w:color="auto" w:fill="F2F2F2" w:themeFill="background1" w:themeFillShade="F2"/>
            <w:vAlign w:val="bottom"/>
          </w:tcPr>
          <w:p w14:paraId="32647EC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8</w:t>
            </w:r>
          </w:p>
        </w:tc>
        <w:tc>
          <w:tcPr>
            <w:tcW w:w="973" w:type="dxa"/>
            <w:tcBorders>
              <w:bottom w:val="single" w:sz="4" w:space="0" w:color="auto"/>
            </w:tcBorders>
            <w:shd w:val="clear" w:color="auto" w:fill="F2F2F2" w:themeFill="background1" w:themeFillShade="F2"/>
            <w:vAlign w:val="bottom"/>
          </w:tcPr>
          <w:p w14:paraId="546180B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2</w:t>
            </w:r>
          </w:p>
        </w:tc>
        <w:tc>
          <w:tcPr>
            <w:tcW w:w="973" w:type="dxa"/>
            <w:tcBorders>
              <w:bottom w:val="single" w:sz="4" w:space="0" w:color="auto"/>
            </w:tcBorders>
            <w:shd w:val="clear" w:color="auto" w:fill="F2F2F2" w:themeFill="background1" w:themeFillShade="F2"/>
            <w:vAlign w:val="bottom"/>
          </w:tcPr>
          <w:p w14:paraId="3B93210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23B67CEC" w14:textId="77777777" w:rsidTr="00A85769">
        <w:trPr>
          <w:cantSplit/>
        </w:trPr>
        <w:tc>
          <w:tcPr>
            <w:tcW w:w="1276" w:type="dxa"/>
            <w:vMerge/>
            <w:shd w:val="clear" w:color="auto" w:fill="F2F2F2" w:themeFill="background1" w:themeFillShade="F2"/>
            <w:vAlign w:val="center"/>
          </w:tcPr>
          <w:p w14:paraId="04AF5275"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54FB0BE6" w14:textId="77777777" w:rsidR="001B5FB3" w:rsidRPr="00970B55" w:rsidRDefault="001B5FB3" w:rsidP="00A85769">
            <w:pPr>
              <w:keepNext/>
              <w:spacing w:line="240" w:lineRule="auto"/>
              <w:jc w:val="center"/>
              <w:rPr>
                <w:rFonts w:cstheme="minorHAnsi"/>
                <w:szCs w:val="24"/>
              </w:rPr>
            </w:pPr>
            <w:r w:rsidRPr="00970B55">
              <w:rPr>
                <w:rFonts w:cstheme="minorHAnsi"/>
                <w:szCs w:val="24"/>
              </w:rPr>
              <w:t>RSC</w:t>
            </w:r>
          </w:p>
        </w:tc>
        <w:tc>
          <w:tcPr>
            <w:tcW w:w="1417" w:type="dxa"/>
            <w:tcBorders>
              <w:top w:val="single" w:sz="4" w:space="0" w:color="auto"/>
            </w:tcBorders>
            <w:shd w:val="clear" w:color="auto" w:fill="F2F2F2" w:themeFill="background1" w:themeFillShade="F2"/>
            <w:vAlign w:val="center"/>
          </w:tcPr>
          <w:p w14:paraId="3E0455A4"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bottom"/>
          </w:tcPr>
          <w:p w14:paraId="47563B4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F2F2F2" w:themeFill="background1" w:themeFillShade="F2"/>
            <w:vAlign w:val="bottom"/>
          </w:tcPr>
          <w:p w14:paraId="522E318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89</w:t>
            </w:r>
          </w:p>
        </w:tc>
        <w:tc>
          <w:tcPr>
            <w:tcW w:w="973" w:type="dxa"/>
            <w:tcBorders>
              <w:top w:val="single" w:sz="4" w:space="0" w:color="auto"/>
            </w:tcBorders>
            <w:shd w:val="clear" w:color="auto" w:fill="F2F2F2" w:themeFill="background1" w:themeFillShade="F2"/>
            <w:vAlign w:val="bottom"/>
          </w:tcPr>
          <w:p w14:paraId="512EA3C4"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c>
          <w:tcPr>
            <w:tcW w:w="973" w:type="dxa"/>
            <w:tcBorders>
              <w:top w:val="single" w:sz="4" w:space="0" w:color="auto"/>
            </w:tcBorders>
            <w:shd w:val="clear" w:color="auto" w:fill="F2F2F2" w:themeFill="background1" w:themeFillShade="F2"/>
            <w:vAlign w:val="bottom"/>
          </w:tcPr>
          <w:p w14:paraId="054D77F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2</w:t>
            </w:r>
          </w:p>
        </w:tc>
        <w:tc>
          <w:tcPr>
            <w:tcW w:w="973" w:type="dxa"/>
            <w:tcBorders>
              <w:top w:val="single" w:sz="4" w:space="0" w:color="auto"/>
            </w:tcBorders>
            <w:shd w:val="clear" w:color="auto" w:fill="F2F2F2" w:themeFill="background1" w:themeFillShade="F2"/>
            <w:vAlign w:val="bottom"/>
          </w:tcPr>
          <w:p w14:paraId="0800D9F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6</w:t>
            </w:r>
          </w:p>
        </w:tc>
      </w:tr>
      <w:tr w:rsidR="001B5FB3" w:rsidRPr="00C970D3" w14:paraId="69605192" w14:textId="77777777" w:rsidTr="00A85769">
        <w:trPr>
          <w:cantSplit/>
        </w:trPr>
        <w:tc>
          <w:tcPr>
            <w:tcW w:w="1276" w:type="dxa"/>
            <w:vMerge/>
            <w:tcBorders>
              <w:bottom w:val="single" w:sz="4" w:space="0" w:color="auto"/>
            </w:tcBorders>
            <w:shd w:val="clear" w:color="auto" w:fill="F2F2F2" w:themeFill="background1" w:themeFillShade="F2"/>
            <w:vAlign w:val="center"/>
          </w:tcPr>
          <w:p w14:paraId="2AE3394F"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6A1A61CA"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11267746"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vAlign w:val="bottom"/>
          </w:tcPr>
          <w:p w14:paraId="0BBA79B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F2F2F2" w:themeFill="background1" w:themeFillShade="F2"/>
            <w:vAlign w:val="bottom"/>
          </w:tcPr>
          <w:p w14:paraId="0BDB5D29"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92</w:t>
            </w:r>
          </w:p>
        </w:tc>
        <w:tc>
          <w:tcPr>
            <w:tcW w:w="973" w:type="dxa"/>
            <w:tcBorders>
              <w:bottom w:val="single" w:sz="4" w:space="0" w:color="auto"/>
            </w:tcBorders>
            <w:shd w:val="clear" w:color="auto" w:fill="F2F2F2" w:themeFill="background1" w:themeFillShade="F2"/>
            <w:vAlign w:val="bottom"/>
          </w:tcPr>
          <w:p w14:paraId="7991A9E9"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c>
          <w:tcPr>
            <w:tcW w:w="973" w:type="dxa"/>
            <w:tcBorders>
              <w:bottom w:val="single" w:sz="4" w:space="0" w:color="auto"/>
            </w:tcBorders>
            <w:shd w:val="clear" w:color="auto" w:fill="F2F2F2" w:themeFill="background1" w:themeFillShade="F2"/>
            <w:vAlign w:val="bottom"/>
          </w:tcPr>
          <w:p w14:paraId="64303C7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w:t>
            </w:r>
          </w:p>
        </w:tc>
        <w:tc>
          <w:tcPr>
            <w:tcW w:w="973" w:type="dxa"/>
            <w:tcBorders>
              <w:bottom w:val="single" w:sz="4" w:space="0" w:color="auto"/>
            </w:tcBorders>
            <w:shd w:val="clear" w:color="auto" w:fill="F2F2F2" w:themeFill="background1" w:themeFillShade="F2"/>
            <w:vAlign w:val="bottom"/>
          </w:tcPr>
          <w:p w14:paraId="298B8B0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121DE38B" w14:textId="77777777" w:rsidTr="00A85769">
        <w:trPr>
          <w:cantSplit/>
        </w:trPr>
        <w:tc>
          <w:tcPr>
            <w:tcW w:w="1276" w:type="dxa"/>
            <w:vMerge w:val="restart"/>
            <w:tcBorders>
              <w:top w:val="single" w:sz="4" w:space="0" w:color="auto"/>
            </w:tcBorders>
            <w:shd w:val="clear" w:color="auto" w:fill="D9D9D9" w:themeFill="background1" w:themeFillShade="D9"/>
            <w:vAlign w:val="center"/>
          </w:tcPr>
          <w:p w14:paraId="2F262E53" w14:textId="77777777" w:rsidR="001B5FB3" w:rsidRPr="00970B55" w:rsidRDefault="001B5FB3" w:rsidP="00A85769">
            <w:pPr>
              <w:keepNext/>
              <w:spacing w:line="240" w:lineRule="auto"/>
              <w:jc w:val="center"/>
              <w:rPr>
                <w:rFonts w:cstheme="minorHAnsi"/>
                <w:szCs w:val="24"/>
              </w:rPr>
            </w:pPr>
            <w:r w:rsidRPr="00970B55">
              <w:rPr>
                <w:rFonts w:cstheme="minorHAnsi"/>
                <w:szCs w:val="24"/>
              </w:rPr>
              <w:t>Study</w:t>
            </w:r>
            <w:r w:rsidRPr="00970B55">
              <w:rPr>
                <w:rFonts w:cstheme="minorHAnsi"/>
                <w:szCs w:val="24"/>
              </w:rPr>
              <w:br/>
              <w:t>Forrest</w:t>
            </w:r>
          </w:p>
        </w:tc>
        <w:tc>
          <w:tcPr>
            <w:tcW w:w="992" w:type="dxa"/>
            <w:vMerge w:val="restart"/>
            <w:tcBorders>
              <w:top w:val="single" w:sz="4" w:space="0" w:color="auto"/>
              <w:bottom w:val="single" w:sz="4" w:space="0" w:color="auto"/>
            </w:tcBorders>
            <w:shd w:val="clear" w:color="auto" w:fill="D9D9D9" w:themeFill="background1" w:themeFillShade="D9"/>
            <w:vAlign w:val="center"/>
          </w:tcPr>
          <w:p w14:paraId="66CBE949" w14:textId="77777777" w:rsidR="001B5FB3" w:rsidRPr="00970B55" w:rsidRDefault="001B5FB3" w:rsidP="00A85769">
            <w:pPr>
              <w:keepNext/>
              <w:spacing w:line="240" w:lineRule="auto"/>
              <w:jc w:val="center"/>
              <w:rPr>
                <w:rFonts w:cstheme="minorHAnsi"/>
                <w:szCs w:val="24"/>
              </w:rPr>
            </w:pPr>
            <w:r w:rsidRPr="00970B55">
              <w:rPr>
                <w:rFonts w:cstheme="minorHAnsi"/>
                <w:szCs w:val="24"/>
              </w:rPr>
              <w:t>OFA</w:t>
            </w:r>
          </w:p>
        </w:tc>
        <w:tc>
          <w:tcPr>
            <w:tcW w:w="1417" w:type="dxa"/>
            <w:tcBorders>
              <w:top w:val="single" w:sz="4" w:space="0" w:color="auto"/>
            </w:tcBorders>
            <w:shd w:val="clear" w:color="auto" w:fill="D9D9D9" w:themeFill="background1" w:themeFillShade="D9"/>
            <w:vAlign w:val="center"/>
          </w:tcPr>
          <w:p w14:paraId="37C18C22"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D9D9D9" w:themeFill="background1" w:themeFillShade="D9"/>
            <w:vAlign w:val="bottom"/>
          </w:tcPr>
          <w:p w14:paraId="1729BC6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D9D9D9" w:themeFill="background1" w:themeFillShade="D9"/>
            <w:vAlign w:val="bottom"/>
          </w:tcPr>
          <w:p w14:paraId="372EBE2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70</w:t>
            </w:r>
          </w:p>
        </w:tc>
        <w:tc>
          <w:tcPr>
            <w:tcW w:w="973" w:type="dxa"/>
            <w:tcBorders>
              <w:top w:val="single" w:sz="4" w:space="0" w:color="auto"/>
            </w:tcBorders>
            <w:shd w:val="clear" w:color="auto" w:fill="D9D9D9" w:themeFill="background1" w:themeFillShade="D9"/>
            <w:vAlign w:val="bottom"/>
          </w:tcPr>
          <w:p w14:paraId="1740964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w:t>
            </w:r>
          </w:p>
        </w:tc>
        <w:tc>
          <w:tcPr>
            <w:tcW w:w="973" w:type="dxa"/>
            <w:tcBorders>
              <w:top w:val="single" w:sz="4" w:space="0" w:color="auto"/>
            </w:tcBorders>
            <w:shd w:val="clear" w:color="auto" w:fill="D9D9D9" w:themeFill="background1" w:themeFillShade="D9"/>
            <w:vAlign w:val="bottom"/>
          </w:tcPr>
          <w:p w14:paraId="23D14A8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76</w:t>
            </w:r>
          </w:p>
        </w:tc>
        <w:tc>
          <w:tcPr>
            <w:tcW w:w="973" w:type="dxa"/>
            <w:tcBorders>
              <w:top w:val="single" w:sz="4" w:space="0" w:color="auto"/>
            </w:tcBorders>
            <w:shd w:val="clear" w:color="auto" w:fill="D9D9D9" w:themeFill="background1" w:themeFillShade="D9"/>
            <w:vAlign w:val="bottom"/>
          </w:tcPr>
          <w:p w14:paraId="2F23F94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17612DBF" w14:textId="77777777" w:rsidTr="00A85769">
        <w:trPr>
          <w:cantSplit/>
        </w:trPr>
        <w:tc>
          <w:tcPr>
            <w:tcW w:w="1276" w:type="dxa"/>
            <w:vMerge/>
            <w:shd w:val="clear" w:color="auto" w:fill="D9D9D9" w:themeFill="background1" w:themeFillShade="D9"/>
            <w:vAlign w:val="center"/>
          </w:tcPr>
          <w:p w14:paraId="1FAF166D"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D9D9D9" w:themeFill="background1" w:themeFillShade="D9"/>
            <w:vAlign w:val="center"/>
          </w:tcPr>
          <w:p w14:paraId="1AFC1FA7"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D9D9D9" w:themeFill="background1" w:themeFillShade="D9"/>
            <w:vAlign w:val="center"/>
          </w:tcPr>
          <w:p w14:paraId="55570B28"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D9D9D9" w:themeFill="background1" w:themeFillShade="D9"/>
            <w:vAlign w:val="bottom"/>
          </w:tcPr>
          <w:p w14:paraId="0753CDE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D9D9D9" w:themeFill="background1" w:themeFillShade="D9"/>
            <w:vAlign w:val="bottom"/>
          </w:tcPr>
          <w:p w14:paraId="350FF97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43</w:t>
            </w:r>
          </w:p>
        </w:tc>
        <w:tc>
          <w:tcPr>
            <w:tcW w:w="973" w:type="dxa"/>
            <w:tcBorders>
              <w:bottom w:val="single" w:sz="4" w:space="0" w:color="auto"/>
            </w:tcBorders>
            <w:shd w:val="clear" w:color="auto" w:fill="D9D9D9" w:themeFill="background1" w:themeFillShade="D9"/>
            <w:vAlign w:val="bottom"/>
          </w:tcPr>
          <w:p w14:paraId="40E2AB3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8</w:t>
            </w:r>
          </w:p>
        </w:tc>
        <w:tc>
          <w:tcPr>
            <w:tcW w:w="973" w:type="dxa"/>
            <w:tcBorders>
              <w:bottom w:val="single" w:sz="4" w:space="0" w:color="auto"/>
            </w:tcBorders>
            <w:shd w:val="clear" w:color="auto" w:fill="D9D9D9" w:themeFill="background1" w:themeFillShade="D9"/>
            <w:vAlign w:val="bottom"/>
          </w:tcPr>
          <w:p w14:paraId="52D02EE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2</w:t>
            </w:r>
          </w:p>
        </w:tc>
        <w:tc>
          <w:tcPr>
            <w:tcW w:w="973" w:type="dxa"/>
            <w:tcBorders>
              <w:bottom w:val="single" w:sz="4" w:space="0" w:color="auto"/>
            </w:tcBorders>
            <w:shd w:val="clear" w:color="auto" w:fill="D9D9D9" w:themeFill="background1" w:themeFillShade="D9"/>
            <w:vAlign w:val="bottom"/>
          </w:tcPr>
          <w:p w14:paraId="17A45BC4"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w:t>
            </w:r>
          </w:p>
        </w:tc>
      </w:tr>
      <w:tr w:rsidR="001B5FB3" w:rsidRPr="00C970D3" w14:paraId="215062D5" w14:textId="77777777" w:rsidTr="00A85769">
        <w:trPr>
          <w:cantSplit/>
        </w:trPr>
        <w:tc>
          <w:tcPr>
            <w:tcW w:w="1276" w:type="dxa"/>
            <w:vMerge/>
            <w:shd w:val="clear" w:color="auto" w:fill="D9D9D9" w:themeFill="background1" w:themeFillShade="D9"/>
            <w:vAlign w:val="center"/>
          </w:tcPr>
          <w:p w14:paraId="0624AD11"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D9D9D9" w:themeFill="background1" w:themeFillShade="D9"/>
            <w:vAlign w:val="center"/>
          </w:tcPr>
          <w:p w14:paraId="48100CE3" w14:textId="77777777" w:rsidR="001B5FB3" w:rsidRPr="00970B55" w:rsidRDefault="001B5FB3" w:rsidP="00A85769">
            <w:pPr>
              <w:keepNext/>
              <w:spacing w:line="240" w:lineRule="auto"/>
              <w:jc w:val="center"/>
              <w:rPr>
                <w:rFonts w:cstheme="minorHAnsi"/>
                <w:szCs w:val="24"/>
              </w:rPr>
            </w:pPr>
            <w:r w:rsidRPr="00970B55">
              <w:rPr>
                <w:rFonts w:cstheme="minorHAnsi"/>
                <w:szCs w:val="24"/>
              </w:rPr>
              <w:t>FFA</w:t>
            </w:r>
          </w:p>
        </w:tc>
        <w:tc>
          <w:tcPr>
            <w:tcW w:w="1417" w:type="dxa"/>
            <w:tcBorders>
              <w:top w:val="single" w:sz="4" w:space="0" w:color="auto"/>
            </w:tcBorders>
            <w:shd w:val="clear" w:color="auto" w:fill="D9D9D9" w:themeFill="background1" w:themeFillShade="D9"/>
            <w:vAlign w:val="center"/>
          </w:tcPr>
          <w:p w14:paraId="2ACB44A5"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D9D9D9" w:themeFill="background1" w:themeFillShade="D9"/>
            <w:vAlign w:val="bottom"/>
          </w:tcPr>
          <w:p w14:paraId="53154229"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D9D9D9" w:themeFill="background1" w:themeFillShade="D9"/>
            <w:vAlign w:val="bottom"/>
          </w:tcPr>
          <w:p w14:paraId="7197FF06"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52</w:t>
            </w:r>
          </w:p>
        </w:tc>
        <w:tc>
          <w:tcPr>
            <w:tcW w:w="973" w:type="dxa"/>
            <w:tcBorders>
              <w:top w:val="single" w:sz="4" w:space="0" w:color="auto"/>
            </w:tcBorders>
            <w:shd w:val="clear" w:color="auto" w:fill="D9D9D9" w:themeFill="background1" w:themeFillShade="D9"/>
            <w:vAlign w:val="bottom"/>
          </w:tcPr>
          <w:p w14:paraId="6F1F8B1A"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0</w:t>
            </w:r>
          </w:p>
        </w:tc>
        <w:tc>
          <w:tcPr>
            <w:tcW w:w="973" w:type="dxa"/>
            <w:tcBorders>
              <w:top w:val="single" w:sz="4" w:space="0" w:color="auto"/>
            </w:tcBorders>
            <w:shd w:val="clear" w:color="auto" w:fill="D9D9D9" w:themeFill="background1" w:themeFillShade="D9"/>
            <w:vAlign w:val="bottom"/>
          </w:tcPr>
          <w:p w14:paraId="2828637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4</w:t>
            </w:r>
          </w:p>
        </w:tc>
        <w:tc>
          <w:tcPr>
            <w:tcW w:w="973" w:type="dxa"/>
            <w:tcBorders>
              <w:top w:val="single" w:sz="4" w:space="0" w:color="auto"/>
            </w:tcBorders>
            <w:shd w:val="clear" w:color="auto" w:fill="D9D9D9" w:themeFill="background1" w:themeFillShade="D9"/>
            <w:vAlign w:val="bottom"/>
          </w:tcPr>
          <w:p w14:paraId="307C081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r>
      <w:tr w:rsidR="001B5FB3" w:rsidRPr="00C970D3" w14:paraId="3F459546" w14:textId="77777777" w:rsidTr="00A85769">
        <w:trPr>
          <w:cantSplit/>
        </w:trPr>
        <w:tc>
          <w:tcPr>
            <w:tcW w:w="1276" w:type="dxa"/>
            <w:vMerge/>
            <w:shd w:val="clear" w:color="auto" w:fill="D9D9D9" w:themeFill="background1" w:themeFillShade="D9"/>
            <w:vAlign w:val="center"/>
          </w:tcPr>
          <w:p w14:paraId="23EC497E"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D9D9D9" w:themeFill="background1" w:themeFillShade="D9"/>
            <w:vAlign w:val="center"/>
          </w:tcPr>
          <w:p w14:paraId="3ACC1E85"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D9D9D9" w:themeFill="background1" w:themeFillShade="D9"/>
            <w:vAlign w:val="center"/>
          </w:tcPr>
          <w:p w14:paraId="43BBB38D"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D9D9D9" w:themeFill="background1" w:themeFillShade="D9"/>
            <w:vAlign w:val="bottom"/>
          </w:tcPr>
          <w:p w14:paraId="12E3FCE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D9D9D9" w:themeFill="background1" w:themeFillShade="D9"/>
            <w:vAlign w:val="bottom"/>
          </w:tcPr>
          <w:p w14:paraId="4F699A6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40</w:t>
            </w:r>
          </w:p>
        </w:tc>
        <w:tc>
          <w:tcPr>
            <w:tcW w:w="973" w:type="dxa"/>
            <w:tcBorders>
              <w:bottom w:val="single" w:sz="4" w:space="0" w:color="auto"/>
            </w:tcBorders>
            <w:shd w:val="clear" w:color="auto" w:fill="D9D9D9" w:themeFill="background1" w:themeFillShade="D9"/>
            <w:vAlign w:val="bottom"/>
          </w:tcPr>
          <w:p w14:paraId="215570F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0</w:t>
            </w:r>
          </w:p>
        </w:tc>
        <w:tc>
          <w:tcPr>
            <w:tcW w:w="973" w:type="dxa"/>
            <w:tcBorders>
              <w:bottom w:val="single" w:sz="4" w:space="0" w:color="auto"/>
            </w:tcBorders>
            <w:shd w:val="clear" w:color="auto" w:fill="D9D9D9" w:themeFill="background1" w:themeFillShade="D9"/>
            <w:vAlign w:val="bottom"/>
          </w:tcPr>
          <w:p w14:paraId="65DC27E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6</w:t>
            </w:r>
          </w:p>
        </w:tc>
        <w:tc>
          <w:tcPr>
            <w:tcW w:w="973" w:type="dxa"/>
            <w:tcBorders>
              <w:bottom w:val="single" w:sz="4" w:space="0" w:color="auto"/>
            </w:tcBorders>
            <w:shd w:val="clear" w:color="auto" w:fill="D9D9D9" w:themeFill="background1" w:themeFillShade="D9"/>
            <w:vAlign w:val="bottom"/>
          </w:tcPr>
          <w:p w14:paraId="49F4614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r>
      <w:tr w:rsidR="001B5FB3" w:rsidRPr="00C970D3" w14:paraId="2865192E" w14:textId="77777777" w:rsidTr="00A85769">
        <w:trPr>
          <w:cantSplit/>
        </w:trPr>
        <w:tc>
          <w:tcPr>
            <w:tcW w:w="1276" w:type="dxa"/>
            <w:vMerge/>
            <w:shd w:val="clear" w:color="auto" w:fill="D9D9D9" w:themeFill="background1" w:themeFillShade="D9"/>
            <w:vAlign w:val="center"/>
          </w:tcPr>
          <w:p w14:paraId="6B7C7126"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D9D9D9" w:themeFill="background1" w:themeFillShade="D9"/>
            <w:vAlign w:val="center"/>
          </w:tcPr>
          <w:p w14:paraId="200DAD07" w14:textId="77777777" w:rsidR="001B5FB3" w:rsidRPr="00970B55" w:rsidRDefault="001B5FB3" w:rsidP="00A85769">
            <w:pPr>
              <w:keepNext/>
              <w:spacing w:line="240" w:lineRule="auto"/>
              <w:jc w:val="center"/>
              <w:rPr>
                <w:rFonts w:cstheme="minorHAnsi"/>
                <w:szCs w:val="24"/>
              </w:rPr>
            </w:pPr>
            <w:r w:rsidRPr="00970B55">
              <w:rPr>
                <w:rFonts w:cstheme="minorHAnsi"/>
                <w:szCs w:val="24"/>
              </w:rPr>
              <w:t>STS</w:t>
            </w:r>
          </w:p>
        </w:tc>
        <w:tc>
          <w:tcPr>
            <w:tcW w:w="1417" w:type="dxa"/>
            <w:tcBorders>
              <w:top w:val="single" w:sz="4" w:space="0" w:color="auto"/>
            </w:tcBorders>
            <w:shd w:val="clear" w:color="auto" w:fill="D9D9D9" w:themeFill="background1" w:themeFillShade="D9"/>
            <w:vAlign w:val="center"/>
          </w:tcPr>
          <w:p w14:paraId="47B3A083"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D9D9D9" w:themeFill="background1" w:themeFillShade="D9"/>
            <w:vAlign w:val="bottom"/>
          </w:tcPr>
          <w:p w14:paraId="5121998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1784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D9D9D9" w:themeFill="background1" w:themeFillShade="D9"/>
            <w:vAlign w:val="bottom"/>
          </w:tcPr>
          <w:p w14:paraId="110CBFD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15</w:t>
            </w:r>
          </w:p>
        </w:tc>
        <w:tc>
          <w:tcPr>
            <w:tcW w:w="973" w:type="dxa"/>
            <w:tcBorders>
              <w:top w:val="single" w:sz="4" w:space="0" w:color="auto"/>
            </w:tcBorders>
            <w:shd w:val="clear" w:color="auto" w:fill="D9D9D9" w:themeFill="background1" w:themeFillShade="D9"/>
            <w:vAlign w:val="bottom"/>
          </w:tcPr>
          <w:p w14:paraId="312974FA"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6</w:t>
            </w:r>
          </w:p>
        </w:tc>
        <w:tc>
          <w:tcPr>
            <w:tcW w:w="973" w:type="dxa"/>
            <w:tcBorders>
              <w:top w:val="single" w:sz="4" w:space="0" w:color="auto"/>
            </w:tcBorders>
            <w:shd w:val="clear" w:color="auto" w:fill="D9D9D9" w:themeFill="background1" w:themeFillShade="D9"/>
            <w:vAlign w:val="bottom"/>
          </w:tcPr>
          <w:p w14:paraId="1E795FA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60</w:t>
            </w:r>
          </w:p>
        </w:tc>
        <w:tc>
          <w:tcPr>
            <w:tcW w:w="973" w:type="dxa"/>
            <w:tcBorders>
              <w:top w:val="single" w:sz="4" w:space="0" w:color="auto"/>
            </w:tcBorders>
            <w:shd w:val="clear" w:color="auto" w:fill="D9D9D9" w:themeFill="background1" w:themeFillShade="D9"/>
            <w:vAlign w:val="bottom"/>
          </w:tcPr>
          <w:p w14:paraId="31586D4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2</w:t>
            </w:r>
          </w:p>
        </w:tc>
      </w:tr>
      <w:tr w:rsidR="001B5FB3" w:rsidRPr="00C970D3" w14:paraId="349779AF" w14:textId="77777777" w:rsidTr="00A85769">
        <w:trPr>
          <w:cantSplit/>
        </w:trPr>
        <w:tc>
          <w:tcPr>
            <w:tcW w:w="1276" w:type="dxa"/>
            <w:vMerge/>
            <w:shd w:val="clear" w:color="auto" w:fill="D9D9D9" w:themeFill="background1" w:themeFillShade="D9"/>
            <w:vAlign w:val="center"/>
          </w:tcPr>
          <w:p w14:paraId="4983D220"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D9D9D9" w:themeFill="background1" w:themeFillShade="D9"/>
            <w:vAlign w:val="center"/>
          </w:tcPr>
          <w:p w14:paraId="6120FC5A"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D9D9D9" w:themeFill="background1" w:themeFillShade="D9"/>
            <w:vAlign w:val="center"/>
          </w:tcPr>
          <w:p w14:paraId="497DE3A8"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D9D9D9" w:themeFill="background1" w:themeFillShade="D9"/>
            <w:vAlign w:val="bottom"/>
          </w:tcPr>
          <w:p w14:paraId="7D93918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D9D9D9" w:themeFill="background1" w:themeFillShade="D9"/>
            <w:vAlign w:val="bottom"/>
          </w:tcPr>
          <w:p w14:paraId="2141C3C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68</w:t>
            </w:r>
          </w:p>
        </w:tc>
        <w:tc>
          <w:tcPr>
            <w:tcW w:w="973" w:type="dxa"/>
            <w:tcBorders>
              <w:bottom w:val="single" w:sz="4" w:space="0" w:color="auto"/>
            </w:tcBorders>
            <w:shd w:val="clear" w:color="auto" w:fill="D9D9D9" w:themeFill="background1" w:themeFillShade="D9"/>
            <w:vAlign w:val="bottom"/>
          </w:tcPr>
          <w:p w14:paraId="7301635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66</w:t>
            </w:r>
          </w:p>
        </w:tc>
        <w:tc>
          <w:tcPr>
            <w:tcW w:w="973" w:type="dxa"/>
            <w:tcBorders>
              <w:bottom w:val="single" w:sz="4" w:space="0" w:color="auto"/>
            </w:tcBorders>
            <w:shd w:val="clear" w:color="auto" w:fill="D9D9D9" w:themeFill="background1" w:themeFillShade="D9"/>
            <w:vAlign w:val="bottom"/>
          </w:tcPr>
          <w:p w14:paraId="174BFE1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8</w:t>
            </w:r>
          </w:p>
        </w:tc>
        <w:tc>
          <w:tcPr>
            <w:tcW w:w="973" w:type="dxa"/>
            <w:tcBorders>
              <w:bottom w:val="single" w:sz="4" w:space="0" w:color="auto"/>
            </w:tcBorders>
            <w:shd w:val="clear" w:color="auto" w:fill="D9D9D9" w:themeFill="background1" w:themeFillShade="D9"/>
            <w:vAlign w:val="bottom"/>
          </w:tcPr>
          <w:p w14:paraId="595F359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r>
      <w:tr w:rsidR="001B5FB3" w:rsidRPr="00C970D3" w14:paraId="0461FBC2" w14:textId="77777777" w:rsidTr="00A85769">
        <w:trPr>
          <w:cantSplit/>
        </w:trPr>
        <w:tc>
          <w:tcPr>
            <w:tcW w:w="1276" w:type="dxa"/>
            <w:vMerge/>
            <w:shd w:val="clear" w:color="auto" w:fill="D9D9D9" w:themeFill="background1" w:themeFillShade="D9"/>
            <w:vAlign w:val="center"/>
          </w:tcPr>
          <w:p w14:paraId="3223FF46"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D9D9D9" w:themeFill="background1" w:themeFillShade="D9"/>
            <w:vAlign w:val="center"/>
          </w:tcPr>
          <w:p w14:paraId="2A04EBF6" w14:textId="77777777" w:rsidR="001B5FB3" w:rsidRPr="00970B55" w:rsidRDefault="001B5FB3" w:rsidP="00A85769">
            <w:pPr>
              <w:keepNext/>
              <w:spacing w:line="240" w:lineRule="auto"/>
              <w:jc w:val="center"/>
              <w:rPr>
                <w:rFonts w:cstheme="minorHAnsi"/>
                <w:szCs w:val="24"/>
              </w:rPr>
            </w:pPr>
            <w:r w:rsidRPr="00970B55">
              <w:rPr>
                <w:rFonts w:cstheme="minorHAnsi"/>
                <w:szCs w:val="24"/>
              </w:rPr>
              <w:t>OPA</w:t>
            </w:r>
          </w:p>
        </w:tc>
        <w:tc>
          <w:tcPr>
            <w:tcW w:w="1417" w:type="dxa"/>
            <w:tcBorders>
              <w:top w:val="single" w:sz="4" w:space="0" w:color="auto"/>
            </w:tcBorders>
            <w:shd w:val="clear" w:color="auto" w:fill="D9D9D9" w:themeFill="background1" w:themeFillShade="D9"/>
            <w:vAlign w:val="center"/>
          </w:tcPr>
          <w:p w14:paraId="19DCF371"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D9D9D9" w:themeFill="background1" w:themeFillShade="D9"/>
            <w:vAlign w:val="bottom"/>
          </w:tcPr>
          <w:p w14:paraId="4C73FCE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196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D9D9D9" w:themeFill="background1" w:themeFillShade="D9"/>
            <w:vAlign w:val="bottom"/>
          </w:tcPr>
          <w:p w14:paraId="18BB3039"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28</w:t>
            </w:r>
          </w:p>
        </w:tc>
        <w:tc>
          <w:tcPr>
            <w:tcW w:w="973" w:type="dxa"/>
            <w:tcBorders>
              <w:top w:val="single" w:sz="4" w:space="0" w:color="auto"/>
            </w:tcBorders>
            <w:shd w:val="clear" w:color="auto" w:fill="D9D9D9" w:themeFill="background1" w:themeFillShade="D9"/>
            <w:vAlign w:val="bottom"/>
          </w:tcPr>
          <w:p w14:paraId="6035B48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6</w:t>
            </w:r>
          </w:p>
        </w:tc>
        <w:tc>
          <w:tcPr>
            <w:tcW w:w="973" w:type="dxa"/>
            <w:tcBorders>
              <w:top w:val="single" w:sz="4" w:space="0" w:color="auto"/>
            </w:tcBorders>
            <w:shd w:val="clear" w:color="auto" w:fill="D9D9D9" w:themeFill="background1" w:themeFillShade="D9"/>
            <w:vAlign w:val="bottom"/>
          </w:tcPr>
          <w:p w14:paraId="075C67C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8</w:t>
            </w:r>
          </w:p>
        </w:tc>
        <w:tc>
          <w:tcPr>
            <w:tcW w:w="973" w:type="dxa"/>
            <w:tcBorders>
              <w:top w:val="single" w:sz="4" w:space="0" w:color="auto"/>
            </w:tcBorders>
            <w:shd w:val="clear" w:color="auto" w:fill="D9D9D9" w:themeFill="background1" w:themeFillShade="D9"/>
            <w:vAlign w:val="bottom"/>
          </w:tcPr>
          <w:p w14:paraId="7F052B7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0</w:t>
            </w:r>
          </w:p>
        </w:tc>
      </w:tr>
      <w:tr w:rsidR="001B5FB3" w:rsidRPr="00C970D3" w14:paraId="58162E00" w14:textId="77777777" w:rsidTr="00A85769">
        <w:trPr>
          <w:cantSplit/>
        </w:trPr>
        <w:tc>
          <w:tcPr>
            <w:tcW w:w="1276" w:type="dxa"/>
            <w:vMerge/>
            <w:shd w:val="clear" w:color="auto" w:fill="D9D9D9" w:themeFill="background1" w:themeFillShade="D9"/>
            <w:vAlign w:val="center"/>
          </w:tcPr>
          <w:p w14:paraId="3E03EE82"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D9D9D9" w:themeFill="background1" w:themeFillShade="D9"/>
            <w:vAlign w:val="center"/>
          </w:tcPr>
          <w:p w14:paraId="37E1D16F"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D9D9D9" w:themeFill="background1" w:themeFillShade="D9"/>
            <w:vAlign w:val="center"/>
          </w:tcPr>
          <w:p w14:paraId="6D2C71DA"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D9D9D9" w:themeFill="background1" w:themeFillShade="D9"/>
            <w:vAlign w:val="bottom"/>
          </w:tcPr>
          <w:p w14:paraId="5D18B2E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1952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D9D9D9" w:themeFill="background1" w:themeFillShade="D9"/>
            <w:vAlign w:val="bottom"/>
          </w:tcPr>
          <w:p w14:paraId="17951C5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44</w:t>
            </w:r>
          </w:p>
        </w:tc>
        <w:tc>
          <w:tcPr>
            <w:tcW w:w="973" w:type="dxa"/>
            <w:tcBorders>
              <w:bottom w:val="single" w:sz="4" w:space="0" w:color="auto"/>
            </w:tcBorders>
            <w:shd w:val="clear" w:color="auto" w:fill="D9D9D9" w:themeFill="background1" w:themeFillShade="D9"/>
            <w:vAlign w:val="bottom"/>
          </w:tcPr>
          <w:p w14:paraId="4E6C30A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4</w:t>
            </w:r>
          </w:p>
        </w:tc>
        <w:tc>
          <w:tcPr>
            <w:tcW w:w="973" w:type="dxa"/>
            <w:tcBorders>
              <w:bottom w:val="single" w:sz="4" w:space="0" w:color="auto"/>
            </w:tcBorders>
            <w:shd w:val="clear" w:color="auto" w:fill="D9D9D9" w:themeFill="background1" w:themeFillShade="D9"/>
            <w:vAlign w:val="bottom"/>
          </w:tcPr>
          <w:p w14:paraId="27947A9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78</w:t>
            </w:r>
          </w:p>
        </w:tc>
        <w:tc>
          <w:tcPr>
            <w:tcW w:w="973" w:type="dxa"/>
            <w:tcBorders>
              <w:bottom w:val="single" w:sz="4" w:space="0" w:color="auto"/>
            </w:tcBorders>
            <w:shd w:val="clear" w:color="auto" w:fill="D9D9D9" w:themeFill="background1" w:themeFillShade="D9"/>
            <w:vAlign w:val="bottom"/>
          </w:tcPr>
          <w:p w14:paraId="062F1A7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r>
      <w:tr w:rsidR="001B5FB3" w:rsidRPr="00C970D3" w14:paraId="49B2CB79" w14:textId="77777777" w:rsidTr="00A85769">
        <w:trPr>
          <w:cantSplit/>
        </w:trPr>
        <w:tc>
          <w:tcPr>
            <w:tcW w:w="1276" w:type="dxa"/>
            <w:vMerge/>
            <w:shd w:val="clear" w:color="auto" w:fill="D9D9D9" w:themeFill="background1" w:themeFillShade="D9"/>
            <w:vAlign w:val="center"/>
          </w:tcPr>
          <w:p w14:paraId="65EFA4BE"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D9D9D9" w:themeFill="background1" w:themeFillShade="D9"/>
            <w:vAlign w:val="center"/>
          </w:tcPr>
          <w:p w14:paraId="358FF8B2" w14:textId="77777777" w:rsidR="001B5FB3" w:rsidRPr="00970B55" w:rsidRDefault="001B5FB3" w:rsidP="00A85769">
            <w:pPr>
              <w:keepNext/>
              <w:spacing w:line="240" w:lineRule="auto"/>
              <w:jc w:val="center"/>
              <w:rPr>
                <w:rFonts w:cstheme="minorHAnsi"/>
                <w:szCs w:val="24"/>
              </w:rPr>
            </w:pPr>
            <w:r w:rsidRPr="00970B55">
              <w:rPr>
                <w:rFonts w:cstheme="minorHAnsi"/>
                <w:szCs w:val="24"/>
              </w:rPr>
              <w:t>PPA</w:t>
            </w:r>
          </w:p>
        </w:tc>
        <w:tc>
          <w:tcPr>
            <w:tcW w:w="1417" w:type="dxa"/>
            <w:tcBorders>
              <w:top w:val="single" w:sz="4" w:space="0" w:color="auto"/>
            </w:tcBorders>
            <w:shd w:val="clear" w:color="auto" w:fill="D9D9D9" w:themeFill="background1" w:themeFillShade="D9"/>
            <w:vAlign w:val="center"/>
          </w:tcPr>
          <w:p w14:paraId="6F449F2D"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D9D9D9" w:themeFill="background1" w:themeFillShade="D9"/>
            <w:vAlign w:val="bottom"/>
          </w:tcPr>
          <w:p w14:paraId="369B6B5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D9D9D9" w:themeFill="background1" w:themeFillShade="D9"/>
            <w:vAlign w:val="bottom"/>
          </w:tcPr>
          <w:p w14:paraId="0372F64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88</w:t>
            </w:r>
          </w:p>
        </w:tc>
        <w:tc>
          <w:tcPr>
            <w:tcW w:w="973" w:type="dxa"/>
            <w:tcBorders>
              <w:top w:val="single" w:sz="4" w:space="0" w:color="auto"/>
            </w:tcBorders>
            <w:shd w:val="clear" w:color="auto" w:fill="D9D9D9" w:themeFill="background1" w:themeFillShade="D9"/>
            <w:vAlign w:val="bottom"/>
          </w:tcPr>
          <w:p w14:paraId="6C5DCDD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6</w:t>
            </w:r>
          </w:p>
        </w:tc>
        <w:tc>
          <w:tcPr>
            <w:tcW w:w="973" w:type="dxa"/>
            <w:tcBorders>
              <w:top w:val="single" w:sz="4" w:space="0" w:color="auto"/>
            </w:tcBorders>
            <w:shd w:val="clear" w:color="auto" w:fill="D9D9D9" w:themeFill="background1" w:themeFillShade="D9"/>
            <w:vAlign w:val="bottom"/>
          </w:tcPr>
          <w:p w14:paraId="65AD9939"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w:t>
            </w:r>
          </w:p>
        </w:tc>
        <w:tc>
          <w:tcPr>
            <w:tcW w:w="973" w:type="dxa"/>
            <w:tcBorders>
              <w:top w:val="single" w:sz="4" w:space="0" w:color="auto"/>
            </w:tcBorders>
            <w:shd w:val="clear" w:color="auto" w:fill="D9D9D9" w:themeFill="background1" w:themeFillShade="D9"/>
            <w:vAlign w:val="bottom"/>
          </w:tcPr>
          <w:p w14:paraId="4FDC18D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0</w:t>
            </w:r>
          </w:p>
        </w:tc>
      </w:tr>
      <w:tr w:rsidR="001B5FB3" w:rsidRPr="00C970D3" w14:paraId="22DD5E23" w14:textId="77777777" w:rsidTr="00A85769">
        <w:trPr>
          <w:cantSplit/>
        </w:trPr>
        <w:tc>
          <w:tcPr>
            <w:tcW w:w="1276" w:type="dxa"/>
            <w:vMerge/>
            <w:shd w:val="clear" w:color="auto" w:fill="D9D9D9" w:themeFill="background1" w:themeFillShade="D9"/>
            <w:vAlign w:val="center"/>
          </w:tcPr>
          <w:p w14:paraId="6B34BE17"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D9D9D9" w:themeFill="background1" w:themeFillShade="D9"/>
            <w:vAlign w:val="center"/>
          </w:tcPr>
          <w:p w14:paraId="616D7017"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D9D9D9" w:themeFill="background1" w:themeFillShade="D9"/>
            <w:vAlign w:val="center"/>
          </w:tcPr>
          <w:p w14:paraId="3E720663"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D9D9D9" w:themeFill="background1" w:themeFillShade="D9"/>
            <w:vAlign w:val="bottom"/>
          </w:tcPr>
          <w:p w14:paraId="376BCA4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D9D9D9" w:themeFill="background1" w:themeFillShade="D9"/>
            <w:vAlign w:val="bottom"/>
          </w:tcPr>
          <w:p w14:paraId="3D3ABB4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7</w:t>
            </w:r>
          </w:p>
        </w:tc>
        <w:tc>
          <w:tcPr>
            <w:tcW w:w="973" w:type="dxa"/>
            <w:tcBorders>
              <w:bottom w:val="single" w:sz="4" w:space="0" w:color="auto"/>
            </w:tcBorders>
            <w:shd w:val="clear" w:color="auto" w:fill="D9D9D9" w:themeFill="background1" w:themeFillShade="D9"/>
            <w:vAlign w:val="bottom"/>
          </w:tcPr>
          <w:p w14:paraId="112ED42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4</w:t>
            </w:r>
          </w:p>
        </w:tc>
        <w:tc>
          <w:tcPr>
            <w:tcW w:w="973" w:type="dxa"/>
            <w:tcBorders>
              <w:bottom w:val="single" w:sz="4" w:space="0" w:color="auto"/>
            </w:tcBorders>
            <w:shd w:val="clear" w:color="auto" w:fill="D9D9D9" w:themeFill="background1" w:themeFillShade="D9"/>
            <w:vAlign w:val="bottom"/>
          </w:tcPr>
          <w:p w14:paraId="4C8DBBB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6</w:t>
            </w:r>
          </w:p>
        </w:tc>
        <w:tc>
          <w:tcPr>
            <w:tcW w:w="973" w:type="dxa"/>
            <w:tcBorders>
              <w:bottom w:val="single" w:sz="4" w:space="0" w:color="auto"/>
            </w:tcBorders>
            <w:shd w:val="clear" w:color="auto" w:fill="D9D9D9" w:themeFill="background1" w:themeFillShade="D9"/>
            <w:vAlign w:val="bottom"/>
          </w:tcPr>
          <w:p w14:paraId="7466B29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0</w:t>
            </w:r>
          </w:p>
        </w:tc>
      </w:tr>
      <w:tr w:rsidR="001B5FB3" w:rsidRPr="00C970D3" w14:paraId="3B749A88" w14:textId="77777777" w:rsidTr="00A85769">
        <w:trPr>
          <w:cantSplit/>
        </w:trPr>
        <w:tc>
          <w:tcPr>
            <w:tcW w:w="1276" w:type="dxa"/>
            <w:vMerge/>
            <w:shd w:val="clear" w:color="auto" w:fill="D9D9D9" w:themeFill="background1" w:themeFillShade="D9"/>
            <w:vAlign w:val="center"/>
          </w:tcPr>
          <w:p w14:paraId="21712920"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D9D9D9" w:themeFill="background1" w:themeFillShade="D9"/>
            <w:vAlign w:val="center"/>
          </w:tcPr>
          <w:p w14:paraId="0D438440" w14:textId="77777777" w:rsidR="001B5FB3" w:rsidRPr="00970B55" w:rsidRDefault="001B5FB3" w:rsidP="00A85769">
            <w:pPr>
              <w:keepNext/>
              <w:spacing w:line="240" w:lineRule="auto"/>
              <w:jc w:val="center"/>
              <w:rPr>
                <w:rFonts w:cstheme="minorHAnsi"/>
                <w:szCs w:val="24"/>
              </w:rPr>
            </w:pPr>
            <w:r w:rsidRPr="00970B55">
              <w:rPr>
                <w:rFonts w:cstheme="minorHAnsi"/>
                <w:szCs w:val="24"/>
              </w:rPr>
              <w:t>RSC</w:t>
            </w:r>
          </w:p>
        </w:tc>
        <w:tc>
          <w:tcPr>
            <w:tcW w:w="1417" w:type="dxa"/>
            <w:tcBorders>
              <w:top w:val="single" w:sz="4" w:space="0" w:color="auto"/>
            </w:tcBorders>
            <w:shd w:val="clear" w:color="auto" w:fill="D9D9D9" w:themeFill="background1" w:themeFillShade="D9"/>
            <w:vAlign w:val="center"/>
          </w:tcPr>
          <w:p w14:paraId="723533A2"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D9D9D9" w:themeFill="background1" w:themeFillShade="D9"/>
            <w:vAlign w:val="bottom"/>
          </w:tcPr>
          <w:p w14:paraId="7E0ACA6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top w:val="single" w:sz="4" w:space="0" w:color="auto"/>
            </w:tcBorders>
            <w:shd w:val="clear" w:color="auto" w:fill="D9D9D9" w:themeFill="background1" w:themeFillShade="D9"/>
            <w:vAlign w:val="bottom"/>
          </w:tcPr>
          <w:p w14:paraId="7F02E73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32</w:t>
            </w:r>
          </w:p>
        </w:tc>
        <w:tc>
          <w:tcPr>
            <w:tcW w:w="973" w:type="dxa"/>
            <w:tcBorders>
              <w:top w:val="single" w:sz="4" w:space="0" w:color="auto"/>
            </w:tcBorders>
            <w:shd w:val="clear" w:color="auto" w:fill="D9D9D9" w:themeFill="background1" w:themeFillShade="D9"/>
            <w:vAlign w:val="bottom"/>
          </w:tcPr>
          <w:p w14:paraId="2D6E270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2</w:t>
            </w:r>
          </w:p>
        </w:tc>
        <w:tc>
          <w:tcPr>
            <w:tcW w:w="973" w:type="dxa"/>
            <w:tcBorders>
              <w:top w:val="single" w:sz="4" w:space="0" w:color="auto"/>
            </w:tcBorders>
            <w:shd w:val="clear" w:color="auto" w:fill="D9D9D9" w:themeFill="background1" w:themeFillShade="D9"/>
            <w:vAlign w:val="bottom"/>
          </w:tcPr>
          <w:p w14:paraId="75DC8BA9"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4</w:t>
            </w:r>
          </w:p>
        </w:tc>
        <w:tc>
          <w:tcPr>
            <w:tcW w:w="973" w:type="dxa"/>
            <w:tcBorders>
              <w:top w:val="single" w:sz="4" w:space="0" w:color="auto"/>
            </w:tcBorders>
            <w:shd w:val="clear" w:color="auto" w:fill="D9D9D9" w:themeFill="background1" w:themeFillShade="D9"/>
            <w:vAlign w:val="bottom"/>
          </w:tcPr>
          <w:p w14:paraId="28E6DB3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0AD77B40" w14:textId="77777777" w:rsidTr="00A85769">
        <w:trPr>
          <w:cantSplit/>
        </w:trPr>
        <w:tc>
          <w:tcPr>
            <w:tcW w:w="1276" w:type="dxa"/>
            <w:vMerge/>
            <w:tcBorders>
              <w:bottom w:val="single" w:sz="4" w:space="0" w:color="auto"/>
            </w:tcBorders>
            <w:shd w:val="clear" w:color="auto" w:fill="D9D9D9" w:themeFill="background1" w:themeFillShade="D9"/>
            <w:vAlign w:val="center"/>
          </w:tcPr>
          <w:p w14:paraId="03592D2D"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D9D9D9" w:themeFill="background1" w:themeFillShade="D9"/>
            <w:vAlign w:val="center"/>
          </w:tcPr>
          <w:p w14:paraId="0F26BBB1"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D9D9D9" w:themeFill="background1" w:themeFillShade="D9"/>
            <w:vAlign w:val="center"/>
          </w:tcPr>
          <w:p w14:paraId="5BFB2C72"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D9D9D9" w:themeFill="background1" w:themeFillShade="D9"/>
            <w:vAlign w:val="bottom"/>
          </w:tcPr>
          <w:p w14:paraId="4DE505A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 xml:space="preserve">2000 </w:t>
            </w:r>
            <w:r w:rsidRPr="00970B55">
              <w:rPr>
                <w:rFonts w:cstheme="minorHAnsi"/>
                <w:szCs w:val="24"/>
              </w:rPr>
              <w:t>mm</w:t>
            </w:r>
            <w:r w:rsidRPr="00970B55">
              <w:rPr>
                <w:rFonts w:cstheme="minorHAnsi"/>
                <w:szCs w:val="24"/>
                <w:vertAlign w:val="superscript"/>
              </w:rPr>
              <w:t>3</w:t>
            </w:r>
          </w:p>
        </w:tc>
        <w:tc>
          <w:tcPr>
            <w:tcW w:w="1221" w:type="dxa"/>
            <w:tcBorders>
              <w:bottom w:val="single" w:sz="4" w:space="0" w:color="auto"/>
            </w:tcBorders>
            <w:shd w:val="clear" w:color="auto" w:fill="D9D9D9" w:themeFill="background1" w:themeFillShade="D9"/>
            <w:vAlign w:val="bottom"/>
          </w:tcPr>
          <w:p w14:paraId="6615C0C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40</w:t>
            </w:r>
          </w:p>
        </w:tc>
        <w:tc>
          <w:tcPr>
            <w:tcW w:w="973" w:type="dxa"/>
            <w:tcBorders>
              <w:bottom w:val="single" w:sz="4" w:space="0" w:color="auto"/>
            </w:tcBorders>
            <w:shd w:val="clear" w:color="auto" w:fill="D9D9D9" w:themeFill="background1" w:themeFillShade="D9"/>
            <w:vAlign w:val="bottom"/>
          </w:tcPr>
          <w:p w14:paraId="6B90D96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0</w:t>
            </w:r>
          </w:p>
        </w:tc>
        <w:tc>
          <w:tcPr>
            <w:tcW w:w="973" w:type="dxa"/>
            <w:tcBorders>
              <w:bottom w:val="single" w:sz="4" w:space="0" w:color="auto"/>
            </w:tcBorders>
            <w:shd w:val="clear" w:color="auto" w:fill="D9D9D9" w:themeFill="background1" w:themeFillShade="D9"/>
            <w:vAlign w:val="bottom"/>
          </w:tcPr>
          <w:p w14:paraId="2EF1E33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w:t>
            </w:r>
          </w:p>
        </w:tc>
        <w:tc>
          <w:tcPr>
            <w:tcW w:w="973" w:type="dxa"/>
            <w:tcBorders>
              <w:bottom w:val="single" w:sz="4" w:space="0" w:color="auto"/>
            </w:tcBorders>
            <w:shd w:val="clear" w:color="auto" w:fill="D9D9D9" w:themeFill="background1" w:themeFillShade="D9"/>
            <w:vAlign w:val="bottom"/>
          </w:tcPr>
          <w:p w14:paraId="10A7A7A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6</w:t>
            </w:r>
          </w:p>
        </w:tc>
      </w:tr>
      <w:tr w:rsidR="001B5FB3" w:rsidRPr="00C970D3" w14:paraId="2444A031" w14:textId="77777777" w:rsidTr="00A85769">
        <w:trPr>
          <w:cantSplit/>
        </w:trPr>
        <w:tc>
          <w:tcPr>
            <w:tcW w:w="1276" w:type="dxa"/>
            <w:vMerge w:val="restart"/>
            <w:tcBorders>
              <w:top w:val="single" w:sz="4" w:space="0" w:color="auto"/>
            </w:tcBorders>
            <w:shd w:val="clear" w:color="auto" w:fill="F2F2F2" w:themeFill="background1" w:themeFillShade="F2"/>
            <w:vAlign w:val="center"/>
          </w:tcPr>
          <w:p w14:paraId="07A007F7" w14:textId="77777777" w:rsidR="001B5FB3" w:rsidRPr="00970B55" w:rsidRDefault="001B5FB3" w:rsidP="00A85769">
            <w:pPr>
              <w:keepNext/>
              <w:spacing w:line="240" w:lineRule="auto"/>
              <w:jc w:val="center"/>
              <w:rPr>
                <w:rFonts w:cstheme="minorHAnsi"/>
                <w:szCs w:val="24"/>
              </w:rPr>
            </w:pPr>
            <w:r w:rsidRPr="00970B55">
              <w:rPr>
                <w:rFonts w:cstheme="minorHAnsi"/>
                <w:szCs w:val="24"/>
              </w:rPr>
              <w:t>HCP</w:t>
            </w:r>
          </w:p>
        </w:tc>
        <w:tc>
          <w:tcPr>
            <w:tcW w:w="992" w:type="dxa"/>
            <w:vMerge w:val="restart"/>
            <w:tcBorders>
              <w:top w:val="single" w:sz="4" w:space="0" w:color="auto"/>
              <w:bottom w:val="single" w:sz="4" w:space="0" w:color="auto"/>
            </w:tcBorders>
            <w:shd w:val="clear" w:color="auto" w:fill="F2F2F2" w:themeFill="background1" w:themeFillShade="F2"/>
            <w:vAlign w:val="center"/>
          </w:tcPr>
          <w:p w14:paraId="215E4DAC" w14:textId="77777777" w:rsidR="001B5FB3" w:rsidRPr="00970B55" w:rsidRDefault="001B5FB3" w:rsidP="00A85769">
            <w:pPr>
              <w:keepNext/>
              <w:spacing w:line="240" w:lineRule="auto"/>
              <w:jc w:val="center"/>
              <w:rPr>
                <w:rFonts w:cstheme="minorHAnsi"/>
                <w:szCs w:val="24"/>
              </w:rPr>
            </w:pPr>
            <w:r w:rsidRPr="00970B55">
              <w:rPr>
                <w:rFonts w:cstheme="minorHAnsi"/>
                <w:szCs w:val="24"/>
              </w:rPr>
              <w:t>OFA</w:t>
            </w:r>
          </w:p>
        </w:tc>
        <w:tc>
          <w:tcPr>
            <w:tcW w:w="1417" w:type="dxa"/>
            <w:tcBorders>
              <w:top w:val="single" w:sz="4" w:space="0" w:color="auto"/>
            </w:tcBorders>
            <w:shd w:val="clear" w:color="auto" w:fill="F2F2F2" w:themeFill="background1" w:themeFillShade="F2"/>
            <w:vAlign w:val="center"/>
          </w:tcPr>
          <w:p w14:paraId="39D68924"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tcPr>
          <w:p w14:paraId="7657F2C1" w14:textId="77777777" w:rsidR="001B5FB3" w:rsidRPr="00970B55" w:rsidRDefault="001B5FB3" w:rsidP="00A85769">
            <w:pPr>
              <w:keepNext/>
              <w:spacing w:line="240" w:lineRule="auto"/>
              <w:jc w:val="center"/>
              <w:rPr>
                <w:rFonts w:cstheme="minorHAnsi"/>
                <w:szCs w:val="24"/>
              </w:rPr>
            </w:pPr>
            <w:r w:rsidRPr="00970B55">
              <w:rPr>
                <w:rFonts w:cstheme="minorHAnsi"/>
                <w:szCs w:val="24"/>
              </w:rPr>
              <w:t>504 mm</w:t>
            </w:r>
            <w:r w:rsidRPr="00970B55">
              <w:rPr>
                <w:rFonts w:cstheme="minorHAnsi"/>
                <w:szCs w:val="24"/>
                <w:vertAlign w:val="superscript"/>
              </w:rPr>
              <w:t>2</w:t>
            </w:r>
          </w:p>
        </w:tc>
        <w:tc>
          <w:tcPr>
            <w:tcW w:w="1221" w:type="dxa"/>
            <w:tcBorders>
              <w:top w:val="single" w:sz="4" w:space="0" w:color="auto"/>
            </w:tcBorders>
            <w:shd w:val="clear" w:color="auto" w:fill="F2F2F2" w:themeFill="background1" w:themeFillShade="F2"/>
          </w:tcPr>
          <w:p w14:paraId="2708DDA9" w14:textId="77777777" w:rsidR="001B5FB3" w:rsidRPr="00970B55" w:rsidRDefault="001B5FB3" w:rsidP="00A85769">
            <w:pPr>
              <w:keepNext/>
              <w:spacing w:line="240" w:lineRule="auto"/>
              <w:jc w:val="center"/>
              <w:rPr>
                <w:rFonts w:cstheme="minorHAnsi"/>
                <w:szCs w:val="24"/>
              </w:rPr>
            </w:pPr>
            <w:r w:rsidRPr="00970B55">
              <w:rPr>
                <w:rFonts w:cstheme="minorHAnsi"/>
                <w:szCs w:val="24"/>
              </w:rPr>
              <w:t>4.30</w:t>
            </w:r>
          </w:p>
        </w:tc>
        <w:tc>
          <w:tcPr>
            <w:tcW w:w="973" w:type="dxa"/>
            <w:tcBorders>
              <w:top w:val="single" w:sz="4" w:space="0" w:color="auto"/>
            </w:tcBorders>
            <w:shd w:val="clear" w:color="auto" w:fill="F2F2F2" w:themeFill="background1" w:themeFillShade="F2"/>
          </w:tcPr>
          <w:p w14:paraId="1A2C6680" w14:textId="77777777" w:rsidR="001B5FB3" w:rsidRPr="00970B55" w:rsidRDefault="001B5FB3" w:rsidP="00A85769">
            <w:pPr>
              <w:keepNext/>
              <w:spacing w:line="240" w:lineRule="auto"/>
              <w:jc w:val="center"/>
              <w:rPr>
                <w:rFonts w:cstheme="minorHAnsi"/>
                <w:szCs w:val="24"/>
              </w:rPr>
            </w:pPr>
            <w:r w:rsidRPr="00970B55">
              <w:rPr>
                <w:rFonts w:cstheme="minorHAnsi"/>
                <w:szCs w:val="24"/>
              </w:rPr>
              <w:t>-44</w:t>
            </w:r>
          </w:p>
        </w:tc>
        <w:tc>
          <w:tcPr>
            <w:tcW w:w="973" w:type="dxa"/>
            <w:tcBorders>
              <w:top w:val="single" w:sz="4" w:space="0" w:color="auto"/>
            </w:tcBorders>
            <w:shd w:val="clear" w:color="auto" w:fill="F2F2F2" w:themeFill="background1" w:themeFillShade="F2"/>
          </w:tcPr>
          <w:p w14:paraId="346508A1" w14:textId="77777777" w:rsidR="001B5FB3" w:rsidRPr="00970B55" w:rsidRDefault="001B5FB3" w:rsidP="00A85769">
            <w:pPr>
              <w:keepNext/>
              <w:spacing w:line="240" w:lineRule="auto"/>
              <w:jc w:val="center"/>
              <w:rPr>
                <w:rFonts w:cstheme="minorHAnsi"/>
                <w:szCs w:val="24"/>
              </w:rPr>
            </w:pPr>
            <w:r w:rsidRPr="00970B55">
              <w:rPr>
                <w:rFonts w:cstheme="minorHAnsi"/>
                <w:szCs w:val="24"/>
              </w:rPr>
              <w:t>-73</w:t>
            </w:r>
          </w:p>
        </w:tc>
        <w:tc>
          <w:tcPr>
            <w:tcW w:w="973" w:type="dxa"/>
            <w:tcBorders>
              <w:top w:val="single" w:sz="4" w:space="0" w:color="auto"/>
            </w:tcBorders>
            <w:shd w:val="clear" w:color="auto" w:fill="F2F2F2" w:themeFill="background1" w:themeFillShade="F2"/>
          </w:tcPr>
          <w:p w14:paraId="2308D0F2" w14:textId="77777777" w:rsidR="001B5FB3" w:rsidRPr="00970B55" w:rsidRDefault="001B5FB3" w:rsidP="00A85769">
            <w:pPr>
              <w:keepNext/>
              <w:spacing w:line="240" w:lineRule="auto"/>
              <w:jc w:val="center"/>
              <w:rPr>
                <w:rFonts w:cstheme="minorHAnsi"/>
                <w:szCs w:val="24"/>
              </w:rPr>
            </w:pPr>
            <w:r w:rsidRPr="00970B55">
              <w:rPr>
                <w:rFonts w:cstheme="minorHAnsi"/>
                <w:szCs w:val="24"/>
              </w:rPr>
              <w:t>9</w:t>
            </w:r>
          </w:p>
        </w:tc>
      </w:tr>
      <w:tr w:rsidR="001B5FB3" w:rsidRPr="00C970D3" w14:paraId="59DB74C5" w14:textId="77777777" w:rsidTr="00A85769">
        <w:trPr>
          <w:cantSplit/>
        </w:trPr>
        <w:tc>
          <w:tcPr>
            <w:tcW w:w="1276" w:type="dxa"/>
            <w:vMerge/>
            <w:shd w:val="clear" w:color="auto" w:fill="F2F2F2" w:themeFill="background1" w:themeFillShade="F2"/>
            <w:vAlign w:val="center"/>
          </w:tcPr>
          <w:p w14:paraId="77C24E31"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743E9832"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2061B3AC"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tcPr>
          <w:p w14:paraId="5F368A8D" w14:textId="77777777" w:rsidR="001B5FB3" w:rsidRPr="00970B55" w:rsidRDefault="001B5FB3" w:rsidP="00A85769">
            <w:pPr>
              <w:keepNext/>
              <w:spacing w:line="240" w:lineRule="auto"/>
              <w:jc w:val="center"/>
              <w:rPr>
                <w:rFonts w:cstheme="minorHAnsi"/>
                <w:szCs w:val="24"/>
              </w:rPr>
            </w:pPr>
            <w:r w:rsidRPr="00970B55">
              <w:rPr>
                <w:rFonts w:cstheme="minorHAnsi"/>
                <w:szCs w:val="24"/>
              </w:rPr>
              <w:t>500 mm</w:t>
            </w:r>
            <w:r w:rsidRPr="00970B55">
              <w:rPr>
                <w:rFonts w:cstheme="minorHAnsi"/>
                <w:szCs w:val="24"/>
                <w:vertAlign w:val="superscript"/>
              </w:rPr>
              <w:t>2</w:t>
            </w:r>
          </w:p>
        </w:tc>
        <w:tc>
          <w:tcPr>
            <w:tcW w:w="1221" w:type="dxa"/>
            <w:tcBorders>
              <w:bottom w:val="single" w:sz="4" w:space="0" w:color="auto"/>
            </w:tcBorders>
            <w:shd w:val="clear" w:color="auto" w:fill="F2F2F2" w:themeFill="background1" w:themeFillShade="F2"/>
          </w:tcPr>
          <w:p w14:paraId="4A6E1E7C" w14:textId="77777777" w:rsidR="001B5FB3" w:rsidRPr="00970B55" w:rsidRDefault="001B5FB3" w:rsidP="00A85769">
            <w:pPr>
              <w:keepNext/>
              <w:spacing w:line="240" w:lineRule="auto"/>
              <w:jc w:val="center"/>
              <w:rPr>
                <w:rFonts w:cstheme="minorHAnsi"/>
                <w:szCs w:val="24"/>
              </w:rPr>
            </w:pPr>
            <w:r w:rsidRPr="00970B55">
              <w:rPr>
                <w:rFonts w:cstheme="minorHAnsi"/>
                <w:szCs w:val="24"/>
              </w:rPr>
              <w:t>6.88</w:t>
            </w:r>
          </w:p>
        </w:tc>
        <w:tc>
          <w:tcPr>
            <w:tcW w:w="973" w:type="dxa"/>
            <w:tcBorders>
              <w:bottom w:val="single" w:sz="4" w:space="0" w:color="auto"/>
            </w:tcBorders>
            <w:shd w:val="clear" w:color="auto" w:fill="F2F2F2" w:themeFill="background1" w:themeFillShade="F2"/>
          </w:tcPr>
          <w:p w14:paraId="7D945E06" w14:textId="77777777" w:rsidR="001B5FB3" w:rsidRPr="00970B55" w:rsidRDefault="001B5FB3" w:rsidP="00A85769">
            <w:pPr>
              <w:keepNext/>
              <w:spacing w:line="240" w:lineRule="auto"/>
              <w:jc w:val="center"/>
              <w:rPr>
                <w:rFonts w:cstheme="minorHAnsi"/>
                <w:szCs w:val="24"/>
              </w:rPr>
            </w:pPr>
            <w:r w:rsidRPr="00970B55">
              <w:rPr>
                <w:rFonts w:cstheme="minorHAnsi"/>
                <w:szCs w:val="24"/>
              </w:rPr>
              <w:t>40</w:t>
            </w:r>
          </w:p>
        </w:tc>
        <w:tc>
          <w:tcPr>
            <w:tcW w:w="973" w:type="dxa"/>
            <w:tcBorders>
              <w:bottom w:val="single" w:sz="4" w:space="0" w:color="auto"/>
            </w:tcBorders>
            <w:shd w:val="clear" w:color="auto" w:fill="F2F2F2" w:themeFill="background1" w:themeFillShade="F2"/>
          </w:tcPr>
          <w:p w14:paraId="3FE80A5C" w14:textId="77777777" w:rsidR="001B5FB3" w:rsidRPr="00970B55" w:rsidRDefault="001B5FB3" w:rsidP="00A85769">
            <w:pPr>
              <w:keepNext/>
              <w:spacing w:line="240" w:lineRule="auto"/>
              <w:jc w:val="center"/>
              <w:rPr>
                <w:rFonts w:cstheme="minorHAnsi"/>
                <w:szCs w:val="24"/>
              </w:rPr>
            </w:pPr>
            <w:r w:rsidRPr="00970B55">
              <w:rPr>
                <w:rFonts w:cstheme="minorHAnsi"/>
                <w:szCs w:val="24"/>
              </w:rPr>
              <w:t>-82</w:t>
            </w:r>
          </w:p>
        </w:tc>
        <w:tc>
          <w:tcPr>
            <w:tcW w:w="973" w:type="dxa"/>
            <w:tcBorders>
              <w:bottom w:val="single" w:sz="4" w:space="0" w:color="auto"/>
            </w:tcBorders>
            <w:shd w:val="clear" w:color="auto" w:fill="F2F2F2" w:themeFill="background1" w:themeFillShade="F2"/>
          </w:tcPr>
          <w:p w14:paraId="43E240C4" w14:textId="77777777" w:rsidR="001B5FB3" w:rsidRPr="00970B55" w:rsidRDefault="001B5FB3" w:rsidP="00A85769">
            <w:pPr>
              <w:keepNext/>
              <w:spacing w:line="240" w:lineRule="auto"/>
              <w:jc w:val="center"/>
              <w:rPr>
                <w:rFonts w:cstheme="minorHAnsi"/>
                <w:szCs w:val="24"/>
              </w:rPr>
            </w:pPr>
            <w:r w:rsidRPr="00970B55">
              <w:rPr>
                <w:rFonts w:cstheme="minorHAnsi"/>
                <w:szCs w:val="24"/>
              </w:rPr>
              <w:t>-11</w:t>
            </w:r>
          </w:p>
        </w:tc>
      </w:tr>
      <w:tr w:rsidR="001B5FB3" w:rsidRPr="00C970D3" w14:paraId="543BC026" w14:textId="77777777" w:rsidTr="00A85769">
        <w:trPr>
          <w:cantSplit/>
        </w:trPr>
        <w:tc>
          <w:tcPr>
            <w:tcW w:w="1276" w:type="dxa"/>
            <w:vMerge/>
            <w:shd w:val="clear" w:color="auto" w:fill="F2F2F2" w:themeFill="background1" w:themeFillShade="F2"/>
            <w:vAlign w:val="center"/>
          </w:tcPr>
          <w:p w14:paraId="531B940A"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640B21BE" w14:textId="77777777" w:rsidR="001B5FB3" w:rsidRPr="00970B55" w:rsidRDefault="001B5FB3" w:rsidP="00A85769">
            <w:pPr>
              <w:keepNext/>
              <w:spacing w:line="240" w:lineRule="auto"/>
              <w:jc w:val="center"/>
              <w:rPr>
                <w:rFonts w:cstheme="minorHAnsi"/>
                <w:szCs w:val="24"/>
              </w:rPr>
            </w:pPr>
            <w:r w:rsidRPr="00970B55">
              <w:rPr>
                <w:rFonts w:cstheme="minorHAnsi"/>
                <w:szCs w:val="24"/>
              </w:rPr>
              <w:t>FFA</w:t>
            </w:r>
          </w:p>
        </w:tc>
        <w:tc>
          <w:tcPr>
            <w:tcW w:w="1417" w:type="dxa"/>
            <w:tcBorders>
              <w:top w:val="single" w:sz="4" w:space="0" w:color="auto"/>
            </w:tcBorders>
            <w:shd w:val="clear" w:color="auto" w:fill="F2F2F2" w:themeFill="background1" w:themeFillShade="F2"/>
            <w:vAlign w:val="center"/>
          </w:tcPr>
          <w:p w14:paraId="1A1A5543"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tcPr>
          <w:p w14:paraId="7F4599A4" w14:textId="77777777" w:rsidR="001B5FB3" w:rsidRPr="00970B55" w:rsidRDefault="001B5FB3" w:rsidP="00A85769">
            <w:pPr>
              <w:keepNext/>
              <w:spacing w:line="240" w:lineRule="auto"/>
              <w:jc w:val="center"/>
              <w:rPr>
                <w:rFonts w:cstheme="minorHAnsi"/>
                <w:szCs w:val="24"/>
              </w:rPr>
            </w:pPr>
            <w:r w:rsidRPr="00970B55">
              <w:rPr>
                <w:rFonts w:cstheme="minorHAnsi"/>
                <w:szCs w:val="24"/>
              </w:rPr>
              <w:t>502 mm</w:t>
            </w:r>
            <w:r w:rsidRPr="00970B55">
              <w:rPr>
                <w:rFonts w:cstheme="minorHAnsi"/>
                <w:szCs w:val="24"/>
                <w:vertAlign w:val="superscript"/>
              </w:rPr>
              <w:t>2</w:t>
            </w:r>
          </w:p>
        </w:tc>
        <w:tc>
          <w:tcPr>
            <w:tcW w:w="1221" w:type="dxa"/>
            <w:tcBorders>
              <w:top w:val="single" w:sz="4" w:space="0" w:color="auto"/>
            </w:tcBorders>
            <w:shd w:val="clear" w:color="auto" w:fill="F2F2F2" w:themeFill="background1" w:themeFillShade="F2"/>
          </w:tcPr>
          <w:p w14:paraId="2C243286" w14:textId="77777777" w:rsidR="001B5FB3" w:rsidRPr="00970B55" w:rsidRDefault="001B5FB3" w:rsidP="00A85769">
            <w:pPr>
              <w:keepNext/>
              <w:spacing w:line="240" w:lineRule="auto"/>
              <w:jc w:val="center"/>
              <w:rPr>
                <w:rFonts w:cstheme="minorHAnsi"/>
                <w:szCs w:val="24"/>
              </w:rPr>
            </w:pPr>
            <w:r w:rsidRPr="00970B55">
              <w:rPr>
                <w:rFonts w:cstheme="minorHAnsi"/>
                <w:szCs w:val="24"/>
              </w:rPr>
              <w:t>6.23</w:t>
            </w:r>
          </w:p>
        </w:tc>
        <w:tc>
          <w:tcPr>
            <w:tcW w:w="973" w:type="dxa"/>
            <w:tcBorders>
              <w:top w:val="single" w:sz="4" w:space="0" w:color="auto"/>
            </w:tcBorders>
            <w:shd w:val="clear" w:color="auto" w:fill="F2F2F2" w:themeFill="background1" w:themeFillShade="F2"/>
          </w:tcPr>
          <w:p w14:paraId="03B30198" w14:textId="77777777" w:rsidR="001B5FB3" w:rsidRPr="00970B55" w:rsidRDefault="001B5FB3" w:rsidP="00A85769">
            <w:pPr>
              <w:keepNext/>
              <w:spacing w:line="240" w:lineRule="auto"/>
              <w:jc w:val="center"/>
              <w:rPr>
                <w:rFonts w:cstheme="minorHAnsi"/>
                <w:szCs w:val="24"/>
              </w:rPr>
            </w:pPr>
            <w:r w:rsidRPr="00970B55">
              <w:rPr>
                <w:rFonts w:cstheme="minorHAnsi"/>
                <w:szCs w:val="24"/>
              </w:rPr>
              <w:t>-40</w:t>
            </w:r>
          </w:p>
        </w:tc>
        <w:tc>
          <w:tcPr>
            <w:tcW w:w="973" w:type="dxa"/>
            <w:tcBorders>
              <w:top w:val="single" w:sz="4" w:space="0" w:color="auto"/>
            </w:tcBorders>
            <w:shd w:val="clear" w:color="auto" w:fill="F2F2F2" w:themeFill="background1" w:themeFillShade="F2"/>
          </w:tcPr>
          <w:p w14:paraId="0550DF91" w14:textId="77777777" w:rsidR="001B5FB3" w:rsidRPr="00970B55" w:rsidRDefault="001B5FB3" w:rsidP="00A85769">
            <w:pPr>
              <w:keepNext/>
              <w:spacing w:line="240" w:lineRule="auto"/>
              <w:jc w:val="center"/>
              <w:rPr>
                <w:rFonts w:cstheme="minorHAnsi"/>
                <w:szCs w:val="24"/>
              </w:rPr>
            </w:pPr>
            <w:r w:rsidRPr="00970B55">
              <w:rPr>
                <w:rFonts w:cstheme="minorHAnsi"/>
                <w:szCs w:val="24"/>
              </w:rPr>
              <w:t>-50</w:t>
            </w:r>
          </w:p>
        </w:tc>
        <w:tc>
          <w:tcPr>
            <w:tcW w:w="973" w:type="dxa"/>
            <w:tcBorders>
              <w:top w:val="single" w:sz="4" w:space="0" w:color="auto"/>
            </w:tcBorders>
            <w:shd w:val="clear" w:color="auto" w:fill="F2F2F2" w:themeFill="background1" w:themeFillShade="F2"/>
          </w:tcPr>
          <w:p w14:paraId="0A9D6BC3" w14:textId="77777777" w:rsidR="001B5FB3" w:rsidRPr="00970B55" w:rsidRDefault="001B5FB3" w:rsidP="00A85769">
            <w:pPr>
              <w:keepNext/>
              <w:spacing w:line="240" w:lineRule="auto"/>
              <w:jc w:val="center"/>
              <w:rPr>
                <w:rFonts w:cstheme="minorHAnsi"/>
                <w:szCs w:val="24"/>
              </w:rPr>
            </w:pPr>
            <w:r w:rsidRPr="00970B55">
              <w:rPr>
                <w:rFonts w:cstheme="minorHAnsi"/>
                <w:szCs w:val="24"/>
              </w:rPr>
              <w:t>-19</w:t>
            </w:r>
          </w:p>
        </w:tc>
      </w:tr>
      <w:tr w:rsidR="001B5FB3" w:rsidRPr="00C970D3" w14:paraId="3355B064" w14:textId="77777777" w:rsidTr="00A85769">
        <w:trPr>
          <w:cantSplit/>
        </w:trPr>
        <w:tc>
          <w:tcPr>
            <w:tcW w:w="1276" w:type="dxa"/>
            <w:vMerge/>
            <w:shd w:val="clear" w:color="auto" w:fill="F2F2F2" w:themeFill="background1" w:themeFillShade="F2"/>
            <w:vAlign w:val="center"/>
          </w:tcPr>
          <w:p w14:paraId="1347675F"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35555AC3"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2687CDF9"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tcPr>
          <w:p w14:paraId="42F588D9" w14:textId="77777777" w:rsidR="001B5FB3" w:rsidRPr="00970B55" w:rsidRDefault="001B5FB3" w:rsidP="00A85769">
            <w:pPr>
              <w:keepNext/>
              <w:spacing w:line="240" w:lineRule="auto"/>
              <w:jc w:val="center"/>
              <w:rPr>
                <w:rFonts w:cstheme="minorHAnsi"/>
                <w:szCs w:val="24"/>
              </w:rPr>
            </w:pPr>
            <w:r w:rsidRPr="00970B55">
              <w:rPr>
                <w:rFonts w:cstheme="minorHAnsi"/>
                <w:szCs w:val="24"/>
              </w:rPr>
              <w:t>498 mm</w:t>
            </w:r>
            <w:r w:rsidRPr="00970B55">
              <w:rPr>
                <w:rFonts w:cstheme="minorHAnsi"/>
                <w:szCs w:val="24"/>
                <w:vertAlign w:val="superscript"/>
              </w:rPr>
              <w:t>2</w:t>
            </w:r>
          </w:p>
        </w:tc>
        <w:tc>
          <w:tcPr>
            <w:tcW w:w="1221" w:type="dxa"/>
            <w:tcBorders>
              <w:bottom w:val="single" w:sz="4" w:space="0" w:color="auto"/>
            </w:tcBorders>
            <w:shd w:val="clear" w:color="auto" w:fill="F2F2F2" w:themeFill="background1" w:themeFillShade="F2"/>
          </w:tcPr>
          <w:p w14:paraId="608FB9EE" w14:textId="77777777" w:rsidR="001B5FB3" w:rsidRPr="00970B55" w:rsidRDefault="001B5FB3" w:rsidP="00A85769">
            <w:pPr>
              <w:keepNext/>
              <w:spacing w:line="240" w:lineRule="auto"/>
              <w:jc w:val="center"/>
              <w:rPr>
                <w:rFonts w:cstheme="minorHAnsi"/>
                <w:szCs w:val="24"/>
              </w:rPr>
            </w:pPr>
            <w:r w:rsidRPr="00970B55">
              <w:rPr>
                <w:rFonts w:cstheme="minorHAnsi"/>
                <w:szCs w:val="24"/>
              </w:rPr>
              <w:t>7.02</w:t>
            </w:r>
          </w:p>
        </w:tc>
        <w:tc>
          <w:tcPr>
            <w:tcW w:w="973" w:type="dxa"/>
            <w:tcBorders>
              <w:bottom w:val="single" w:sz="4" w:space="0" w:color="auto"/>
            </w:tcBorders>
            <w:shd w:val="clear" w:color="auto" w:fill="F2F2F2" w:themeFill="background1" w:themeFillShade="F2"/>
          </w:tcPr>
          <w:p w14:paraId="04DCDC25" w14:textId="77777777" w:rsidR="001B5FB3" w:rsidRPr="00970B55" w:rsidRDefault="001B5FB3" w:rsidP="00A85769">
            <w:pPr>
              <w:keepNext/>
              <w:spacing w:line="240" w:lineRule="auto"/>
              <w:jc w:val="center"/>
              <w:rPr>
                <w:rFonts w:cstheme="minorHAnsi"/>
                <w:szCs w:val="24"/>
              </w:rPr>
            </w:pPr>
            <w:r w:rsidRPr="00970B55">
              <w:rPr>
                <w:rFonts w:cstheme="minorHAnsi"/>
                <w:szCs w:val="24"/>
              </w:rPr>
              <w:t>43</w:t>
            </w:r>
          </w:p>
        </w:tc>
        <w:tc>
          <w:tcPr>
            <w:tcW w:w="973" w:type="dxa"/>
            <w:tcBorders>
              <w:bottom w:val="single" w:sz="4" w:space="0" w:color="auto"/>
            </w:tcBorders>
            <w:shd w:val="clear" w:color="auto" w:fill="F2F2F2" w:themeFill="background1" w:themeFillShade="F2"/>
          </w:tcPr>
          <w:p w14:paraId="27F63482" w14:textId="77777777" w:rsidR="001B5FB3" w:rsidRPr="00970B55" w:rsidRDefault="001B5FB3" w:rsidP="00A85769">
            <w:pPr>
              <w:keepNext/>
              <w:spacing w:line="240" w:lineRule="auto"/>
              <w:jc w:val="center"/>
              <w:rPr>
                <w:rFonts w:cstheme="minorHAnsi"/>
                <w:szCs w:val="24"/>
              </w:rPr>
            </w:pPr>
            <w:r w:rsidRPr="00970B55">
              <w:rPr>
                <w:rFonts w:cstheme="minorHAnsi"/>
                <w:szCs w:val="24"/>
              </w:rPr>
              <w:t>-49</w:t>
            </w:r>
          </w:p>
        </w:tc>
        <w:tc>
          <w:tcPr>
            <w:tcW w:w="973" w:type="dxa"/>
            <w:tcBorders>
              <w:bottom w:val="single" w:sz="4" w:space="0" w:color="auto"/>
            </w:tcBorders>
            <w:shd w:val="clear" w:color="auto" w:fill="F2F2F2" w:themeFill="background1" w:themeFillShade="F2"/>
          </w:tcPr>
          <w:p w14:paraId="2B493A7E" w14:textId="77777777" w:rsidR="001B5FB3" w:rsidRPr="00970B55" w:rsidRDefault="001B5FB3" w:rsidP="00A85769">
            <w:pPr>
              <w:keepNext/>
              <w:spacing w:line="240" w:lineRule="auto"/>
              <w:jc w:val="center"/>
              <w:rPr>
                <w:rFonts w:cstheme="minorHAnsi"/>
                <w:szCs w:val="24"/>
              </w:rPr>
            </w:pPr>
            <w:r w:rsidRPr="00970B55">
              <w:rPr>
                <w:rFonts w:cstheme="minorHAnsi"/>
                <w:szCs w:val="24"/>
              </w:rPr>
              <w:t>-19</w:t>
            </w:r>
          </w:p>
        </w:tc>
      </w:tr>
      <w:tr w:rsidR="001B5FB3" w:rsidRPr="00C970D3" w14:paraId="543973FC" w14:textId="77777777" w:rsidTr="00A85769">
        <w:trPr>
          <w:cantSplit/>
        </w:trPr>
        <w:tc>
          <w:tcPr>
            <w:tcW w:w="1276" w:type="dxa"/>
            <w:vMerge/>
            <w:shd w:val="clear" w:color="auto" w:fill="F2F2F2" w:themeFill="background1" w:themeFillShade="F2"/>
            <w:vAlign w:val="center"/>
          </w:tcPr>
          <w:p w14:paraId="795CC424"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76DD94C8" w14:textId="77777777" w:rsidR="001B5FB3" w:rsidRPr="00970B55" w:rsidRDefault="001B5FB3" w:rsidP="00A85769">
            <w:pPr>
              <w:keepNext/>
              <w:spacing w:line="240" w:lineRule="auto"/>
              <w:jc w:val="center"/>
              <w:rPr>
                <w:rFonts w:cstheme="minorHAnsi"/>
                <w:szCs w:val="24"/>
              </w:rPr>
            </w:pPr>
            <w:r w:rsidRPr="00970B55">
              <w:rPr>
                <w:rFonts w:cstheme="minorHAnsi"/>
                <w:szCs w:val="24"/>
              </w:rPr>
              <w:t>STS</w:t>
            </w:r>
          </w:p>
        </w:tc>
        <w:tc>
          <w:tcPr>
            <w:tcW w:w="1417" w:type="dxa"/>
            <w:tcBorders>
              <w:top w:val="single" w:sz="4" w:space="0" w:color="auto"/>
            </w:tcBorders>
            <w:shd w:val="clear" w:color="auto" w:fill="F2F2F2" w:themeFill="background1" w:themeFillShade="F2"/>
            <w:vAlign w:val="center"/>
          </w:tcPr>
          <w:p w14:paraId="2DA1B8AA"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tcPr>
          <w:p w14:paraId="30361CEA" w14:textId="77777777" w:rsidR="001B5FB3" w:rsidRPr="00970B55" w:rsidRDefault="001B5FB3" w:rsidP="00A85769">
            <w:pPr>
              <w:keepNext/>
              <w:spacing w:line="240" w:lineRule="auto"/>
              <w:jc w:val="center"/>
              <w:rPr>
                <w:rFonts w:cstheme="minorHAnsi"/>
                <w:szCs w:val="24"/>
              </w:rPr>
            </w:pPr>
            <w:r w:rsidRPr="00970B55">
              <w:rPr>
                <w:rFonts w:cstheme="minorHAnsi"/>
                <w:szCs w:val="24"/>
              </w:rPr>
              <w:t>499 mm</w:t>
            </w:r>
            <w:r w:rsidRPr="00970B55">
              <w:rPr>
                <w:rFonts w:cstheme="minorHAnsi"/>
                <w:szCs w:val="24"/>
                <w:vertAlign w:val="superscript"/>
              </w:rPr>
              <w:t>2</w:t>
            </w:r>
          </w:p>
        </w:tc>
        <w:tc>
          <w:tcPr>
            <w:tcW w:w="1221" w:type="dxa"/>
            <w:tcBorders>
              <w:top w:val="single" w:sz="4" w:space="0" w:color="auto"/>
            </w:tcBorders>
            <w:shd w:val="clear" w:color="auto" w:fill="F2F2F2" w:themeFill="background1" w:themeFillShade="F2"/>
          </w:tcPr>
          <w:p w14:paraId="26FFF79B" w14:textId="77777777" w:rsidR="001B5FB3" w:rsidRPr="00970B55" w:rsidRDefault="001B5FB3" w:rsidP="00A85769">
            <w:pPr>
              <w:keepNext/>
              <w:spacing w:line="240" w:lineRule="auto"/>
              <w:jc w:val="center"/>
              <w:rPr>
                <w:rFonts w:cstheme="minorHAnsi"/>
                <w:szCs w:val="24"/>
              </w:rPr>
            </w:pPr>
            <w:r w:rsidRPr="00970B55">
              <w:rPr>
                <w:rFonts w:cstheme="minorHAnsi"/>
                <w:szCs w:val="24"/>
              </w:rPr>
              <w:t>4.39</w:t>
            </w:r>
          </w:p>
        </w:tc>
        <w:tc>
          <w:tcPr>
            <w:tcW w:w="973" w:type="dxa"/>
            <w:tcBorders>
              <w:top w:val="single" w:sz="4" w:space="0" w:color="auto"/>
            </w:tcBorders>
            <w:shd w:val="clear" w:color="auto" w:fill="F2F2F2" w:themeFill="background1" w:themeFillShade="F2"/>
          </w:tcPr>
          <w:p w14:paraId="44CAAA6F" w14:textId="77777777" w:rsidR="001B5FB3" w:rsidRPr="00970B55" w:rsidRDefault="001B5FB3" w:rsidP="00A85769">
            <w:pPr>
              <w:keepNext/>
              <w:spacing w:line="240" w:lineRule="auto"/>
              <w:jc w:val="center"/>
              <w:rPr>
                <w:rFonts w:cstheme="minorHAnsi"/>
                <w:szCs w:val="24"/>
              </w:rPr>
            </w:pPr>
            <w:r w:rsidRPr="00970B55">
              <w:rPr>
                <w:rFonts w:cstheme="minorHAnsi"/>
                <w:szCs w:val="24"/>
              </w:rPr>
              <w:t>-54</w:t>
            </w:r>
          </w:p>
        </w:tc>
        <w:tc>
          <w:tcPr>
            <w:tcW w:w="973" w:type="dxa"/>
            <w:tcBorders>
              <w:top w:val="single" w:sz="4" w:space="0" w:color="auto"/>
            </w:tcBorders>
            <w:shd w:val="clear" w:color="auto" w:fill="F2F2F2" w:themeFill="background1" w:themeFillShade="F2"/>
          </w:tcPr>
          <w:p w14:paraId="2DF935D9" w14:textId="77777777" w:rsidR="001B5FB3" w:rsidRPr="00970B55" w:rsidRDefault="001B5FB3" w:rsidP="00A85769">
            <w:pPr>
              <w:keepNext/>
              <w:spacing w:line="240" w:lineRule="auto"/>
              <w:jc w:val="center"/>
              <w:rPr>
                <w:rFonts w:cstheme="minorHAnsi"/>
                <w:szCs w:val="24"/>
              </w:rPr>
            </w:pPr>
            <w:r w:rsidRPr="00970B55">
              <w:rPr>
                <w:rFonts w:cstheme="minorHAnsi"/>
                <w:szCs w:val="24"/>
              </w:rPr>
              <w:t>-45</w:t>
            </w:r>
          </w:p>
        </w:tc>
        <w:tc>
          <w:tcPr>
            <w:tcW w:w="973" w:type="dxa"/>
            <w:tcBorders>
              <w:top w:val="single" w:sz="4" w:space="0" w:color="auto"/>
            </w:tcBorders>
            <w:shd w:val="clear" w:color="auto" w:fill="F2F2F2" w:themeFill="background1" w:themeFillShade="F2"/>
          </w:tcPr>
          <w:p w14:paraId="4C939149" w14:textId="77777777" w:rsidR="001B5FB3" w:rsidRPr="00970B55" w:rsidRDefault="001B5FB3" w:rsidP="00A85769">
            <w:pPr>
              <w:keepNext/>
              <w:spacing w:line="240" w:lineRule="auto"/>
              <w:jc w:val="center"/>
              <w:rPr>
                <w:rFonts w:cstheme="minorHAnsi"/>
                <w:szCs w:val="24"/>
              </w:rPr>
            </w:pPr>
            <w:r w:rsidRPr="00970B55">
              <w:rPr>
                <w:rFonts w:cstheme="minorHAnsi"/>
                <w:szCs w:val="24"/>
              </w:rPr>
              <w:t>10</w:t>
            </w:r>
          </w:p>
        </w:tc>
      </w:tr>
      <w:tr w:rsidR="001B5FB3" w:rsidRPr="00C970D3" w14:paraId="4E9EF9F1" w14:textId="77777777" w:rsidTr="00A85769">
        <w:trPr>
          <w:cantSplit/>
        </w:trPr>
        <w:tc>
          <w:tcPr>
            <w:tcW w:w="1276" w:type="dxa"/>
            <w:vMerge/>
            <w:shd w:val="clear" w:color="auto" w:fill="F2F2F2" w:themeFill="background1" w:themeFillShade="F2"/>
            <w:vAlign w:val="center"/>
          </w:tcPr>
          <w:p w14:paraId="3B237BEA"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5B559307"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7CF65745"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tcPr>
          <w:p w14:paraId="117EE935" w14:textId="77777777" w:rsidR="001B5FB3" w:rsidRPr="00970B55" w:rsidRDefault="001B5FB3" w:rsidP="00A85769">
            <w:pPr>
              <w:keepNext/>
              <w:spacing w:line="240" w:lineRule="auto"/>
              <w:jc w:val="center"/>
              <w:rPr>
                <w:rFonts w:cstheme="minorHAnsi"/>
                <w:szCs w:val="24"/>
              </w:rPr>
            </w:pPr>
            <w:r w:rsidRPr="00970B55">
              <w:rPr>
                <w:rFonts w:cstheme="minorHAnsi"/>
                <w:szCs w:val="24"/>
              </w:rPr>
              <w:t>500 mm</w:t>
            </w:r>
            <w:r w:rsidRPr="00970B55">
              <w:rPr>
                <w:rFonts w:cstheme="minorHAnsi"/>
                <w:szCs w:val="24"/>
                <w:vertAlign w:val="superscript"/>
              </w:rPr>
              <w:t>2</w:t>
            </w:r>
          </w:p>
        </w:tc>
        <w:tc>
          <w:tcPr>
            <w:tcW w:w="1221" w:type="dxa"/>
            <w:tcBorders>
              <w:bottom w:val="single" w:sz="4" w:space="0" w:color="auto"/>
            </w:tcBorders>
            <w:shd w:val="clear" w:color="auto" w:fill="F2F2F2" w:themeFill="background1" w:themeFillShade="F2"/>
          </w:tcPr>
          <w:p w14:paraId="4CC54289" w14:textId="77777777" w:rsidR="001B5FB3" w:rsidRPr="00970B55" w:rsidRDefault="001B5FB3" w:rsidP="00A85769">
            <w:pPr>
              <w:keepNext/>
              <w:spacing w:line="240" w:lineRule="auto"/>
              <w:jc w:val="center"/>
              <w:rPr>
                <w:rFonts w:cstheme="minorHAnsi"/>
                <w:szCs w:val="24"/>
              </w:rPr>
            </w:pPr>
            <w:r w:rsidRPr="00970B55">
              <w:rPr>
                <w:rFonts w:cstheme="minorHAnsi"/>
                <w:szCs w:val="24"/>
              </w:rPr>
              <w:t>4.67</w:t>
            </w:r>
          </w:p>
        </w:tc>
        <w:tc>
          <w:tcPr>
            <w:tcW w:w="973" w:type="dxa"/>
            <w:tcBorders>
              <w:bottom w:val="single" w:sz="4" w:space="0" w:color="auto"/>
            </w:tcBorders>
            <w:shd w:val="clear" w:color="auto" w:fill="F2F2F2" w:themeFill="background1" w:themeFillShade="F2"/>
          </w:tcPr>
          <w:p w14:paraId="46966905" w14:textId="77777777" w:rsidR="001B5FB3" w:rsidRPr="00970B55" w:rsidRDefault="001B5FB3" w:rsidP="00A85769">
            <w:pPr>
              <w:keepNext/>
              <w:spacing w:line="240" w:lineRule="auto"/>
              <w:jc w:val="center"/>
              <w:rPr>
                <w:rFonts w:cstheme="minorHAnsi"/>
                <w:szCs w:val="24"/>
              </w:rPr>
            </w:pPr>
            <w:r w:rsidRPr="00970B55">
              <w:rPr>
                <w:rFonts w:cstheme="minorHAnsi"/>
                <w:szCs w:val="24"/>
              </w:rPr>
              <w:t>50</w:t>
            </w:r>
          </w:p>
        </w:tc>
        <w:tc>
          <w:tcPr>
            <w:tcW w:w="973" w:type="dxa"/>
            <w:tcBorders>
              <w:bottom w:val="single" w:sz="4" w:space="0" w:color="auto"/>
            </w:tcBorders>
            <w:shd w:val="clear" w:color="auto" w:fill="F2F2F2" w:themeFill="background1" w:themeFillShade="F2"/>
          </w:tcPr>
          <w:p w14:paraId="1347CA33" w14:textId="77777777" w:rsidR="001B5FB3" w:rsidRPr="00970B55" w:rsidRDefault="001B5FB3" w:rsidP="00A85769">
            <w:pPr>
              <w:keepNext/>
              <w:spacing w:line="240" w:lineRule="auto"/>
              <w:jc w:val="center"/>
              <w:rPr>
                <w:rFonts w:cstheme="minorHAnsi"/>
                <w:szCs w:val="24"/>
              </w:rPr>
            </w:pPr>
            <w:r w:rsidRPr="00970B55">
              <w:rPr>
                <w:rFonts w:cstheme="minorHAnsi"/>
                <w:szCs w:val="24"/>
              </w:rPr>
              <w:t>-40</w:t>
            </w:r>
          </w:p>
        </w:tc>
        <w:tc>
          <w:tcPr>
            <w:tcW w:w="973" w:type="dxa"/>
            <w:tcBorders>
              <w:bottom w:val="single" w:sz="4" w:space="0" w:color="auto"/>
            </w:tcBorders>
            <w:shd w:val="clear" w:color="auto" w:fill="F2F2F2" w:themeFill="background1" w:themeFillShade="F2"/>
          </w:tcPr>
          <w:p w14:paraId="4424B0C9" w14:textId="77777777" w:rsidR="001B5FB3" w:rsidRPr="00970B55" w:rsidRDefault="001B5FB3" w:rsidP="00A85769">
            <w:pPr>
              <w:keepNext/>
              <w:spacing w:line="240" w:lineRule="auto"/>
              <w:jc w:val="center"/>
              <w:rPr>
                <w:rFonts w:cstheme="minorHAnsi"/>
                <w:szCs w:val="24"/>
              </w:rPr>
            </w:pPr>
            <w:r w:rsidRPr="00970B55">
              <w:rPr>
                <w:rFonts w:cstheme="minorHAnsi"/>
                <w:szCs w:val="24"/>
              </w:rPr>
              <w:t>9</w:t>
            </w:r>
          </w:p>
        </w:tc>
      </w:tr>
      <w:tr w:rsidR="001B5FB3" w:rsidRPr="00C970D3" w14:paraId="6C752E61" w14:textId="77777777" w:rsidTr="00A85769">
        <w:trPr>
          <w:cantSplit/>
        </w:trPr>
        <w:tc>
          <w:tcPr>
            <w:tcW w:w="1276" w:type="dxa"/>
            <w:vMerge/>
            <w:shd w:val="clear" w:color="auto" w:fill="F2F2F2" w:themeFill="background1" w:themeFillShade="F2"/>
            <w:vAlign w:val="center"/>
          </w:tcPr>
          <w:p w14:paraId="43E7741C"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bottom w:val="single" w:sz="4" w:space="0" w:color="auto"/>
            </w:tcBorders>
            <w:shd w:val="clear" w:color="auto" w:fill="F2F2F2" w:themeFill="background1" w:themeFillShade="F2"/>
            <w:vAlign w:val="center"/>
          </w:tcPr>
          <w:p w14:paraId="215E1CAE" w14:textId="77777777" w:rsidR="001B5FB3" w:rsidRPr="00970B55" w:rsidRDefault="001B5FB3" w:rsidP="00A85769">
            <w:pPr>
              <w:keepNext/>
              <w:spacing w:line="240" w:lineRule="auto"/>
              <w:jc w:val="center"/>
              <w:rPr>
                <w:rFonts w:cstheme="minorHAnsi"/>
                <w:szCs w:val="24"/>
              </w:rPr>
            </w:pPr>
            <w:r w:rsidRPr="00970B55">
              <w:rPr>
                <w:rFonts w:cstheme="minorHAnsi"/>
                <w:szCs w:val="24"/>
              </w:rPr>
              <w:t>OPA</w:t>
            </w:r>
          </w:p>
        </w:tc>
        <w:tc>
          <w:tcPr>
            <w:tcW w:w="1417" w:type="dxa"/>
            <w:tcBorders>
              <w:top w:val="single" w:sz="4" w:space="0" w:color="auto"/>
            </w:tcBorders>
            <w:shd w:val="clear" w:color="auto" w:fill="F2F2F2" w:themeFill="background1" w:themeFillShade="F2"/>
            <w:vAlign w:val="center"/>
          </w:tcPr>
          <w:p w14:paraId="327F1621"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bottom"/>
          </w:tcPr>
          <w:p w14:paraId="5080BE7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0</w:t>
            </w:r>
            <w:r w:rsidRPr="00970B55">
              <w:rPr>
                <w:rFonts w:cstheme="minorHAnsi"/>
                <w:szCs w:val="24"/>
              </w:rPr>
              <w:t xml:space="preserve"> mm</w:t>
            </w:r>
            <w:r w:rsidRPr="00970B55">
              <w:rPr>
                <w:rFonts w:cstheme="minorHAnsi"/>
                <w:szCs w:val="24"/>
                <w:vertAlign w:val="superscript"/>
              </w:rPr>
              <w:t>2</w:t>
            </w:r>
          </w:p>
        </w:tc>
        <w:tc>
          <w:tcPr>
            <w:tcW w:w="1221" w:type="dxa"/>
            <w:tcBorders>
              <w:top w:val="single" w:sz="4" w:space="0" w:color="auto"/>
            </w:tcBorders>
            <w:shd w:val="clear" w:color="auto" w:fill="F2F2F2" w:themeFill="background1" w:themeFillShade="F2"/>
            <w:vAlign w:val="bottom"/>
          </w:tcPr>
          <w:p w14:paraId="7616AF5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5.51</w:t>
            </w:r>
          </w:p>
        </w:tc>
        <w:tc>
          <w:tcPr>
            <w:tcW w:w="973" w:type="dxa"/>
            <w:tcBorders>
              <w:top w:val="single" w:sz="4" w:space="0" w:color="auto"/>
            </w:tcBorders>
            <w:shd w:val="clear" w:color="auto" w:fill="F2F2F2" w:themeFill="background1" w:themeFillShade="F2"/>
            <w:vAlign w:val="bottom"/>
          </w:tcPr>
          <w:p w14:paraId="5F51A8F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0</w:t>
            </w:r>
          </w:p>
        </w:tc>
        <w:tc>
          <w:tcPr>
            <w:tcW w:w="973" w:type="dxa"/>
            <w:tcBorders>
              <w:top w:val="single" w:sz="4" w:space="0" w:color="auto"/>
            </w:tcBorders>
            <w:shd w:val="clear" w:color="auto" w:fill="F2F2F2" w:themeFill="background1" w:themeFillShade="F2"/>
            <w:vAlign w:val="bottom"/>
          </w:tcPr>
          <w:p w14:paraId="5ACB2DF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8</w:t>
            </w:r>
          </w:p>
        </w:tc>
        <w:tc>
          <w:tcPr>
            <w:tcW w:w="973" w:type="dxa"/>
            <w:tcBorders>
              <w:top w:val="single" w:sz="4" w:space="0" w:color="auto"/>
            </w:tcBorders>
            <w:shd w:val="clear" w:color="auto" w:fill="F2F2F2" w:themeFill="background1" w:themeFillShade="F2"/>
            <w:vAlign w:val="bottom"/>
          </w:tcPr>
          <w:p w14:paraId="3FB0608F"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5</w:t>
            </w:r>
          </w:p>
        </w:tc>
      </w:tr>
      <w:tr w:rsidR="001B5FB3" w:rsidRPr="00C970D3" w14:paraId="23D415BC" w14:textId="77777777" w:rsidTr="00A85769">
        <w:trPr>
          <w:cantSplit/>
        </w:trPr>
        <w:tc>
          <w:tcPr>
            <w:tcW w:w="1276" w:type="dxa"/>
            <w:vMerge/>
            <w:shd w:val="clear" w:color="auto" w:fill="F2F2F2" w:themeFill="background1" w:themeFillShade="F2"/>
            <w:vAlign w:val="center"/>
          </w:tcPr>
          <w:p w14:paraId="668136AC" w14:textId="77777777" w:rsidR="001B5FB3" w:rsidRPr="00970B55" w:rsidRDefault="001B5FB3" w:rsidP="00A85769">
            <w:pPr>
              <w:keepNext/>
              <w:spacing w:line="240" w:lineRule="auto"/>
              <w:jc w:val="center"/>
              <w:rPr>
                <w:rFonts w:cstheme="minorHAnsi"/>
                <w:szCs w:val="24"/>
              </w:rPr>
            </w:pPr>
          </w:p>
        </w:tc>
        <w:tc>
          <w:tcPr>
            <w:tcW w:w="992" w:type="dxa"/>
            <w:vMerge/>
            <w:tcBorders>
              <w:top w:val="single" w:sz="4" w:space="0" w:color="auto"/>
              <w:bottom w:val="single" w:sz="4" w:space="0" w:color="auto"/>
            </w:tcBorders>
            <w:shd w:val="clear" w:color="auto" w:fill="F2F2F2" w:themeFill="background1" w:themeFillShade="F2"/>
            <w:vAlign w:val="center"/>
          </w:tcPr>
          <w:p w14:paraId="061B5302"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614C2421"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vAlign w:val="bottom"/>
          </w:tcPr>
          <w:p w14:paraId="4112ECD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6</w:t>
            </w:r>
            <w:r w:rsidRPr="00970B55">
              <w:rPr>
                <w:rFonts w:cstheme="minorHAnsi"/>
                <w:szCs w:val="24"/>
              </w:rPr>
              <w:t xml:space="preserve"> mm</w:t>
            </w:r>
            <w:r w:rsidRPr="00970B55">
              <w:rPr>
                <w:rFonts w:cstheme="minorHAnsi"/>
                <w:szCs w:val="24"/>
                <w:vertAlign w:val="superscript"/>
              </w:rPr>
              <w:t>2</w:t>
            </w:r>
          </w:p>
        </w:tc>
        <w:tc>
          <w:tcPr>
            <w:tcW w:w="1221" w:type="dxa"/>
            <w:tcBorders>
              <w:bottom w:val="single" w:sz="4" w:space="0" w:color="auto"/>
            </w:tcBorders>
            <w:shd w:val="clear" w:color="auto" w:fill="F2F2F2" w:themeFill="background1" w:themeFillShade="F2"/>
            <w:vAlign w:val="bottom"/>
          </w:tcPr>
          <w:p w14:paraId="0E15C33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5.40</w:t>
            </w:r>
          </w:p>
        </w:tc>
        <w:tc>
          <w:tcPr>
            <w:tcW w:w="973" w:type="dxa"/>
            <w:tcBorders>
              <w:bottom w:val="single" w:sz="4" w:space="0" w:color="auto"/>
            </w:tcBorders>
            <w:shd w:val="clear" w:color="auto" w:fill="F2F2F2" w:themeFill="background1" w:themeFillShade="F2"/>
            <w:vAlign w:val="bottom"/>
          </w:tcPr>
          <w:p w14:paraId="73EDC74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5</w:t>
            </w:r>
          </w:p>
        </w:tc>
        <w:tc>
          <w:tcPr>
            <w:tcW w:w="973" w:type="dxa"/>
            <w:tcBorders>
              <w:bottom w:val="single" w:sz="4" w:space="0" w:color="auto"/>
            </w:tcBorders>
            <w:shd w:val="clear" w:color="auto" w:fill="F2F2F2" w:themeFill="background1" w:themeFillShade="F2"/>
            <w:vAlign w:val="bottom"/>
          </w:tcPr>
          <w:p w14:paraId="0403BE0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0</w:t>
            </w:r>
          </w:p>
        </w:tc>
        <w:tc>
          <w:tcPr>
            <w:tcW w:w="973" w:type="dxa"/>
            <w:tcBorders>
              <w:bottom w:val="single" w:sz="4" w:space="0" w:color="auto"/>
            </w:tcBorders>
            <w:shd w:val="clear" w:color="auto" w:fill="F2F2F2" w:themeFill="background1" w:themeFillShade="F2"/>
            <w:vAlign w:val="bottom"/>
          </w:tcPr>
          <w:p w14:paraId="1E9DB922"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20</w:t>
            </w:r>
          </w:p>
        </w:tc>
      </w:tr>
      <w:tr w:rsidR="001B5FB3" w:rsidRPr="00C970D3" w14:paraId="462EB7BD" w14:textId="77777777" w:rsidTr="00A85769">
        <w:trPr>
          <w:cantSplit/>
        </w:trPr>
        <w:tc>
          <w:tcPr>
            <w:tcW w:w="1276" w:type="dxa"/>
            <w:vMerge/>
            <w:shd w:val="clear" w:color="auto" w:fill="F2F2F2" w:themeFill="background1" w:themeFillShade="F2"/>
            <w:vAlign w:val="center"/>
          </w:tcPr>
          <w:p w14:paraId="1A52929C"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tcBorders>
            <w:shd w:val="clear" w:color="auto" w:fill="F2F2F2" w:themeFill="background1" w:themeFillShade="F2"/>
            <w:vAlign w:val="center"/>
          </w:tcPr>
          <w:p w14:paraId="6CCF1ED2" w14:textId="77777777" w:rsidR="001B5FB3" w:rsidRPr="00970B55" w:rsidRDefault="001B5FB3" w:rsidP="00A85769">
            <w:pPr>
              <w:keepNext/>
              <w:spacing w:line="240" w:lineRule="auto"/>
              <w:jc w:val="center"/>
              <w:rPr>
                <w:rFonts w:cstheme="minorHAnsi"/>
                <w:szCs w:val="24"/>
              </w:rPr>
            </w:pPr>
            <w:r w:rsidRPr="00970B55">
              <w:rPr>
                <w:rFonts w:cstheme="minorHAnsi"/>
                <w:szCs w:val="24"/>
              </w:rPr>
              <w:t>PPA</w:t>
            </w:r>
          </w:p>
        </w:tc>
        <w:tc>
          <w:tcPr>
            <w:tcW w:w="1417" w:type="dxa"/>
            <w:tcBorders>
              <w:top w:val="single" w:sz="4" w:space="0" w:color="auto"/>
            </w:tcBorders>
            <w:shd w:val="clear" w:color="auto" w:fill="F2F2F2" w:themeFill="background1" w:themeFillShade="F2"/>
            <w:vAlign w:val="center"/>
          </w:tcPr>
          <w:p w14:paraId="60DE4850"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bottom"/>
          </w:tcPr>
          <w:p w14:paraId="4A88FFC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94</w:t>
            </w:r>
            <w:r w:rsidRPr="00970B55">
              <w:rPr>
                <w:rFonts w:cstheme="minorHAnsi"/>
                <w:szCs w:val="24"/>
              </w:rPr>
              <w:t xml:space="preserve"> mm</w:t>
            </w:r>
            <w:r w:rsidRPr="00970B55">
              <w:rPr>
                <w:rFonts w:cstheme="minorHAnsi"/>
                <w:szCs w:val="24"/>
                <w:vertAlign w:val="superscript"/>
              </w:rPr>
              <w:t>2</w:t>
            </w:r>
          </w:p>
        </w:tc>
        <w:tc>
          <w:tcPr>
            <w:tcW w:w="1221" w:type="dxa"/>
            <w:tcBorders>
              <w:top w:val="single" w:sz="4" w:space="0" w:color="auto"/>
            </w:tcBorders>
            <w:shd w:val="clear" w:color="auto" w:fill="F2F2F2" w:themeFill="background1" w:themeFillShade="F2"/>
            <w:vAlign w:val="bottom"/>
          </w:tcPr>
          <w:p w14:paraId="04CA340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5.13</w:t>
            </w:r>
          </w:p>
        </w:tc>
        <w:tc>
          <w:tcPr>
            <w:tcW w:w="973" w:type="dxa"/>
            <w:tcBorders>
              <w:top w:val="single" w:sz="4" w:space="0" w:color="auto"/>
            </w:tcBorders>
            <w:shd w:val="clear" w:color="auto" w:fill="F2F2F2" w:themeFill="background1" w:themeFillShade="F2"/>
            <w:vAlign w:val="bottom"/>
          </w:tcPr>
          <w:p w14:paraId="5C3B31E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0</w:t>
            </w:r>
          </w:p>
        </w:tc>
        <w:tc>
          <w:tcPr>
            <w:tcW w:w="973" w:type="dxa"/>
            <w:tcBorders>
              <w:top w:val="single" w:sz="4" w:space="0" w:color="auto"/>
            </w:tcBorders>
            <w:shd w:val="clear" w:color="auto" w:fill="F2F2F2" w:themeFill="background1" w:themeFillShade="F2"/>
            <w:vAlign w:val="bottom"/>
          </w:tcPr>
          <w:p w14:paraId="65F7708B"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9</w:t>
            </w:r>
          </w:p>
        </w:tc>
        <w:tc>
          <w:tcPr>
            <w:tcW w:w="973" w:type="dxa"/>
            <w:tcBorders>
              <w:top w:val="single" w:sz="4" w:space="0" w:color="auto"/>
            </w:tcBorders>
            <w:shd w:val="clear" w:color="auto" w:fill="F2F2F2" w:themeFill="background1" w:themeFillShade="F2"/>
            <w:vAlign w:val="bottom"/>
          </w:tcPr>
          <w:p w14:paraId="60A572B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1CA13B3F" w14:textId="77777777" w:rsidTr="00A85769">
        <w:trPr>
          <w:cantSplit/>
        </w:trPr>
        <w:tc>
          <w:tcPr>
            <w:tcW w:w="1276" w:type="dxa"/>
            <w:vMerge/>
            <w:shd w:val="clear" w:color="auto" w:fill="F2F2F2" w:themeFill="background1" w:themeFillShade="F2"/>
            <w:vAlign w:val="center"/>
          </w:tcPr>
          <w:p w14:paraId="094B9EA9" w14:textId="77777777" w:rsidR="001B5FB3" w:rsidRPr="00970B55" w:rsidRDefault="001B5FB3" w:rsidP="00A85769">
            <w:pPr>
              <w:keepNext/>
              <w:spacing w:line="240" w:lineRule="auto"/>
              <w:jc w:val="center"/>
              <w:rPr>
                <w:rFonts w:cstheme="minorHAnsi"/>
                <w:szCs w:val="24"/>
              </w:rPr>
            </w:pPr>
          </w:p>
        </w:tc>
        <w:tc>
          <w:tcPr>
            <w:tcW w:w="992" w:type="dxa"/>
            <w:vMerge/>
            <w:tcBorders>
              <w:bottom w:val="single" w:sz="4" w:space="0" w:color="auto"/>
            </w:tcBorders>
            <w:shd w:val="clear" w:color="auto" w:fill="F2F2F2" w:themeFill="background1" w:themeFillShade="F2"/>
            <w:vAlign w:val="center"/>
          </w:tcPr>
          <w:p w14:paraId="35127A6F"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20EFC147"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vAlign w:val="bottom"/>
          </w:tcPr>
          <w:p w14:paraId="28D6892D"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0</w:t>
            </w:r>
            <w:r w:rsidRPr="00970B55">
              <w:rPr>
                <w:rFonts w:cstheme="minorHAnsi"/>
                <w:szCs w:val="24"/>
              </w:rPr>
              <w:t xml:space="preserve"> mm</w:t>
            </w:r>
            <w:r w:rsidRPr="00970B55">
              <w:rPr>
                <w:rFonts w:cstheme="minorHAnsi"/>
                <w:szCs w:val="24"/>
                <w:vertAlign w:val="superscript"/>
              </w:rPr>
              <w:t>2</w:t>
            </w:r>
          </w:p>
        </w:tc>
        <w:tc>
          <w:tcPr>
            <w:tcW w:w="1221" w:type="dxa"/>
            <w:tcBorders>
              <w:bottom w:val="single" w:sz="4" w:space="0" w:color="auto"/>
            </w:tcBorders>
            <w:shd w:val="clear" w:color="auto" w:fill="F2F2F2" w:themeFill="background1" w:themeFillShade="F2"/>
            <w:vAlign w:val="bottom"/>
          </w:tcPr>
          <w:p w14:paraId="495948A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5.40</w:t>
            </w:r>
          </w:p>
        </w:tc>
        <w:tc>
          <w:tcPr>
            <w:tcW w:w="973" w:type="dxa"/>
            <w:tcBorders>
              <w:bottom w:val="single" w:sz="4" w:space="0" w:color="auto"/>
            </w:tcBorders>
            <w:shd w:val="clear" w:color="auto" w:fill="F2F2F2" w:themeFill="background1" w:themeFillShade="F2"/>
            <w:vAlign w:val="bottom"/>
          </w:tcPr>
          <w:p w14:paraId="01452F8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32</w:t>
            </w:r>
          </w:p>
        </w:tc>
        <w:tc>
          <w:tcPr>
            <w:tcW w:w="973" w:type="dxa"/>
            <w:tcBorders>
              <w:bottom w:val="single" w:sz="4" w:space="0" w:color="auto"/>
            </w:tcBorders>
            <w:shd w:val="clear" w:color="auto" w:fill="F2F2F2" w:themeFill="background1" w:themeFillShade="F2"/>
            <w:vAlign w:val="bottom"/>
          </w:tcPr>
          <w:p w14:paraId="563DD18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46</w:t>
            </w:r>
          </w:p>
        </w:tc>
        <w:tc>
          <w:tcPr>
            <w:tcW w:w="973" w:type="dxa"/>
            <w:tcBorders>
              <w:bottom w:val="single" w:sz="4" w:space="0" w:color="auto"/>
            </w:tcBorders>
            <w:shd w:val="clear" w:color="auto" w:fill="F2F2F2" w:themeFill="background1" w:themeFillShade="F2"/>
            <w:vAlign w:val="bottom"/>
          </w:tcPr>
          <w:p w14:paraId="1C9BB5FC"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8</w:t>
            </w:r>
          </w:p>
        </w:tc>
      </w:tr>
      <w:tr w:rsidR="001B5FB3" w:rsidRPr="00C970D3" w14:paraId="2AC7980D" w14:textId="77777777" w:rsidTr="00A85769">
        <w:trPr>
          <w:cantSplit/>
        </w:trPr>
        <w:tc>
          <w:tcPr>
            <w:tcW w:w="1276" w:type="dxa"/>
            <w:vMerge/>
            <w:shd w:val="clear" w:color="auto" w:fill="F2F2F2" w:themeFill="background1" w:themeFillShade="F2"/>
            <w:vAlign w:val="center"/>
          </w:tcPr>
          <w:p w14:paraId="706AAA4A" w14:textId="77777777" w:rsidR="001B5FB3" w:rsidRPr="00970B55" w:rsidRDefault="001B5FB3" w:rsidP="00A85769">
            <w:pPr>
              <w:keepNext/>
              <w:spacing w:line="240" w:lineRule="auto"/>
              <w:jc w:val="center"/>
              <w:rPr>
                <w:rFonts w:cstheme="minorHAnsi"/>
                <w:szCs w:val="24"/>
              </w:rPr>
            </w:pPr>
          </w:p>
        </w:tc>
        <w:tc>
          <w:tcPr>
            <w:tcW w:w="992" w:type="dxa"/>
            <w:vMerge w:val="restart"/>
            <w:tcBorders>
              <w:top w:val="single" w:sz="4" w:space="0" w:color="auto"/>
            </w:tcBorders>
            <w:shd w:val="clear" w:color="auto" w:fill="F2F2F2" w:themeFill="background1" w:themeFillShade="F2"/>
            <w:vAlign w:val="center"/>
          </w:tcPr>
          <w:p w14:paraId="4713C0E2" w14:textId="77777777" w:rsidR="001B5FB3" w:rsidRPr="00970B55" w:rsidRDefault="001B5FB3" w:rsidP="00A85769">
            <w:pPr>
              <w:keepNext/>
              <w:spacing w:line="240" w:lineRule="auto"/>
              <w:jc w:val="center"/>
              <w:rPr>
                <w:rFonts w:cstheme="minorHAnsi"/>
                <w:szCs w:val="24"/>
              </w:rPr>
            </w:pPr>
            <w:r w:rsidRPr="00970B55">
              <w:rPr>
                <w:rFonts w:cstheme="minorHAnsi"/>
                <w:szCs w:val="24"/>
              </w:rPr>
              <w:t>RSC</w:t>
            </w:r>
          </w:p>
        </w:tc>
        <w:tc>
          <w:tcPr>
            <w:tcW w:w="1417" w:type="dxa"/>
            <w:tcBorders>
              <w:top w:val="single" w:sz="4" w:space="0" w:color="auto"/>
            </w:tcBorders>
            <w:shd w:val="clear" w:color="auto" w:fill="F2F2F2" w:themeFill="background1" w:themeFillShade="F2"/>
            <w:vAlign w:val="center"/>
          </w:tcPr>
          <w:p w14:paraId="5BDB7C6F" w14:textId="77777777" w:rsidR="001B5FB3" w:rsidRPr="00970B55" w:rsidRDefault="001B5FB3" w:rsidP="00A85769">
            <w:pPr>
              <w:keepNext/>
              <w:spacing w:line="240" w:lineRule="auto"/>
              <w:jc w:val="center"/>
              <w:rPr>
                <w:rFonts w:cstheme="minorHAnsi"/>
                <w:szCs w:val="24"/>
              </w:rPr>
            </w:pPr>
            <w:r w:rsidRPr="00970B55">
              <w:rPr>
                <w:rFonts w:cstheme="minorHAnsi"/>
                <w:szCs w:val="24"/>
              </w:rPr>
              <w:t>Left</w:t>
            </w:r>
          </w:p>
        </w:tc>
        <w:tc>
          <w:tcPr>
            <w:tcW w:w="1247" w:type="dxa"/>
            <w:tcBorders>
              <w:top w:val="single" w:sz="4" w:space="0" w:color="auto"/>
            </w:tcBorders>
            <w:shd w:val="clear" w:color="auto" w:fill="F2F2F2" w:themeFill="background1" w:themeFillShade="F2"/>
            <w:vAlign w:val="bottom"/>
          </w:tcPr>
          <w:p w14:paraId="0E41A27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0</w:t>
            </w:r>
            <w:r w:rsidRPr="00970B55">
              <w:rPr>
                <w:rFonts w:cstheme="minorHAnsi"/>
                <w:szCs w:val="24"/>
              </w:rPr>
              <w:t xml:space="preserve"> mm</w:t>
            </w:r>
            <w:r w:rsidRPr="00970B55">
              <w:rPr>
                <w:rFonts w:cstheme="minorHAnsi"/>
                <w:szCs w:val="24"/>
                <w:vertAlign w:val="superscript"/>
              </w:rPr>
              <w:t>2</w:t>
            </w:r>
          </w:p>
        </w:tc>
        <w:tc>
          <w:tcPr>
            <w:tcW w:w="1221" w:type="dxa"/>
            <w:tcBorders>
              <w:top w:val="single" w:sz="4" w:space="0" w:color="auto"/>
            </w:tcBorders>
            <w:shd w:val="clear" w:color="auto" w:fill="F2F2F2" w:themeFill="background1" w:themeFillShade="F2"/>
            <w:vAlign w:val="bottom"/>
          </w:tcPr>
          <w:p w14:paraId="0702778A"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0.09</w:t>
            </w:r>
          </w:p>
        </w:tc>
        <w:tc>
          <w:tcPr>
            <w:tcW w:w="973" w:type="dxa"/>
            <w:tcBorders>
              <w:top w:val="single" w:sz="4" w:space="0" w:color="auto"/>
            </w:tcBorders>
            <w:shd w:val="clear" w:color="auto" w:fill="F2F2F2" w:themeFill="background1" w:themeFillShade="F2"/>
            <w:vAlign w:val="bottom"/>
          </w:tcPr>
          <w:p w14:paraId="04B0A77A"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8</w:t>
            </w:r>
          </w:p>
        </w:tc>
        <w:tc>
          <w:tcPr>
            <w:tcW w:w="973" w:type="dxa"/>
            <w:tcBorders>
              <w:top w:val="single" w:sz="4" w:space="0" w:color="auto"/>
            </w:tcBorders>
            <w:shd w:val="clear" w:color="auto" w:fill="F2F2F2" w:themeFill="background1" w:themeFillShade="F2"/>
            <w:vAlign w:val="bottom"/>
          </w:tcPr>
          <w:p w14:paraId="0815AB98"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60</w:t>
            </w:r>
          </w:p>
        </w:tc>
        <w:tc>
          <w:tcPr>
            <w:tcW w:w="973" w:type="dxa"/>
            <w:tcBorders>
              <w:top w:val="single" w:sz="4" w:space="0" w:color="auto"/>
            </w:tcBorders>
            <w:shd w:val="clear" w:color="auto" w:fill="F2F2F2" w:themeFill="background1" w:themeFillShade="F2"/>
            <w:vAlign w:val="bottom"/>
          </w:tcPr>
          <w:p w14:paraId="4264A981"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3</w:t>
            </w:r>
          </w:p>
        </w:tc>
      </w:tr>
      <w:tr w:rsidR="001B5FB3" w:rsidRPr="00C970D3" w14:paraId="75992CF3" w14:textId="77777777" w:rsidTr="00A85769">
        <w:trPr>
          <w:cantSplit/>
        </w:trPr>
        <w:tc>
          <w:tcPr>
            <w:tcW w:w="1276" w:type="dxa"/>
            <w:vMerge/>
            <w:tcBorders>
              <w:bottom w:val="single" w:sz="4" w:space="0" w:color="auto"/>
            </w:tcBorders>
            <w:shd w:val="clear" w:color="auto" w:fill="F2F2F2" w:themeFill="background1" w:themeFillShade="F2"/>
            <w:vAlign w:val="center"/>
          </w:tcPr>
          <w:p w14:paraId="4620EA90" w14:textId="77777777" w:rsidR="001B5FB3" w:rsidRPr="00970B55" w:rsidRDefault="001B5FB3" w:rsidP="00A85769">
            <w:pPr>
              <w:keepNext/>
              <w:spacing w:line="240" w:lineRule="auto"/>
              <w:jc w:val="center"/>
              <w:rPr>
                <w:rFonts w:cstheme="minorHAnsi"/>
                <w:szCs w:val="24"/>
              </w:rPr>
            </w:pPr>
          </w:p>
        </w:tc>
        <w:tc>
          <w:tcPr>
            <w:tcW w:w="992" w:type="dxa"/>
            <w:vMerge/>
            <w:tcBorders>
              <w:bottom w:val="single" w:sz="4" w:space="0" w:color="auto"/>
            </w:tcBorders>
            <w:shd w:val="clear" w:color="auto" w:fill="F2F2F2" w:themeFill="background1" w:themeFillShade="F2"/>
            <w:vAlign w:val="center"/>
          </w:tcPr>
          <w:p w14:paraId="77D366DB" w14:textId="77777777" w:rsidR="001B5FB3" w:rsidRPr="00970B55" w:rsidRDefault="001B5FB3" w:rsidP="00A85769">
            <w:pPr>
              <w:keepNext/>
              <w:spacing w:line="240" w:lineRule="auto"/>
              <w:jc w:val="center"/>
              <w:rPr>
                <w:rFonts w:cstheme="minorHAnsi"/>
                <w:szCs w:val="24"/>
              </w:rPr>
            </w:pPr>
          </w:p>
        </w:tc>
        <w:tc>
          <w:tcPr>
            <w:tcW w:w="1417" w:type="dxa"/>
            <w:tcBorders>
              <w:bottom w:val="single" w:sz="4" w:space="0" w:color="auto"/>
            </w:tcBorders>
            <w:shd w:val="clear" w:color="auto" w:fill="F2F2F2" w:themeFill="background1" w:themeFillShade="F2"/>
            <w:vAlign w:val="center"/>
          </w:tcPr>
          <w:p w14:paraId="041DE9E1" w14:textId="77777777" w:rsidR="001B5FB3" w:rsidRPr="00970B55" w:rsidRDefault="001B5FB3" w:rsidP="00A85769">
            <w:pPr>
              <w:keepNext/>
              <w:spacing w:line="240" w:lineRule="auto"/>
              <w:jc w:val="center"/>
              <w:rPr>
                <w:rFonts w:cstheme="minorHAnsi"/>
                <w:szCs w:val="24"/>
              </w:rPr>
            </w:pPr>
            <w:r w:rsidRPr="00970B55">
              <w:rPr>
                <w:rFonts w:cstheme="minorHAnsi"/>
                <w:szCs w:val="24"/>
              </w:rPr>
              <w:t>Right</w:t>
            </w:r>
          </w:p>
        </w:tc>
        <w:tc>
          <w:tcPr>
            <w:tcW w:w="1247" w:type="dxa"/>
            <w:tcBorders>
              <w:bottom w:val="single" w:sz="4" w:space="0" w:color="auto"/>
            </w:tcBorders>
            <w:shd w:val="clear" w:color="auto" w:fill="F2F2F2" w:themeFill="background1" w:themeFillShade="F2"/>
            <w:vAlign w:val="bottom"/>
          </w:tcPr>
          <w:p w14:paraId="0AA21C35"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01</w:t>
            </w:r>
            <w:r w:rsidRPr="00970B55">
              <w:rPr>
                <w:rFonts w:cstheme="minorHAnsi"/>
                <w:szCs w:val="24"/>
              </w:rPr>
              <w:t xml:space="preserve"> mm</w:t>
            </w:r>
            <w:r w:rsidRPr="00970B55">
              <w:rPr>
                <w:rFonts w:cstheme="minorHAnsi"/>
                <w:szCs w:val="24"/>
                <w:vertAlign w:val="superscript"/>
              </w:rPr>
              <w:t>2</w:t>
            </w:r>
          </w:p>
        </w:tc>
        <w:tc>
          <w:tcPr>
            <w:tcW w:w="1221" w:type="dxa"/>
            <w:tcBorders>
              <w:bottom w:val="single" w:sz="4" w:space="0" w:color="auto"/>
            </w:tcBorders>
            <w:shd w:val="clear" w:color="auto" w:fill="F2F2F2" w:themeFill="background1" w:themeFillShade="F2"/>
            <w:vAlign w:val="bottom"/>
          </w:tcPr>
          <w:p w14:paraId="0820CAF7"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1.80</w:t>
            </w:r>
          </w:p>
        </w:tc>
        <w:tc>
          <w:tcPr>
            <w:tcW w:w="973" w:type="dxa"/>
            <w:tcBorders>
              <w:bottom w:val="single" w:sz="4" w:space="0" w:color="auto"/>
            </w:tcBorders>
            <w:shd w:val="clear" w:color="auto" w:fill="F2F2F2" w:themeFill="background1" w:themeFillShade="F2"/>
            <w:vAlign w:val="bottom"/>
          </w:tcPr>
          <w:p w14:paraId="6D171190"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9</w:t>
            </w:r>
          </w:p>
        </w:tc>
        <w:tc>
          <w:tcPr>
            <w:tcW w:w="973" w:type="dxa"/>
            <w:tcBorders>
              <w:bottom w:val="single" w:sz="4" w:space="0" w:color="auto"/>
            </w:tcBorders>
            <w:shd w:val="clear" w:color="auto" w:fill="F2F2F2" w:themeFill="background1" w:themeFillShade="F2"/>
            <w:vAlign w:val="bottom"/>
          </w:tcPr>
          <w:p w14:paraId="2909A51E"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55</w:t>
            </w:r>
          </w:p>
        </w:tc>
        <w:tc>
          <w:tcPr>
            <w:tcW w:w="973" w:type="dxa"/>
            <w:tcBorders>
              <w:bottom w:val="single" w:sz="4" w:space="0" w:color="auto"/>
            </w:tcBorders>
            <w:shd w:val="clear" w:color="auto" w:fill="F2F2F2" w:themeFill="background1" w:themeFillShade="F2"/>
            <w:vAlign w:val="bottom"/>
          </w:tcPr>
          <w:p w14:paraId="721047A3" w14:textId="77777777" w:rsidR="001B5FB3" w:rsidRPr="00970B55" w:rsidRDefault="001B5FB3" w:rsidP="00A85769">
            <w:pPr>
              <w:keepNext/>
              <w:spacing w:line="240" w:lineRule="auto"/>
              <w:jc w:val="center"/>
              <w:rPr>
                <w:rFonts w:cstheme="minorHAnsi"/>
                <w:szCs w:val="24"/>
              </w:rPr>
            </w:pPr>
            <w:r w:rsidRPr="00970B55">
              <w:rPr>
                <w:rFonts w:cstheme="minorHAnsi"/>
                <w:color w:val="000000"/>
                <w:szCs w:val="24"/>
              </w:rPr>
              <w:t>11</w:t>
            </w:r>
          </w:p>
        </w:tc>
      </w:tr>
    </w:tbl>
    <w:p w14:paraId="105E667C" w14:textId="77777777" w:rsidR="001B5FB3" w:rsidRDefault="001B5FB3" w:rsidP="001B5FB3">
      <w:pPr>
        <w:spacing w:line="240" w:lineRule="auto"/>
        <w:sectPr w:rsidR="001B5FB3" w:rsidSect="001B5FB3">
          <w:pgSz w:w="11906" w:h="16838"/>
          <w:pgMar w:top="1440" w:right="1440" w:bottom="1440" w:left="1440" w:header="708" w:footer="708" w:gutter="0"/>
          <w:cols w:space="708"/>
          <w:docGrid w:linePitch="360"/>
        </w:sectPr>
      </w:pPr>
    </w:p>
    <w:p w14:paraId="60BAB39C" w14:textId="7FF68538" w:rsidR="001B5FB3" w:rsidRDefault="001B5FB3" w:rsidP="001B5FB3">
      <w:pPr>
        <w:spacing w:line="240" w:lineRule="auto"/>
        <w:rPr>
          <w:b/>
          <w:bCs/>
        </w:rPr>
      </w:pPr>
      <w:r>
        <w:rPr>
          <w:noProof/>
        </w:rPr>
        <w:lastRenderedPageBreak/>
        <w:drawing>
          <wp:inline distT="0" distB="0" distL="0" distR="0" wp14:anchorId="2F61C3DC" wp14:editId="54A394FB">
            <wp:extent cx="8850630" cy="3631565"/>
            <wp:effectExtent l="0" t="0" r="7620" b="6985"/>
            <wp:docPr id="353305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8850630" cy="3631565"/>
                    </a:xfrm>
                    <a:prstGeom prst="rect">
                      <a:avLst/>
                    </a:prstGeom>
                    <a:noFill/>
                    <a:ln>
                      <a:noFill/>
                    </a:ln>
                  </pic:spPr>
                </pic:pic>
              </a:graphicData>
            </a:graphic>
          </wp:inline>
        </w:drawing>
      </w:r>
    </w:p>
    <w:p w14:paraId="3E63B252" w14:textId="1D22F26B" w:rsidR="001B5FB3" w:rsidRPr="00F02624" w:rsidRDefault="001B5FB3" w:rsidP="001B5FB3">
      <w:pPr>
        <w:spacing w:line="240" w:lineRule="auto"/>
      </w:pPr>
      <w:r w:rsidRPr="00F02624">
        <w:rPr>
          <w:b/>
          <w:bCs/>
        </w:rPr>
        <w:t>Supplementary Figure 1.</w:t>
      </w:r>
      <w:r w:rsidRPr="00F02624">
        <w:t xml:space="preserve"> Locations of face- and scene-selective regions of interest in each dataset. Face regions: Occipital Face Area (OFA), Fusiform Face Area (FFA), Superior Temporal Sulcus (STS). Scene regions: Occipital Place Area (OPA), Parahippocampal Place Area (PPA), Retrosplenial Complex (RSC). The contrasts used to define the regions are listed below each plot.</w:t>
      </w:r>
    </w:p>
    <w:p w14:paraId="11BCBDE5" w14:textId="77777777" w:rsidR="001B5FB3" w:rsidRDefault="001B5FB3" w:rsidP="001B5FB3">
      <w:pPr>
        <w:spacing w:line="240" w:lineRule="auto"/>
      </w:pPr>
    </w:p>
    <w:p w14:paraId="10CDC652" w14:textId="77777777" w:rsidR="001B5FB3" w:rsidRDefault="001B5FB3" w:rsidP="001B5FB3">
      <w:pPr>
        <w:spacing w:line="240" w:lineRule="auto"/>
        <w:sectPr w:rsidR="001B5FB3" w:rsidSect="001B5FB3">
          <w:pgSz w:w="16838" w:h="11906" w:orient="landscape"/>
          <w:pgMar w:top="1440" w:right="1440" w:bottom="1440" w:left="1440" w:header="708" w:footer="708" w:gutter="0"/>
          <w:cols w:space="708"/>
          <w:docGrid w:linePitch="360"/>
        </w:sectPr>
      </w:pPr>
    </w:p>
    <w:p w14:paraId="413E003F" w14:textId="77777777" w:rsidR="001B5FB3" w:rsidRDefault="001B5FB3" w:rsidP="001B5FB3">
      <w:pPr>
        <w:spacing w:line="240" w:lineRule="auto"/>
        <w:jc w:val="center"/>
      </w:pPr>
      <w:r>
        <w:rPr>
          <w:noProof/>
        </w:rPr>
        <w:lastRenderedPageBreak/>
        <w:drawing>
          <wp:inline distT="0" distB="0" distL="0" distR="0" wp14:anchorId="3A35E980" wp14:editId="414B9955">
            <wp:extent cx="5400000" cy="7457228"/>
            <wp:effectExtent l="0" t="0" r="0" b="0"/>
            <wp:docPr id="96731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400000" cy="7457228"/>
                    </a:xfrm>
                    <a:prstGeom prst="rect">
                      <a:avLst/>
                    </a:prstGeom>
                    <a:noFill/>
                    <a:ln>
                      <a:noFill/>
                    </a:ln>
                  </pic:spPr>
                </pic:pic>
              </a:graphicData>
            </a:graphic>
          </wp:inline>
        </w:drawing>
      </w:r>
    </w:p>
    <w:p w14:paraId="029C3D2B" w14:textId="77777777" w:rsidR="001B5FB3" w:rsidRDefault="001B5FB3" w:rsidP="001B5FB3">
      <w:pPr>
        <w:spacing w:line="240" w:lineRule="auto"/>
      </w:pPr>
      <w:r>
        <w:rPr>
          <w:b/>
          <w:bCs/>
        </w:rPr>
        <w:t>Supplementary Figure 2</w:t>
      </w:r>
      <w:r>
        <w:t>. Null distributions of decoding accuracies obtained from permutation tests for decoding (a, b) individual subjects and (c, d) face and scene regions, using (a, c) pairwise and (b, d) one-versus-rest classification strategies. Dashed lines indicate the 95</w:t>
      </w:r>
      <w:r w:rsidRPr="00746C03">
        <w:rPr>
          <w:vertAlign w:val="superscript"/>
        </w:rPr>
        <w:t>th</w:t>
      </w:r>
      <w:r>
        <w:t xml:space="preserve"> percentiles of the distributions, and solid lines indicate the true group average decoding accuracies.</w:t>
      </w:r>
    </w:p>
    <w:p w14:paraId="1EEAA877" w14:textId="2B4D973A" w:rsidR="001B5FB3" w:rsidRDefault="001B5FB3" w:rsidP="001B5FB3">
      <w:pPr>
        <w:spacing w:line="259" w:lineRule="auto"/>
        <w:jc w:val="left"/>
      </w:pPr>
      <w:r>
        <w:br w:type="page"/>
      </w:r>
    </w:p>
    <w:p w14:paraId="30B3ACB5" w14:textId="41817823" w:rsidR="001B5FB3" w:rsidRPr="00303424" w:rsidRDefault="001B5FB3" w:rsidP="001B5FB3">
      <w:pPr>
        <w:spacing w:line="240" w:lineRule="auto"/>
      </w:pPr>
      <w:r>
        <w:rPr>
          <w:noProof/>
        </w:rPr>
        <w:lastRenderedPageBreak/>
        <w:drawing>
          <wp:inline distT="0" distB="0" distL="0" distR="0" wp14:anchorId="0C4636D0" wp14:editId="7CB1705F">
            <wp:extent cx="5718175" cy="2169795"/>
            <wp:effectExtent l="0" t="0" r="0" b="1905"/>
            <wp:docPr id="2782455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718175" cy="2169795"/>
                    </a:xfrm>
                    <a:prstGeom prst="rect">
                      <a:avLst/>
                    </a:prstGeom>
                    <a:noFill/>
                    <a:ln>
                      <a:noFill/>
                    </a:ln>
                  </pic:spPr>
                </pic:pic>
              </a:graphicData>
            </a:graphic>
          </wp:inline>
        </w:drawing>
      </w:r>
    </w:p>
    <w:p w14:paraId="77F56388" w14:textId="77777777" w:rsidR="001B5FB3" w:rsidRDefault="001B5FB3" w:rsidP="001B5FB3">
      <w:pPr>
        <w:spacing w:line="240" w:lineRule="auto"/>
      </w:pPr>
      <w:r w:rsidRPr="00303424">
        <w:rPr>
          <w:b/>
          <w:bCs/>
        </w:rPr>
        <w:t xml:space="preserve">Supplementary Figure </w:t>
      </w:r>
      <w:r>
        <w:rPr>
          <w:b/>
          <w:bCs/>
        </w:rPr>
        <w:t>3</w:t>
      </w:r>
      <w:r w:rsidRPr="00303424">
        <w:rPr>
          <w:b/>
          <w:bCs/>
        </w:rPr>
        <w:t>.</w:t>
      </w:r>
      <w:r w:rsidRPr="00303424">
        <w:t xml:space="preserve"> Decoding accuracies using one-v</w:t>
      </w:r>
      <w:r>
        <w:t>ersu</w:t>
      </w:r>
      <w:r w:rsidRPr="00303424">
        <w:t xml:space="preserve">s-rest classification </w:t>
      </w:r>
      <w:r>
        <w:t>strategy</w:t>
      </w:r>
      <w:r w:rsidRPr="00303424">
        <w:t>. Bars illustrate means and 95% confidence intervals over subjects. Asterisks denote significant decoding accuracies determined by permutation testing (</w:t>
      </w:r>
      <w:r w:rsidRPr="00303424">
        <w:rPr>
          <w:i/>
          <w:iCs/>
        </w:rPr>
        <w:t>p</w:t>
      </w:r>
      <w:r w:rsidRPr="00303424">
        <w:t xml:space="preserve"> &lt; .05). Dashed lines indicate expected chance levels. (a) Results for decoding individual subjects. For each subject, connectivity fingerprints were correlated across the data splits both with themselves and with each of the other subjects in the same dataset. The subject was considered correctly classified if their within-subject correlation was higher than all</w:t>
      </w:r>
      <w:r>
        <w:t xml:space="preserve"> </w:t>
      </w:r>
      <w:r w:rsidRPr="00303424">
        <w:t xml:space="preserve">their correlations with the other subjects. Classification accuracies were then averaged over data splits within each subject. </w:t>
      </w:r>
      <w:r>
        <w:br/>
      </w:r>
      <w:r w:rsidRPr="00303424">
        <w:t>(b) Results for decoding regions. For each subject</w:t>
      </w:r>
      <w:r>
        <w:t xml:space="preserve"> and region</w:t>
      </w:r>
      <w:r w:rsidRPr="00303424">
        <w:t xml:space="preserve">, </w:t>
      </w:r>
      <w:r>
        <w:t xml:space="preserve">region-level </w:t>
      </w:r>
      <w:r w:rsidRPr="00303424">
        <w:t>connectivity fingerprints were correlated across the data splits with the same region and with other regions in the same network. A region was considered correctly classified if its within-region correlation was higher than all correlations with other regions in the same network. Classification accuracies were then averaged over regions and data splits within each subject.</w:t>
      </w:r>
    </w:p>
    <w:p w14:paraId="1BF85910" w14:textId="77777777" w:rsidR="001B5FB3" w:rsidRDefault="001B5FB3" w:rsidP="001B5FB3">
      <w:pPr>
        <w:spacing w:line="240" w:lineRule="auto"/>
      </w:pPr>
    </w:p>
    <w:p w14:paraId="217D69A5" w14:textId="77777777" w:rsidR="001B5FB3" w:rsidRDefault="001B5FB3" w:rsidP="001B5FB3">
      <w:pPr>
        <w:spacing w:line="259" w:lineRule="auto"/>
        <w:jc w:val="left"/>
        <w:sectPr w:rsidR="001B5FB3" w:rsidSect="001B5FB3">
          <w:headerReference w:type="default" r:id="rId25"/>
          <w:footerReference w:type="even" r:id="rId26"/>
          <w:footerReference w:type="default" r:id="rId27"/>
          <w:pgSz w:w="11906" w:h="16838"/>
          <w:pgMar w:top="1440" w:right="1440" w:bottom="1440" w:left="1440" w:header="708" w:footer="708" w:gutter="0"/>
          <w:cols w:space="708"/>
          <w:docGrid w:linePitch="360"/>
        </w:sectPr>
      </w:pPr>
    </w:p>
    <w:p w14:paraId="634AA692" w14:textId="77777777" w:rsidR="001B5FB3" w:rsidRDefault="001B5FB3" w:rsidP="001B5FB3">
      <w:pPr>
        <w:spacing w:line="240" w:lineRule="auto"/>
      </w:pPr>
      <w:r>
        <w:rPr>
          <w:noProof/>
        </w:rPr>
        <w:lastRenderedPageBreak/>
        <w:drawing>
          <wp:inline distT="0" distB="0" distL="0" distR="0" wp14:anchorId="3E30F029" wp14:editId="767A3446">
            <wp:extent cx="8857615" cy="3998595"/>
            <wp:effectExtent l="0" t="0" r="635" b="1905"/>
            <wp:docPr id="5663215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8857615" cy="3998595"/>
                    </a:xfrm>
                    <a:prstGeom prst="rect">
                      <a:avLst/>
                    </a:prstGeom>
                    <a:noFill/>
                    <a:ln>
                      <a:noFill/>
                    </a:ln>
                  </pic:spPr>
                </pic:pic>
              </a:graphicData>
            </a:graphic>
          </wp:inline>
        </w:drawing>
      </w:r>
    </w:p>
    <w:p w14:paraId="41E521C1" w14:textId="77777777" w:rsidR="001B5FB3" w:rsidRDefault="001B5FB3" w:rsidP="001B5FB3">
      <w:pPr>
        <w:spacing w:after="0" w:line="240" w:lineRule="auto"/>
      </w:pPr>
      <w:r w:rsidRPr="00D455CB">
        <w:rPr>
          <w:b/>
          <w:bCs/>
        </w:rPr>
        <w:t xml:space="preserve">Supplementary Figure </w:t>
      </w:r>
      <w:r>
        <w:rPr>
          <w:b/>
          <w:bCs/>
        </w:rPr>
        <w:t>4</w:t>
      </w:r>
      <w:r w:rsidRPr="00D455CB">
        <w:rPr>
          <w:b/>
          <w:bCs/>
        </w:rPr>
        <w:t>.</w:t>
      </w:r>
      <w:r w:rsidRPr="00D455CB">
        <w:t xml:space="preserve"> Group average correlations of region-level fingerprints between each pairing of regions.</w:t>
      </w:r>
    </w:p>
    <w:p w14:paraId="0E4CC67A" w14:textId="77777777" w:rsidR="001B5FB3" w:rsidRDefault="001B5FB3" w:rsidP="001B5FB3">
      <w:pPr>
        <w:spacing w:line="259" w:lineRule="auto"/>
        <w:jc w:val="left"/>
      </w:pPr>
      <w:r>
        <w:br w:type="page"/>
      </w:r>
    </w:p>
    <w:p w14:paraId="3266F63C" w14:textId="77777777" w:rsidR="001B5FB3" w:rsidRDefault="001B5FB3" w:rsidP="001B5FB3">
      <w:pPr>
        <w:spacing w:line="240" w:lineRule="auto"/>
        <w:jc w:val="center"/>
      </w:pPr>
      <w:r>
        <w:rPr>
          <w:noProof/>
        </w:rPr>
        <w:lastRenderedPageBreak/>
        <w:drawing>
          <wp:inline distT="0" distB="0" distL="0" distR="0" wp14:anchorId="49346A66" wp14:editId="7AE2A664">
            <wp:extent cx="8100000" cy="4967194"/>
            <wp:effectExtent l="0" t="0" r="0" b="5080"/>
            <wp:docPr id="8487302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8100000" cy="4967194"/>
                    </a:xfrm>
                    <a:prstGeom prst="rect">
                      <a:avLst/>
                    </a:prstGeom>
                    <a:noFill/>
                    <a:ln>
                      <a:noFill/>
                    </a:ln>
                  </pic:spPr>
                </pic:pic>
              </a:graphicData>
            </a:graphic>
          </wp:inline>
        </w:drawing>
      </w:r>
    </w:p>
    <w:p w14:paraId="6E5921C8" w14:textId="229ABCD2" w:rsidR="001B5FB3" w:rsidRPr="001B5FB3" w:rsidRDefault="001B5FB3" w:rsidP="001B5FB3">
      <w:pPr>
        <w:spacing w:after="0" w:line="240" w:lineRule="auto"/>
      </w:pPr>
      <w:r>
        <w:rPr>
          <w:b/>
          <w:bCs/>
        </w:rPr>
        <w:t>Supplementary Figure 5.</w:t>
      </w:r>
      <w:r>
        <w:t xml:space="preserve"> Decoding of individuals (top row) and regions (bottom row) from connectivity fingerprints cross-correlated between tasks in the HCP dataset. Violin plots illustrate distributions of correlations over subjects. Bar plots illustrate decoding accuracies using pairwise and one-versus-rest classification strategies; dashed lines indicate the expected chance level. Asterisks denote significant effects (all </w:t>
      </w:r>
      <w:r>
        <w:rPr>
          <w:i/>
          <w:iCs/>
        </w:rPr>
        <w:t>p</w:t>
      </w:r>
      <w:r>
        <w:t xml:space="preserve"> &lt; .01).</w:t>
      </w:r>
    </w:p>
    <w:sectPr w:rsidR="001B5FB3" w:rsidRPr="001B5FB3" w:rsidSect="0091079D">
      <w:headerReference w:type="default" r:id="rId30"/>
      <w:footerReference w:type="even" r:id="rId31"/>
      <w:footerReference w:type="default" r:id="rId3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541615" w14:textId="77777777" w:rsidR="00F95015" w:rsidRDefault="00F95015" w:rsidP="00402978">
      <w:pPr>
        <w:spacing w:after="0" w:line="240" w:lineRule="auto"/>
      </w:pPr>
      <w:r>
        <w:separator/>
      </w:r>
    </w:p>
  </w:endnote>
  <w:endnote w:type="continuationSeparator" w:id="0">
    <w:p w14:paraId="2D0E3F1E" w14:textId="77777777" w:rsidR="00F95015" w:rsidRDefault="00F95015" w:rsidP="004029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0486142"/>
      <w:docPartObj>
        <w:docPartGallery w:val="Page Numbers (Bottom of Page)"/>
        <w:docPartUnique/>
      </w:docPartObj>
    </w:sdtPr>
    <w:sdtContent>
      <w:p w14:paraId="566DA0F7" w14:textId="77777777" w:rsidR="001B5FB3" w:rsidRDefault="001B5FB3" w:rsidP="002812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6C4F4A7" w14:textId="77777777" w:rsidR="001B5FB3" w:rsidRDefault="001B5F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E73585" w14:textId="77777777" w:rsidR="001B5FB3" w:rsidRDefault="001B5FB3" w:rsidP="00B223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35053074"/>
      <w:docPartObj>
        <w:docPartGallery w:val="Page Numbers (Bottom of Page)"/>
        <w:docPartUnique/>
      </w:docPartObj>
    </w:sdtPr>
    <w:sdtContent>
      <w:p w14:paraId="67837C9C" w14:textId="36688D59" w:rsidR="005808BF" w:rsidRDefault="005808BF" w:rsidP="002812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6495D0D" w14:textId="77777777" w:rsidR="005808BF" w:rsidRDefault="005808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92892803"/>
      <w:docPartObj>
        <w:docPartGallery w:val="Page Numbers (Bottom of Page)"/>
        <w:docPartUnique/>
      </w:docPartObj>
    </w:sdtPr>
    <w:sdtContent>
      <w:p w14:paraId="76E9823D" w14:textId="6C959F36" w:rsidR="005808BF" w:rsidRDefault="005808BF" w:rsidP="002812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35C58E1B" w14:textId="77777777" w:rsidR="005808BF" w:rsidRDefault="00580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F968B" w14:textId="77777777" w:rsidR="00F95015" w:rsidRDefault="00F95015" w:rsidP="00402978">
      <w:pPr>
        <w:spacing w:after="0" w:line="240" w:lineRule="auto"/>
      </w:pPr>
      <w:r>
        <w:separator/>
      </w:r>
    </w:p>
  </w:footnote>
  <w:footnote w:type="continuationSeparator" w:id="0">
    <w:p w14:paraId="48094650" w14:textId="77777777" w:rsidR="00F95015" w:rsidRDefault="00F95015" w:rsidP="004029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63446" w14:textId="77777777" w:rsidR="001B5FB3" w:rsidRDefault="001B5F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97EF6" w14:textId="77777777" w:rsidR="002053BA" w:rsidRDefault="002053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D64AAC"/>
    <w:multiLevelType w:val="hybridMultilevel"/>
    <w:tmpl w:val="E4621A64"/>
    <w:lvl w:ilvl="0" w:tplc="1BB2F24C">
      <w:start w:val="1"/>
      <w:numFmt w:val="bullet"/>
      <w:lvlText w:val=""/>
      <w:lvlJc w:val="left"/>
      <w:pPr>
        <w:ind w:left="357" w:hanging="35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27240B"/>
    <w:multiLevelType w:val="hybridMultilevel"/>
    <w:tmpl w:val="EA8CC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597F83"/>
    <w:multiLevelType w:val="hybridMultilevel"/>
    <w:tmpl w:val="0E124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7505593">
    <w:abstractNumId w:val="1"/>
  </w:num>
  <w:num w:numId="2" w16cid:durableId="945695403">
    <w:abstractNumId w:val="0"/>
  </w:num>
  <w:num w:numId="3" w16cid:durableId="9558651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B13"/>
    <w:rsid w:val="0000028C"/>
    <w:rsid w:val="000012ED"/>
    <w:rsid w:val="00003612"/>
    <w:rsid w:val="000065A5"/>
    <w:rsid w:val="00006EE9"/>
    <w:rsid w:val="000121C9"/>
    <w:rsid w:val="00013B5E"/>
    <w:rsid w:val="00040519"/>
    <w:rsid w:val="00041C5F"/>
    <w:rsid w:val="00045FB8"/>
    <w:rsid w:val="000472B6"/>
    <w:rsid w:val="00050EAE"/>
    <w:rsid w:val="00063D0D"/>
    <w:rsid w:val="00064F0A"/>
    <w:rsid w:val="00064FB7"/>
    <w:rsid w:val="00065F00"/>
    <w:rsid w:val="00080F21"/>
    <w:rsid w:val="000820EE"/>
    <w:rsid w:val="000822A1"/>
    <w:rsid w:val="00083947"/>
    <w:rsid w:val="00087E2C"/>
    <w:rsid w:val="000A291A"/>
    <w:rsid w:val="000A3E2A"/>
    <w:rsid w:val="000A7112"/>
    <w:rsid w:val="000B7951"/>
    <w:rsid w:val="000C1CE9"/>
    <w:rsid w:val="000C7D41"/>
    <w:rsid w:val="000D4CEB"/>
    <w:rsid w:val="000D5FB6"/>
    <w:rsid w:val="000D7BAA"/>
    <w:rsid w:val="000E3515"/>
    <w:rsid w:val="000E7682"/>
    <w:rsid w:val="000E781B"/>
    <w:rsid w:val="000F02EB"/>
    <w:rsid w:val="000F26D2"/>
    <w:rsid w:val="000F381A"/>
    <w:rsid w:val="000F4A3C"/>
    <w:rsid w:val="00101A62"/>
    <w:rsid w:val="001254FC"/>
    <w:rsid w:val="00143964"/>
    <w:rsid w:val="001502D9"/>
    <w:rsid w:val="00150B96"/>
    <w:rsid w:val="00152824"/>
    <w:rsid w:val="00152E9E"/>
    <w:rsid w:val="00154492"/>
    <w:rsid w:val="001607A3"/>
    <w:rsid w:val="001640ED"/>
    <w:rsid w:val="00171B07"/>
    <w:rsid w:val="0017225E"/>
    <w:rsid w:val="001733AD"/>
    <w:rsid w:val="001736B2"/>
    <w:rsid w:val="00173CD1"/>
    <w:rsid w:val="001761F5"/>
    <w:rsid w:val="00176A57"/>
    <w:rsid w:val="0018069D"/>
    <w:rsid w:val="0018160E"/>
    <w:rsid w:val="001B0021"/>
    <w:rsid w:val="001B5FB3"/>
    <w:rsid w:val="001C0CDD"/>
    <w:rsid w:val="001D0306"/>
    <w:rsid w:val="001D1A63"/>
    <w:rsid w:val="001D633C"/>
    <w:rsid w:val="001D663D"/>
    <w:rsid w:val="001E34EE"/>
    <w:rsid w:val="001E55A6"/>
    <w:rsid w:val="001F0B82"/>
    <w:rsid w:val="001F7819"/>
    <w:rsid w:val="00202D30"/>
    <w:rsid w:val="002053BA"/>
    <w:rsid w:val="00213DA4"/>
    <w:rsid w:val="002325D7"/>
    <w:rsid w:val="002334D6"/>
    <w:rsid w:val="002407EA"/>
    <w:rsid w:val="00245180"/>
    <w:rsid w:val="00246437"/>
    <w:rsid w:val="00250DA9"/>
    <w:rsid w:val="00251DE8"/>
    <w:rsid w:val="00252E07"/>
    <w:rsid w:val="00257DDC"/>
    <w:rsid w:val="002761D7"/>
    <w:rsid w:val="00276B71"/>
    <w:rsid w:val="002827F6"/>
    <w:rsid w:val="00286A51"/>
    <w:rsid w:val="00293D5B"/>
    <w:rsid w:val="0029502C"/>
    <w:rsid w:val="00295095"/>
    <w:rsid w:val="00296466"/>
    <w:rsid w:val="0029711A"/>
    <w:rsid w:val="00297CCD"/>
    <w:rsid w:val="002A1931"/>
    <w:rsid w:val="002B41C6"/>
    <w:rsid w:val="002D0B13"/>
    <w:rsid w:val="002E0AD8"/>
    <w:rsid w:val="002E2AA3"/>
    <w:rsid w:val="002E56E1"/>
    <w:rsid w:val="002E7039"/>
    <w:rsid w:val="003033BE"/>
    <w:rsid w:val="00311FDE"/>
    <w:rsid w:val="003277CD"/>
    <w:rsid w:val="0033104C"/>
    <w:rsid w:val="00337735"/>
    <w:rsid w:val="00337FE4"/>
    <w:rsid w:val="00340A22"/>
    <w:rsid w:val="00344FD3"/>
    <w:rsid w:val="00345402"/>
    <w:rsid w:val="003464EA"/>
    <w:rsid w:val="00357728"/>
    <w:rsid w:val="00365D02"/>
    <w:rsid w:val="003671DA"/>
    <w:rsid w:val="0037269E"/>
    <w:rsid w:val="0037272F"/>
    <w:rsid w:val="00376E56"/>
    <w:rsid w:val="00392D41"/>
    <w:rsid w:val="0039548A"/>
    <w:rsid w:val="00395BA5"/>
    <w:rsid w:val="003A297D"/>
    <w:rsid w:val="003A2ECB"/>
    <w:rsid w:val="003A3D25"/>
    <w:rsid w:val="003A79E2"/>
    <w:rsid w:val="003B1456"/>
    <w:rsid w:val="003B22AD"/>
    <w:rsid w:val="003B322C"/>
    <w:rsid w:val="003B4C45"/>
    <w:rsid w:val="003B6D1D"/>
    <w:rsid w:val="003C1C13"/>
    <w:rsid w:val="003C352E"/>
    <w:rsid w:val="003C4153"/>
    <w:rsid w:val="003D07A2"/>
    <w:rsid w:val="003D09B9"/>
    <w:rsid w:val="003D2DE3"/>
    <w:rsid w:val="003D456E"/>
    <w:rsid w:val="003D4A2F"/>
    <w:rsid w:val="003E61CA"/>
    <w:rsid w:val="003E669D"/>
    <w:rsid w:val="003E6A3B"/>
    <w:rsid w:val="003E71BE"/>
    <w:rsid w:val="003E7EAA"/>
    <w:rsid w:val="003F06EA"/>
    <w:rsid w:val="003F092A"/>
    <w:rsid w:val="003F646C"/>
    <w:rsid w:val="003F695C"/>
    <w:rsid w:val="00402978"/>
    <w:rsid w:val="00402F98"/>
    <w:rsid w:val="00410209"/>
    <w:rsid w:val="00411526"/>
    <w:rsid w:val="0042095F"/>
    <w:rsid w:val="00422CD7"/>
    <w:rsid w:val="00424DAC"/>
    <w:rsid w:val="00426D2E"/>
    <w:rsid w:val="00430362"/>
    <w:rsid w:val="004328EB"/>
    <w:rsid w:val="004333E6"/>
    <w:rsid w:val="00435B06"/>
    <w:rsid w:val="00440C51"/>
    <w:rsid w:val="00441404"/>
    <w:rsid w:val="0044152B"/>
    <w:rsid w:val="00444673"/>
    <w:rsid w:val="00444EBF"/>
    <w:rsid w:val="0045352F"/>
    <w:rsid w:val="00453C3D"/>
    <w:rsid w:val="00460094"/>
    <w:rsid w:val="00461C42"/>
    <w:rsid w:val="00461FEE"/>
    <w:rsid w:val="004709B4"/>
    <w:rsid w:val="0047509D"/>
    <w:rsid w:val="00475610"/>
    <w:rsid w:val="00475CE6"/>
    <w:rsid w:val="00481E3B"/>
    <w:rsid w:val="00482F78"/>
    <w:rsid w:val="004833ED"/>
    <w:rsid w:val="004853B8"/>
    <w:rsid w:val="00490439"/>
    <w:rsid w:val="0049227B"/>
    <w:rsid w:val="004932EA"/>
    <w:rsid w:val="00496783"/>
    <w:rsid w:val="004A5BA0"/>
    <w:rsid w:val="004A780B"/>
    <w:rsid w:val="004B657B"/>
    <w:rsid w:val="004C3A4D"/>
    <w:rsid w:val="004D11A3"/>
    <w:rsid w:val="004E12F9"/>
    <w:rsid w:val="004E46A6"/>
    <w:rsid w:val="004F64BD"/>
    <w:rsid w:val="00506CDE"/>
    <w:rsid w:val="00507B85"/>
    <w:rsid w:val="005148C8"/>
    <w:rsid w:val="005166FA"/>
    <w:rsid w:val="00520DFF"/>
    <w:rsid w:val="00523BC9"/>
    <w:rsid w:val="005245D4"/>
    <w:rsid w:val="00524805"/>
    <w:rsid w:val="00531AED"/>
    <w:rsid w:val="005342A2"/>
    <w:rsid w:val="005372E3"/>
    <w:rsid w:val="005502FA"/>
    <w:rsid w:val="00553382"/>
    <w:rsid w:val="005612F1"/>
    <w:rsid w:val="0057464C"/>
    <w:rsid w:val="005808BF"/>
    <w:rsid w:val="00580CA3"/>
    <w:rsid w:val="00582D86"/>
    <w:rsid w:val="00592E8B"/>
    <w:rsid w:val="0059408D"/>
    <w:rsid w:val="00594BC9"/>
    <w:rsid w:val="00596121"/>
    <w:rsid w:val="00597041"/>
    <w:rsid w:val="005A28AF"/>
    <w:rsid w:val="005A768A"/>
    <w:rsid w:val="005B1EBF"/>
    <w:rsid w:val="005B5C7E"/>
    <w:rsid w:val="005C1218"/>
    <w:rsid w:val="005C4C38"/>
    <w:rsid w:val="005C6576"/>
    <w:rsid w:val="005C76B6"/>
    <w:rsid w:val="005D49DC"/>
    <w:rsid w:val="005E7CE5"/>
    <w:rsid w:val="005F300D"/>
    <w:rsid w:val="005F42CB"/>
    <w:rsid w:val="005F45ED"/>
    <w:rsid w:val="005F4A1A"/>
    <w:rsid w:val="0060112A"/>
    <w:rsid w:val="006114C6"/>
    <w:rsid w:val="006149E0"/>
    <w:rsid w:val="00616A62"/>
    <w:rsid w:val="006235A0"/>
    <w:rsid w:val="00634C1A"/>
    <w:rsid w:val="00635A5B"/>
    <w:rsid w:val="00643F35"/>
    <w:rsid w:val="006511DE"/>
    <w:rsid w:val="00654482"/>
    <w:rsid w:val="006609D4"/>
    <w:rsid w:val="0066202F"/>
    <w:rsid w:val="00662E40"/>
    <w:rsid w:val="00664329"/>
    <w:rsid w:val="0066740C"/>
    <w:rsid w:val="0067397E"/>
    <w:rsid w:val="00674C2A"/>
    <w:rsid w:val="00682F5D"/>
    <w:rsid w:val="00690F3C"/>
    <w:rsid w:val="0069677C"/>
    <w:rsid w:val="006A3C9B"/>
    <w:rsid w:val="006A5EF1"/>
    <w:rsid w:val="006B544E"/>
    <w:rsid w:val="006B5679"/>
    <w:rsid w:val="006B65E6"/>
    <w:rsid w:val="006C13F9"/>
    <w:rsid w:val="006C54F2"/>
    <w:rsid w:val="006D1A55"/>
    <w:rsid w:val="006D25DB"/>
    <w:rsid w:val="006D7314"/>
    <w:rsid w:val="006E41A7"/>
    <w:rsid w:val="006E6520"/>
    <w:rsid w:val="006F2173"/>
    <w:rsid w:val="006F24C4"/>
    <w:rsid w:val="006F28DB"/>
    <w:rsid w:val="007007D8"/>
    <w:rsid w:val="00701C0C"/>
    <w:rsid w:val="007030DD"/>
    <w:rsid w:val="00712310"/>
    <w:rsid w:val="00724AE0"/>
    <w:rsid w:val="00726A22"/>
    <w:rsid w:val="00737C00"/>
    <w:rsid w:val="00741A73"/>
    <w:rsid w:val="00744806"/>
    <w:rsid w:val="00753805"/>
    <w:rsid w:val="00762FE8"/>
    <w:rsid w:val="00764503"/>
    <w:rsid w:val="00765800"/>
    <w:rsid w:val="00771ABF"/>
    <w:rsid w:val="00774173"/>
    <w:rsid w:val="00774DF7"/>
    <w:rsid w:val="00781732"/>
    <w:rsid w:val="007A1119"/>
    <w:rsid w:val="007A35D7"/>
    <w:rsid w:val="007A43A4"/>
    <w:rsid w:val="007A77B5"/>
    <w:rsid w:val="007B2E2E"/>
    <w:rsid w:val="007B5AB8"/>
    <w:rsid w:val="007B70CB"/>
    <w:rsid w:val="007B71CD"/>
    <w:rsid w:val="007C0027"/>
    <w:rsid w:val="007C7A3C"/>
    <w:rsid w:val="007C7CB3"/>
    <w:rsid w:val="007D122F"/>
    <w:rsid w:val="007D7B46"/>
    <w:rsid w:val="007E3C99"/>
    <w:rsid w:val="007E4C0B"/>
    <w:rsid w:val="007E5E83"/>
    <w:rsid w:val="007F2E9E"/>
    <w:rsid w:val="007F6D58"/>
    <w:rsid w:val="007F7132"/>
    <w:rsid w:val="00805F02"/>
    <w:rsid w:val="008109B3"/>
    <w:rsid w:val="008169A9"/>
    <w:rsid w:val="00826C45"/>
    <w:rsid w:val="00834FC3"/>
    <w:rsid w:val="008373B0"/>
    <w:rsid w:val="00841A02"/>
    <w:rsid w:val="00843B4A"/>
    <w:rsid w:val="00850003"/>
    <w:rsid w:val="00851B5E"/>
    <w:rsid w:val="00856C79"/>
    <w:rsid w:val="00867508"/>
    <w:rsid w:val="008705CC"/>
    <w:rsid w:val="00875DC5"/>
    <w:rsid w:val="00877B2A"/>
    <w:rsid w:val="00881C03"/>
    <w:rsid w:val="00883E0B"/>
    <w:rsid w:val="00892D8E"/>
    <w:rsid w:val="008B0B9F"/>
    <w:rsid w:val="008B2173"/>
    <w:rsid w:val="008B2532"/>
    <w:rsid w:val="008B409D"/>
    <w:rsid w:val="008B421F"/>
    <w:rsid w:val="008B7596"/>
    <w:rsid w:val="008B768A"/>
    <w:rsid w:val="008C1EC3"/>
    <w:rsid w:val="008E38BA"/>
    <w:rsid w:val="008E4167"/>
    <w:rsid w:val="008E77AB"/>
    <w:rsid w:val="008F0903"/>
    <w:rsid w:val="008F0CDA"/>
    <w:rsid w:val="008F3900"/>
    <w:rsid w:val="008F6936"/>
    <w:rsid w:val="00900C5E"/>
    <w:rsid w:val="0090416A"/>
    <w:rsid w:val="00904D51"/>
    <w:rsid w:val="0091079D"/>
    <w:rsid w:val="00913B9E"/>
    <w:rsid w:val="00914B8B"/>
    <w:rsid w:val="009212A6"/>
    <w:rsid w:val="0092652E"/>
    <w:rsid w:val="00927D14"/>
    <w:rsid w:val="00933181"/>
    <w:rsid w:val="0093544D"/>
    <w:rsid w:val="00940B84"/>
    <w:rsid w:val="00943676"/>
    <w:rsid w:val="00947F6A"/>
    <w:rsid w:val="00950046"/>
    <w:rsid w:val="009602C5"/>
    <w:rsid w:val="009631F5"/>
    <w:rsid w:val="00964B45"/>
    <w:rsid w:val="00970B55"/>
    <w:rsid w:val="0097415C"/>
    <w:rsid w:val="00976FB0"/>
    <w:rsid w:val="00977178"/>
    <w:rsid w:val="0098145F"/>
    <w:rsid w:val="00981BA4"/>
    <w:rsid w:val="009837FE"/>
    <w:rsid w:val="00993366"/>
    <w:rsid w:val="009A04C2"/>
    <w:rsid w:val="009A1C47"/>
    <w:rsid w:val="009A4A56"/>
    <w:rsid w:val="009B0A55"/>
    <w:rsid w:val="009B0E2B"/>
    <w:rsid w:val="009B2660"/>
    <w:rsid w:val="009B6DA8"/>
    <w:rsid w:val="009B75AA"/>
    <w:rsid w:val="009C65E1"/>
    <w:rsid w:val="009D5CDB"/>
    <w:rsid w:val="009E338E"/>
    <w:rsid w:val="009E44BB"/>
    <w:rsid w:val="009E6394"/>
    <w:rsid w:val="009F2387"/>
    <w:rsid w:val="009F3777"/>
    <w:rsid w:val="009F4D23"/>
    <w:rsid w:val="009F7B9D"/>
    <w:rsid w:val="00A013B4"/>
    <w:rsid w:val="00A023D9"/>
    <w:rsid w:val="00A04CB5"/>
    <w:rsid w:val="00A069D5"/>
    <w:rsid w:val="00A072C6"/>
    <w:rsid w:val="00A108AE"/>
    <w:rsid w:val="00A10D5D"/>
    <w:rsid w:val="00A27EDA"/>
    <w:rsid w:val="00A32386"/>
    <w:rsid w:val="00A36CCA"/>
    <w:rsid w:val="00A438DE"/>
    <w:rsid w:val="00A45C6F"/>
    <w:rsid w:val="00A4780C"/>
    <w:rsid w:val="00A543D5"/>
    <w:rsid w:val="00A6210C"/>
    <w:rsid w:val="00A632C7"/>
    <w:rsid w:val="00A672F8"/>
    <w:rsid w:val="00A676AD"/>
    <w:rsid w:val="00A73AF9"/>
    <w:rsid w:val="00A77262"/>
    <w:rsid w:val="00A932BA"/>
    <w:rsid w:val="00AA2A06"/>
    <w:rsid w:val="00AA71DD"/>
    <w:rsid w:val="00AA7F7E"/>
    <w:rsid w:val="00AB0F12"/>
    <w:rsid w:val="00AB174E"/>
    <w:rsid w:val="00AB221C"/>
    <w:rsid w:val="00AC17B1"/>
    <w:rsid w:val="00AC509D"/>
    <w:rsid w:val="00AC77EC"/>
    <w:rsid w:val="00AD2BE5"/>
    <w:rsid w:val="00AD68E5"/>
    <w:rsid w:val="00AE3410"/>
    <w:rsid w:val="00AE6C39"/>
    <w:rsid w:val="00AF40DF"/>
    <w:rsid w:val="00AF6F88"/>
    <w:rsid w:val="00AF77A9"/>
    <w:rsid w:val="00B16449"/>
    <w:rsid w:val="00B176F1"/>
    <w:rsid w:val="00B24215"/>
    <w:rsid w:val="00B313A7"/>
    <w:rsid w:val="00B3279F"/>
    <w:rsid w:val="00B33F0C"/>
    <w:rsid w:val="00B460C2"/>
    <w:rsid w:val="00B514C5"/>
    <w:rsid w:val="00B5324F"/>
    <w:rsid w:val="00B548D7"/>
    <w:rsid w:val="00B55E20"/>
    <w:rsid w:val="00B55FE8"/>
    <w:rsid w:val="00B57172"/>
    <w:rsid w:val="00B57CF0"/>
    <w:rsid w:val="00B61375"/>
    <w:rsid w:val="00B643D2"/>
    <w:rsid w:val="00B64640"/>
    <w:rsid w:val="00B735C0"/>
    <w:rsid w:val="00B7473C"/>
    <w:rsid w:val="00B75C1B"/>
    <w:rsid w:val="00B830B7"/>
    <w:rsid w:val="00B850D6"/>
    <w:rsid w:val="00B87FA2"/>
    <w:rsid w:val="00B90A6B"/>
    <w:rsid w:val="00B90AF7"/>
    <w:rsid w:val="00B9116B"/>
    <w:rsid w:val="00B92F0F"/>
    <w:rsid w:val="00B93C88"/>
    <w:rsid w:val="00B9608D"/>
    <w:rsid w:val="00BA1BD3"/>
    <w:rsid w:val="00BA7946"/>
    <w:rsid w:val="00BB2107"/>
    <w:rsid w:val="00BB3E0E"/>
    <w:rsid w:val="00BC1E66"/>
    <w:rsid w:val="00BC34DF"/>
    <w:rsid w:val="00BC592A"/>
    <w:rsid w:val="00BC67B6"/>
    <w:rsid w:val="00BD4898"/>
    <w:rsid w:val="00BD6703"/>
    <w:rsid w:val="00BE659B"/>
    <w:rsid w:val="00BE7FFE"/>
    <w:rsid w:val="00BF46B3"/>
    <w:rsid w:val="00BF77B4"/>
    <w:rsid w:val="00C05D38"/>
    <w:rsid w:val="00C116EA"/>
    <w:rsid w:val="00C14B6B"/>
    <w:rsid w:val="00C16A03"/>
    <w:rsid w:val="00C21B86"/>
    <w:rsid w:val="00C23A27"/>
    <w:rsid w:val="00C25415"/>
    <w:rsid w:val="00C40EE9"/>
    <w:rsid w:val="00C41836"/>
    <w:rsid w:val="00C43E12"/>
    <w:rsid w:val="00C507C3"/>
    <w:rsid w:val="00C566CC"/>
    <w:rsid w:val="00C57318"/>
    <w:rsid w:val="00C65458"/>
    <w:rsid w:val="00C67884"/>
    <w:rsid w:val="00C67BF9"/>
    <w:rsid w:val="00C701DF"/>
    <w:rsid w:val="00C705DE"/>
    <w:rsid w:val="00C71C8A"/>
    <w:rsid w:val="00C729A8"/>
    <w:rsid w:val="00C7321D"/>
    <w:rsid w:val="00C80251"/>
    <w:rsid w:val="00C87802"/>
    <w:rsid w:val="00C9167C"/>
    <w:rsid w:val="00C91F71"/>
    <w:rsid w:val="00C925FE"/>
    <w:rsid w:val="00CA0213"/>
    <w:rsid w:val="00CB1D6C"/>
    <w:rsid w:val="00CB6E03"/>
    <w:rsid w:val="00CB7943"/>
    <w:rsid w:val="00CC262D"/>
    <w:rsid w:val="00CD6087"/>
    <w:rsid w:val="00CD70D2"/>
    <w:rsid w:val="00CE2333"/>
    <w:rsid w:val="00CE2988"/>
    <w:rsid w:val="00CE4284"/>
    <w:rsid w:val="00CE4F9F"/>
    <w:rsid w:val="00CE7350"/>
    <w:rsid w:val="00CF2E59"/>
    <w:rsid w:val="00CF3128"/>
    <w:rsid w:val="00CF5AC1"/>
    <w:rsid w:val="00CF645F"/>
    <w:rsid w:val="00D06233"/>
    <w:rsid w:val="00D07D35"/>
    <w:rsid w:val="00D1259B"/>
    <w:rsid w:val="00D131C6"/>
    <w:rsid w:val="00D234AA"/>
    <w:rsid w:val="00D271A5"/>
    <w:rsid w:val="00D33094"/>
    <w:rsid w:val="00D33DBA"/>
    <w:rsid w:val="00D3419E"/>
    <w:rsid w:val="00D36A11"/>
    <w:rsid w:val="00D37338"/>
    <w:rsid w:val="00D44043"/>
    <w:rsid w:val="00D455CB"/>
    <w:rsid w:val="00D56097"/>
    <w:rsid w:val="00D57230"/>
    <w:rsid w:val="00D71033"/>
    <w:rsid w:val="00D7303F"/>
    <w:rsid w:val="00D803BA"/>
    <w:rsid w:val="00D84B5C"/>
    <w:rsid w:val="00D949C2"/>
    <w:rsid w:val="00DA02E5"/>
    <w:rsid w:val="00DA0312"/>
    <w:rsid w:val="00DA2D66"/>
    <w:rsid w:val="00DA5370"/>
    <w:rsid w:val="00DA7E20"/>
    <w:rsid w:val="00DB414A"/>
    <w:rsid w:val="00DB762D"/>
    <w:rsid w:val="00DB765B"/>
    <w:rsid w:val="00DC3726"/>
    <w:rsid w:val="00DC4262"/>
    <w:rsid w:val="00DC4A42"/>
    <w:rsid w:val="00DD15F1"/>
    <w:rsid w:val="00DD3735"/>
    <w:rsid w:val="00DD6128"/>
    <w:rsid w:val="00DE4111"/>
    <w:rsid w:val="00DE62D0"/>
    <w:rsid w:val="00DF4AC9"/>
    <w:rsid w:val="00E11949"/>
    <w:rsid w:val="00E16C2B"/>
    <w:rsid w:val="00E17EBB"/>
    <w:rsid w:val="00E20CD9"/>
    <w:rsid w:val="00E25DF5"/>
    <w:rsid w:val="00E3455D"/>
    <w:rsid w:val="00E4013D"/>
    <w:rsid w:val="00E4327D"/>
    <w:rsid w:val="00E43F70"/>
    <w:rsid w:val="00E466BA"/>
    <w:rsid w:val="00E466D0"/>
    <w:rsid w:val="00E525FB"/>
    <w:rsid w:val="00E53A91"/>
    <w:rsid w:val="00E541C7"/>
    <w:rsid w:val="00E5501C"/>
    <w:rsid w:val="00E61DB1"/>
    <w:rsid w:val="00E63E92"/>
    <w:rsid w:val="00E64F3A"/>
    <w:rsid w:val="00E7148F"/>
    <w:rsid w:val="00E72578"/>
    <w:rsid w:val="00E74700"/>
    <w:rsid w:val="00E75792"/>
    <w:rsid w:val="00E81CE6"/>
    <w:rsid w:val="00E82011"/>
    <w:rsid w:val="00E82082"/>
    <w:rsid w:val="00E82F76"/>
    <w:rsid w:val="00E9232B"/>
    <w:rsid w:val="00E938A9"/>
    <w:rsid w:val="00EA2DB5"/>
    <w:rsid w:val="00EB296C"/>
    <w:rsid w:val="00EB4CB7"/>
    <w:rsid w:val="00EB55E8"/>
    <w:rsid w:val="00EC06AA"/>
    <w:rsid w:val="00EC133D"/>
    <w:rsid w:val="00EC13F2"/>
    <w:rsid w:val="00EC5923"/>
    <w:rsid w:val="00EC716D"/>
    <w:rsid w:val="00ED03F7"/>
    <w:rsid w:val="00EE258E"/>
    <w:rsid w:val="00EE4573"/>
    <w:rsid w:val="00EE57DB"/>
    <w:rsid w:val="00EF032D"/>
    <w:rsid w:val="00EF0E95"/>
    <w:rsid w:val="00EF1FCB"/>
    <w:rsid w:val="00EF43A7"/>
    <w:rsid w:val="00F07A1F"/>
    <w:rsid w:val="00F237C8"/>
    <w:rsid w:val="00F2481C"/>
    <w:rsid w:val="00F269C9"/>
    <w:rsid w:val="00F32F42"/>
    <w:rsid w:val="00F33687"/>
    <w:rsid w:val="00F35197"/>
    <w:rsid w:val="00F51392"/>
    <w:rsid w:val="00F6487B"/>
    <w:rsid w:val="00F6614D"/>
    <w:rsid w:val="00F77183"/>
    <w:rsid w:val="00F85D4B"/>
    <w:rsid w:val="00F90C55"/>
    <w:rsid w:val="00F9295A"/>
    <w:rsid w:val="00F94382"/>
    <w:rsid w:val="00F95015"/>
    <w:rsid w:val="00F954ED"/>
    <w:rsid w:val="00F975A1"/>
    <w:rsid w:val="00FA0AE6"/>
    <w:rsid w:val="00FA7DE2"/>
    <w:rsid w:val="00FB06FE"/>
    <w:rsid w:val="00FB57F3"/>
    <w:rsid w:val="00FC25C8"/>
    <w:rsid w:val="00FC3F03"/>
    <w:rsid w:val="00FC67D2"/>
    <w:rsid w:val="00FE2156"/>
    <w:rsid w:val="00FE2A34"/>
    <w:rsid w:val="00FE6A87"/>
    <w:rsid w:val="00FF187F"/>
    <w:rsid w:val="00FF7E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BC10500"/>
  <w14:defaultImageDpi w14:val="32767"/>
  <w15:chartTrackingRefBased/>
  <w15:docId w15:val="{A0ABF2A5-121D-43B3-AA38-E6A4C8D1A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DA9"/>
    <w:pPr>
      <w:spacing w:line="480" w:lineRule="auto"/>
      <w:jc w:val="both"/>
    </w:pPr>
    <w:rPr>
      <w:kern w:val="0"/>
      <w:sz w:val="24"/>
      <w14:ligatures w14:val="none"/>
    </w:rPr>
  </w:style>
  <w:style w:type="paragraph" w:styleId="Heading1">
    <w:name w:val="heading 1"/>
    <w:basedOn w:val="Normal"/>
    <w:next w:val="Normal"/>
    <w:link w:val="Heading1Char"/>
    <w:uiPriority w:val="9"/>
    <w:qFormat/>
    <w:rsid w:val="00250DA9"/>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50DA9"/>
    <w:pPr>
      <w:keepNext/>
      <w:keepLines/>
      <w:spacing w:before="40" w:after="0"/>
      <w:outlineLvl w:val="1"/>
    </w:pPr>
    <w:rPr>
      <w:rFonts w:asciiTheme="majorHAnsi" w:eastAsiaTheme="majorEastAsia" w:hAnsiTheme="majorHAnsi" w:cstheme="majorBidi"/>
      <w:b/>
      <w:sz w:val="28"/>
      <w:szCs w:val="26"/>
      <w:u w:val="single"/>
    </w:rPr>
  </w:style>
  <w:style w:type="paragraph" w:styleId="Heading3">
    <w:name w:val="heading 3"/>
    <w:basedOn w:val="Normal"/>
    <w:next w:val="Normal"/>
    <w:link w:val="Heading3Char"/>
    <w:uiPriority w:val="9"/>
    <w:unhideWhenUsed/>
    <w:qFormat/>
    <w:rsid w:val="00250DA9"/>
    <w:pPr>
      <w:keepNext/>
      <w:keepLines/>
      <w:spacing w:before="40" w:after="0"/>
      <w:outlineLvl w:val="2"/>
    </w:pPr>
    <w:rPr>
      <w:rFonts w:asciiTheme="majorHAnsi" w:eastAsiaTheme="majorEastAsia" w:hAnsiTheme="majorHAnsi" w:cstheme="majorBidi"/>
      <w: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0DA9"/>
    <w:pPr>
      <w:spacing w:after="0" w:line="240" w:lineRule="auto"/>
      <w:contextualSpacing/>
      <w:jc w:val="center"/>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250DA9"/>
    <w:rPr>
      <w:rFonts w:asciiTheme="majorHAnsi" w:eastAsiaTheme="majorEastAsia" w:hAnsiTheme="majorHAnsi" w:cstheme="majorBidi"/>
      <w:b/>
      <w:spacing w:val="-10"/>
      <w:kern w:val="28"/>
      <w:sz w:val="36"/>
      <w:szCs w:val="56"/>
      <w14:ligatures w14:val="none"/>
    </w:rPr>
  </w:style>
  <w:style w:type="character" w:styleId="LineNumber">
    <w:name w:val="line number"/>
    <w:basedOn w:val="DefaultParagraphFont"/>
    <w:uiPriority w:val="99"/>
    <w:semiHidden/>
    <w:unhideWhenUsed/>
    <w:rsid w:val="00250DA9"/>
  </w:style>
  <w:style w:type="paragraph" w:styleId="ListParagraph">
    <w:name w:val="List Paragraph"/>
    <w:basedOn w:val="Normal"/>
    <w:uiPriority w:val="34"/>
    <w:qFormat/>
    <w:rsid w:val="00250DA9"/>
    <w:pPr>
      <w:ind w:left="720"/>
      <w:contextualSpacing/>
    </w:pPr>
  </w:style>
  <w:style w:type="character" w:styleId="Hyperlink">
    <w:name w:val="Hyperlink"/>
    <w:basedOn w:val="DefaultParagraphFont"/>
    <w:uiPriority w:val="99"/>
    <w:unhideWhenUsed/>
    <w:rsid w:val="00250DA9"/>
    <w:rPr>
      <w:color w:val="0563C1" w:themeColor="hyperlink"/>
      <w:u w:val="single"/>
    </w:rPr>
  </w:style>
  <w:style w:type="character" w:styleId="UnresolvedMention">
    <w:name w:val="Unresolved Mention"/>
    <w:basedOn w:val="DefaultParagraphFont"/>
    <w:uiPriority w:val="99"/>
    <w:semiHidden/>
    <w:unhideWhenUsed/>
    <w:rsid w:val="00250DA9"/>
    <w:rPr>
      <w:color w:val="605E5C"/>
      <w:shd w:val="clear" w:color="auto" w:fill="E1DFDD"/>
    </w:rPr>
  </w:style>
  <w:style w:type="character" w:styleId="CommentReference">
    <w:name w:val="annotation reference"/>
    <w:basedOn w:val="DefaultParagraphFont"/>
    <w:uiPriority w:val="99"/>
    <w:semiHidden/>
    <w:unhideWhenUsed/>
    <w:rsid w:val="00250DA9"/>
    <w:rPr>
      <w:sz w:val="16"/>
      <w:szCs w:val="16"/>
    </w:rPr>
  </w:style>
  <w:style w:type="paragraph" w:styleId="CommentText">
    <w:name w:val="annotation text"/>
    <w:basedOn w:val="Normal"/>
    <w:link w:val="CommentTextChar"/>
    <w:uiPriority w:val="99"/>
    <w:unhideWhenUsed/>
    <w:rsid w:val="00250DA9"/>
    <w:pPr>
      <w:spacing w:line="240" w:lineRule="auto"/>
    </w:pPr>
    <w:rPr>
      <w:sz w:val="20"/>
      <w:szCs w:val="20"/>
    </w:rPr>
  </w:style>
  <w:style w:type="character" w:customStyle="1" w:styleId="CommentTextChar">
    <w:name w:val="Comment Text Char"/>
    <w:basedOn w:val="DefaultParagraphFont"/>
    <w:link w:val="CommentText"/>
    <w:uiPriority w:val="99"/>
    <w:rsid w:val="00250DA9"/>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50DA9"/>
    <w:rPr>
      <w:b/>
      <w:bCs/>
    </w:rPr>
  </w:style>
  <w:style w:type="character" w:customStyle="1" w:styleId="CommentSubjectChar">
    <w:name w:val="Comment Subject Char"/>
    <w:basedOn w:val="CommentTextChar"/>
    <w:link w:val="CommentSubject"/>
    <w:uiPriority w:val="99"/>
    <w:semiHidden/>
    <w:rsid w:val="00250DA9"/>
    <w:rPr>
      <w:b/>
      <w:bCs/>
      <w:kern w:val="0"/>
      <w:sz w:val="20"/>
      <w:szCs w:val="20"/>
      <w14:ligatures w14:val="none"/>
    </w:rPr>
  </w:style>
  <w:style w:type="character" w:customStyle="1" w:styleId="Heading1Char">
    <w:name w:val="Heading 1 Char"/>
    <w:basedOn w:val="DefaultParagraphFont"/>
    <w:link w:val="Heading1"/>
    <w:uiPriority w:val="9"/>
    <w:rsid w:val="00250DA9"/>
    <w:rPr>
      <w:rFonts w:asciiTheme="majorHAnsi" w:eastAsiaTheme="majorEastAsia" w:hAnsiTheme="majorHAnsi" w:cstheme="majorBidi"/>
      <w:b/>
      <w:kern w:val="0"/>
      <w:sz w:val="32"/>
      <w:szCs w:val="32"/>
      <w14:ligatures w14:val="none"/>
    </w:rPr>
  </w:style>
  <w:style w:type="character" w:customStyle="1" w:styleId="Heading2Char">
    <w:name w:val="Heading 2 Char"/>
    <w:basedOn w:val="DefaultParagraphFont"/>
    <w:link w:val="Heading2"/>
    <w:uiPriority w:val="9"/>
    <w:rsid w:val="00250DA9"/>
    <w:rPr>
      <w:rFonts w:asciiTheme="majorHAnsi" w:eastAsiaTheme="majorEastAsia" w:hAnsiTheme="majorHAnsi" w:cstheme="majorBidi"/>
      <w:b/>
      <w:kern w:val="0"/>
      <w:sz w:val="28"/>
      <w:szCs w:val="26"/>
      <w:u w:val="single"/>
      <w14:ligatures w14:val="none"/>
    </w:rPr>
  </w:style>
  <w:style w:type="character" w:customStyle="1" w:styleId="Heading3Char">
    <w:name w:val="Heading 3 Char"/>
    <w:basedOn w:val="DefaultParagraphFont"/>
    <w:link w:val="Heading3"/>
    <w:uiPriority w:val="9"/>
    <w:rsid w:val="00250DA9"/>
    <w:rPr>
      <w:rFonts w:asciiTheme="majorHAnsi" w:eastAsiaTheme="majorEastAsia" w:hAnsiTheme="majorHAnsi" w:cstheme="majorBidi"/>
      <w:i/>
      <w:kern w:val="0"/>
      <w:sz w:val="24"/>
      <w:szCs w:val="24"/>
      <w:u w:val="single"/>
      <w14:ligatures w14:val="none"/>
    </w:rPr>
  </w:style>
  <w:style w:type="table" w:styleId="TableGrid">
    <w:name w:val="Table Grid"/>
    <w:basedOn w:val="TableNormal"/>
    <w:uiPriority w:val="39"/>
    <w:rsid w:val="00A67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33687"/>
    <w:rPr>
      <w:color w:val="954F72" w:themeColor="followedHyperlink"/>
      <w:u w:val="single"/>
    </w:rPr>
  </w:style>
  <w:style w:type="paragraph" w:styleId="Header">
    <w:name w:val="header"/>
    <w:basedOn w:val="Normal"/>
    <w:link w:val="HeaderChar"/>
    <w:uiPriority w:val="99"/>
    <w:unhideWhenUsed/>
    <w:rsid w:val="004029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2978"/>
    <w:rPr>
      <w:kern w:val="0"/>
      <w:sz w:val="24"/>
      <w14:ligatures w14:val="none"/>
    </w:rPr>
  </w:style>
  <w:style w:type="paragraph" w:styleId="Footer">
    <w:name w:val="footer"/>
    <w:basedOn w:val="Normal"/>
    <w:link w:val="FooterChar"/>
    <w:uiPriority w:val="99"/>
    <w:unhideWhenUsed/>
    <w:rsid w:val="004029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2978"/>
    <w:rPr>
      <w:kern w:val="0"/>
      <w:sz w:val="24"/>
      <w14:ligatures w14:val="none"/>
    </w:rPr>
  </w:style>
  <w:style w:type="paragraph" w:styleId="NormalWeb">
    <w:name w:val="Normal (Web)"/>
    <w:basedOn w:val="Normal"/>
    <w:uiPriority w:val="99"/>
    <w:unhideWhenUsed/>
    <w:rsid w:val="00881C03"/>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styleId="PageNumber">
    <w:name w:val="page number"/>
    <w:basedOn w:val="DefaultParagraphFont"/>
    <w:uiPriority w:val="99"/>
    <w:semiHidden/>
    <w:unhideWhenUsed/>
    <w:rsid w:val="005808BF"/>
  </w:style>
  <w:style w:type="character" w:styleId="Strong">
    <w:name w:val="Strong"/>
    <w:basedOn w:val="DefaultParagraphFont"/>
    <w:uiPriority w:val="22"/>
    <w:qFormat/>
    <w:rsid w:val="00FF7E90"/>
    <w:rPr>
      <w:b/>
      <w:bCs/>
    </w:rPr>
  </w:style>
  <w:style w:type="paragraph" w:styleId="Bibliography">
    <w:name w:val="Bibliography"/>
    <w:basedOn w:val="Normal"/>
    <w:next w:val="Normal"/>
    <w:uiPriority w:val="37"/>
    <w:unhideWhenUsed/>
    <w:rsid w:val="00C91F71"/>
    <w:pPr>
      <w:spacing w:after="0"/>
      <w:ind w:left="720" w:hanging="720"/>
    </w:pPr>
  </w:style>
  <w:style w:type="paragraph" w:styleId="Revision">
    <w:name w:val="Revision"/>
    <w:hidden/>
    <w:uiPriority w:val="99"/>
    <w:semiHidden/>
    <w:rsid w:val="00F975A1"/>
    <w:pPr>
      <w:spacing w:after="0" w:line="240" w:lineRule="auto"/>
    </w:pPr>
    <w:rPr>
      <w:kern w:val="0"/>
      <w:sz w:val="24"/>
      <w14:ligatures w14:val="none"/>
    </w:rPr>
  </w:style>
  <w:style w:type="character" w:styleId="PlaceholderText">
    <w:name w:val="Placeholder Text"/>
    <w:basedOn w:val="DefaultParagraphFont"/>
    <w:uiPriority w:val="99"/>
    <w:semiHidden/>
    <w:rsid w:val="006609D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906556">
      <w:bodyDiv w:val="1"/>
      <w:marLeft w:val="0"/>
      <w:marRight w:val="0"/>
      <w:marTop w:val="0"/>
      <w:marBottom w:val="0"/>
      <w:divBdr>
        <w:top w:val="none" w:sz="0" w:space="0" w:color="auto"/>
        <w:left w:val="none" w:sz="0" w:space="0" w:color="auto"/>
        <w:bottom w:val="none" w:sz="0" w:space="0" w:color="auto"/>
        <w:right w:val="none" w:sz="0" w:space="0" w:color="auto"/>
      </w:divBdr>
    </w:div>
    <w:div w:id="1282029698">
      <w:bodyDiv w:val="1"/>
      <w:marLeft w:val="0"/>
      <w:marRight w:val="0"/>
      <w:marTop w:val="0"/>
      <w:marBottom w:val="0"/>
      <w:divBdr>
        <w:top w:val="none" w:sz="0" w:space="0" w:color="auto"/>
        <w:left w:val="none" w:sz="0" w:space="0" w:color="auto"/>
        <w:bottom w:val="none" w:sz="0" w:space="0" w:color="auto"/>
        <w:right w:val="none" w:sz="0" w:space="0" w:color="auto"/>
      </w:divBdr>
    </w:div>
    <w:div w:id="1461147280">
      <w:bodyDiv w:val="1"/>
      <w:marLeft w:val="0"/>
      <w:marRight w:val="0"/>
      <w:marTop w:val="0"/>
      <w:marBottom w:val="0"/>
      <w:divBdr>
        <w:top w:val="none" w:sz="0" w:space="0" w:color="auto"/>
        <w:left w:val="none" w:sz="0" w:space="0" w:color="auto"/>
        <w:bottom w:val="none" w:sz="0" w:space="0" w:color="auto"/>
        <w:right w:val="none" w:sz="0" w:space="0" w:color="auto"/>
      </w:divBdr>
    </w:div>
    <w:div w:id="1778058237">
      <w:bodyDiv w:val="1"/>
      <w:marLeft w:val="0"/>
      <w:marRight w:val="0"/>
      <w:marTop w:val="0"/>
      <w:marBottom w:val="0"/>
      <w:divBdr>
        <w:top w:val="none" w:sz="0" w:space="0" w:color="auto"/>
        <w:left w:val="none" w:sz="0" w:space="0" w:color="auto"/>
        <w:bottom w:val="none" w:sz="0" w:space="0" w:color="auto"/>
        <w:right w:val="none" w:sz="0" w:space="0" w:color="auto"/>
      </w:divBdr>
    </w:div>
    <w:div w:id="1804499436">
      <w:bodyDiv w:val="1"/>
      <w:marLeft w:val="0"/>
      <w:marRight w:val="0"/>
      <w:marTop w:val="0"/>
      <w:marBottom w:val="0"/>
      <w:divBdr>
        <w:top w:val="none" w:sz="0" w:space="0" w:color="auto"/>
        <w:left w:val="none" w:sz="0" w:space="0" w:color="auto"/>
        <w:bottom w:val="none" w:sz="0" w:space="0" w:color="auto"/>
        <w:right w:val="none" w:sz="0" w:space="0" w:color="auto"/>
      </w:divBdr>
    </w:div>
    <w:div w:id="1959676758">
      <w:bodyDiv w:val="1"/>
      <w:marLeft w:val="0"/>
      <w:marRight w:val="0"/>
      <w:marTop w:val="0"/>
      <w:marBottom w:val="0"/>
      <w:divBdr>
        <w:top w:val="none" w:sz="0" w:space="0" w:color="auto"/>
        <w:left w:val="none" w:sz="0" w:space="0" w:color="auto"/>
        <w:bottom w:val="none" w:sz="0" w:space="0" w:color="auto"/>
        <w:right w:val="none" w:sz="0" w:space="0" w:color="auto"/>
      </w:divBdr>
    </w:div>
    <w:div w:id="2114126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osf.io/93dva"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header" Target="header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yperlink" Target="https://openneuro.org/datasets/ds004848" TargetMode="External"/><Relationship Id="rId29"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ashington-University/HCPpipelines" TargetMode="External"/><Relationship Id="rId24" Type="http://schemas.openxmlformats.org/officeDocument/2006/relationships/image" Target="media/image11.tiff"/><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tiff"/><Relationship Id="rId28" Type="http://schemas.openxmlformats.org/officeDocument/2006/relationships/image" Target="media/image12.tiff"/><Relationship Id="rId10" Type="http://schemas.openxmlformats.org/officeDocument/2006/relationships/hyperlink" Target="https://www.studyforrest.org" TargetMode="Externa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penneuro.org/datasets/ds004848" TargetMode="External"/><Relationship Id="rId14" Type="http://schemas.openxmlformats.org/officeDocument/2006/relationships/image" Target="media/image3.tiff"/><Relationship Id="rId22" Type="http://schemas.openxmlformats.org/officeDocument/2006/relationships/image" Target="media/image9.tiff"/><Relationship Id="rId27" Type="http://schemas.openxmlformats.org/officeDocument/2006/relationships/footer" Target="footer2.xml"/><Relationship Id="rId30" Type="http://schemas.openxmlformats.org/officeDocument/2006/relationships/header" Target="header2.xml"/><Relationship Id="rId8" Type="http://schemas.openxmlformats.org/officeDocument/2006/relationships/hyperlink" Target="mailto:david.watson@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71FAE-1616-4E41-9C16-E604B9C2D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52</Pages>
  <Words>42718</Words>
  <Characters>225126</Characters>
  <Application>Microsoft Office Word</Application>
  <DocSecurity>0</DocSecurity>
  <Lines>28140</Lines>
  <Paragraphs>24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atson</dc:creator>
  <cp:keywords/>
  <dc:description/>
  <cp:lastModifiedBy>David Watson</cp:lastModifiedBy>
  <cp:revision>10</cp:revision>
  <dcterms:created xsi:type="dcterms:W3CDTF">2026-02-27T11:40:00Z</dcterms:created>
  <dcterms:modified xsi:type="dcterms:W3CDTF">2026-02-2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0059091/apa</vt:lpwstr>
  </property>
  <property fmtid="{D5CDD505-2E9C-101B-9397-08002B2CF9AE}" pid="7" name="Mendeley Recent Style Name 2_1">
    <vt:lpwstr>American Psychological Association 6th Edition - David Wats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frontiers-in-psychology</vt:lpwstr>
  </property>
  <property fmtid="{D5CDD505-2E9C-101B-9397-08002B2CF9AE}" pid="15" name="Mendeley Recent Style Name 6_1">
    <vt:lpwstr>Frontiers in Psych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629919401/Plos-Comp-Biol</vt:lpwstr>
  </property>
  <property fmtid="{D5CDD505-2E9C-101B-9397-08002B2CF9AE}" pid="19" name="Mendeley Recent Style Name 8_1">
    <vt:lpwstr>Plos - David Watson</vt:lpwstr>
  </property>
  <property fmtid="{D5CDD505-2E9C-101B-9397-08002B2CF9AE}" pid="20" name="Mendeley Recent Style Id 9_1">
    <vt:lpwstr>http://csl.mendeley.com/styles/20059091/vancouver</vt:lpwstr>
  </property>
  <property fmtid="{D5CDD505-2E9C-101B-9397-08002B2CF9AE}" pid="21" name="Mendeley Recent Style Name 9_1">
    <vt:lpwstr>Vancouver - David Watson</vt:lpwstr>
  </property>
  <property fmtid="{D5CDD505-2E9C-101B-9397-08002B2CF9AE}" pid="22" name="Mendeley Document_1">
    <vt:lpwstr>True</vt:lpwstr>
  </property>
  <property fmtid="{D5CDD505-2E9C-101B-9397-08002B2CF9AE}" pid="23" name="Mendeley Unique User Id_1">
    <vt:lpwstr>a95d1a78-01d7-3ee8-8e68-ff35c3fb83f5</vt:lpwstr>
  </property>
  <property fmtid="{D5CDD505-2E9C-101B-9397-08002B2CF9AE}" pid="24" name="Mendeley Citation Style_1">
    <vt:lpwstr>http://csl.mendeley.com/styles/20059091/apa</vt:lpwstr>
  </property>
  <property fmtid="{D5CDD505-2E9C-101B-9397-08002B2CF9AE}" pid="25" name="ZOTERO_PREF_1">
    <vt:lpwstr>&lt;data data-version="3" zotero-version="7.0.32"&gt;&lt;session id="mmLPzWk7"/&gt;&lt;style id="http://www.zotero.org/styles/apa" locale="en-GB"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